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F3199" w14:textId="77777777" w:rsidR="009928A7" w:rsidRPr="00A34A45" w:rsidRDefault="00CF22DA" w:rsidP="00A34A45">
      <w:pPr>
        <w:pStyle w:val="Textoindependienteprimerasangra"/>
        <w:spacing w:line="276" w:lineRule="auto"/>
        <w:ind w:firstLine="0"/>
        <w:jc w:val="right"/>
        <w:rPr>
          <w:rFonts w:ascii="Calibri" w:eastAsia="Calibri" w:hAnsi="Calibri" w:cs="Calibri"/>
          <w:b/>
          <w:color w:val="000000"/>
          <w:sz w:val="36"/>
          <w:szCs w:val="36"/>
          <w:lang w:val="es-ES" w:eastAsia="es-MX"/>
        </w:rPr>
      </w:pPr>
      <w:r w:rsidRPr="00A34A45">
        <w:rPr>
          <w:rFonts w:ascii="Calibri" w:eastAsia="Calibri" w:hAnsi="Calibri" w:cs="Calibri"/>
          <w:b/>
          <w:color w:val="000000"/>
          <w:sz w:val="36"/>
          <w:szCs w:val="36"/>
          <w:lang w:val="es-ES" w:eastAsia="es-MX"/>
        </w:rPr>
        <w:t>E</w:t>
      </w:r>
      <w:r w:rsidR="00B869AE" w:rsidRPr="00A34A45">
        <w:rPr>
          <w:rFonts w:ascii="Calibri" w:eastAsia="Calibri" w:hAnsi="Calibri" w:cs="Calibri"/>
          <w:b/>
          <w:color w:val="000000"/>
          <w:sz w:val="36"/>
          <w:szCs w:val="36"/>
          <w:lang w:val="es-ES" w:eastAsia="es-MX"/>
        </w:rPr>
        <w:t>nseñanza</w:t>
      </w:r>
      <w:r w:rsidR="001F1E4E" w:rsidRPr="00A34A45">
        <w:rPr>
          <w:rFonts w:ascii="Calibri" w:eastAsia="Calibri" w:hAnsi="Calibri" w:cs="Calibri"/>
          <w:b/>
          <w:color w:val="000000"/>
          <w:sz w:val="36"/>
          <w:szCs w:val="36"/>
          <w:lang w:val="es-ES" w:eastAsia="es-MX"/>
        </w:rPr>
        <w:t xml:space="preserve"> </w:t>
      </w:r>
      <w:r w:rsidRPr="00A34A45">
        <w:rPr>
          <w:rFonts w:ascii="Calibri" w:eastAsia="Calibri" w:hAnsi="Calibri" w:cs="Calibri"/>
          <w:b/>
          <w:color w:val="000000"/>
          <w:sz w:val="36"/>
          <w:szCs w:val="36"/>
          <w:lang w:val="es-ES" w:eastAsia="es-MX"/>
        </w:rPr>
        <w:t xml:space="preserve">y aprendizaje significativo </w:t>
      </w:r>
      <w:r w:rsidR="001F1E4E" w:rsidRPr="00A34A45">
        <w:rPr>
          <w:rFonts w:ascii="Calibri" w:eastAsia="Calibri" w:hAnsi="Calibri" w:cs="Calibri"/>
          <w:b/>
          <w:color w:val="000000"/>
          <w:sz w:val="36"/>
          <w:szCs w:val="36"/>
          <w:lang w:val="es-ES" w:eastAsia="es-MX"/>
        </w:rPr>
        <w:t>en una modalidad mixta</w:t>
      </w:r>
      <w:r w:rsidR="00E73387" w:rsidRPr="00A34A45">
        <w:rPr>
          <w:rFonts w:ascii="Calibri" w:eastAsia="Calibri" w:hAnsi="Calibri" w:cs="Calibri"/>
          <w:b/>
          <w:color w:val="000000"/>
          <w:sz w:val="36"/>
          <w:szCs w:val="36"/>
          <w:lang w:val="es-ES" w:eastAsia="es-MX"/>
        </w:rPr>
        <w:t xml:space="preserve">: percepciones </w:t>
      </w:r>
      <w:r w:rsidR="008F0EAE" w:rsidRPr="00A34A45">
        <w:rPr>
          <w:rFonts w:ascii="Calibri" w:eastAsia="Calibri" w:hAnsi="Calibri" w:cs="Calibri"/>
          <w:b/>
          <w:color w:val="000000"/>
          <w:sz w:val="36"/>
          <w:szCs w:val="36"/>
          <w:lang w:val="es-ES" w:eastAsia="es-MX"/>
        </w:rPr>
        <w:t>de</w:t>
      </w:r>
      <w:r w:rsidR="00C807E1" w:rsidRPr="00A34A45">
        <w:rPr>
          <w:rFonts w:ascii="Calibri" w:eastAsia="Calibri" w:hAnsi="Calibri" w:cs="Calibri"/>
          <w:b/>
          <w:color w:val="000000"/>
          <w:sz w:val="36"/>
          <w:szCs w:val="36"/>
          <w:lang w:val="es-ES" w:eastAsia="es-MX"/>
        </w:rPr>
        <w:t xml:space="preserve"> docentes </w:t>
      </w:r>
      <w:r w:rsidRPr="00A34A45">
        <w:rPr>
          <w:rFonts w:ascii="Calibri" w:eastAsia="Calibri" w:hAnsi="Calibri" w:cs="Calibri"/>
          <w:b/>
          <w:color w:val="000000"/>
          <w:sz w:val="36"/>
          <w:szCs w:val="36"/>
          <w:lang w:val="es-ES" w:eastAsia="es-MX"/>
        </w:rPr>
        <w:t>y estudian</w:t>
      </w:r>
      <w:r w:rsidR="00E73387" w:rsidRPr="00A34A45">
        <w:rPr>
          <w:rFonts w:ascii="Calibri" w:eastAsia="Calibri" w:hAnsi="Calibri" w:cs="Calibri"/>
          <w:b/>
          <w:color w:val="000000"/>
          <w:sz w:val="36"/>
          <w:szCs w:val="36"/>
          <w:lang w:val="es-ES" w:eastAsia="es-MX"/>
        </w:rPr>
        <w:t>tes</w:t>
      </w:r>
    </w:p>
    <w:p w14:paraId="791E855B" w14:textId="77777777" w:rsidR="009928A7" w:rsidRPr="00C84A64" w:rsidRDefault="000F171E" w:rsidP="00A34A45">
      <w:pPr>
        <w:pStyle w:val="Textoindependienteprimerasangra"/>
        <w:spacing w:line="276" w:lineRule="auto"/>
        <w:ind w:firstLine="0"/>
        <w:jc w:val="right"/>
        <w:rPr>
          <w:rFonts w:ascii="Calibri" w:eastAsia="Calibri" w:hAnsi="Calibri" w:cs="Calibri"/>
          <w:b/>
          <w:i/>
          <w:color w:val="000000"/>
          <w:sz w:val="28"/>
          <w:szCs w:val="36"/>
          <w:lang w:val="en-US" w:eastAsia="es-MX"/>
        </w:rPr>
      </w:pPr>
      <w:r w:rsidRPr="00C84A64">
        <w:rPr>
          <w:rFonts w:ascii="Calibri" w:eastAsia="Calibri" w:hAnsi="Calibri" w:cs="Calibri"/>
          <w:b/>
          <w:i/>
          <w:color w:val="000000"/>
          <w:sz w:val="28"/>
          <w:szCs w:val="36"/>
          <w:lang w:val="en-US" w:eastAsia="es-MX"/>
        </w:rPr>
        <w:t>Significant teaching and learning in a blended learning: perceptions of teachers and students</w:t>
      </w:r>
    </w:p>
    <w:p w14:paraId="22EEFEE7" w14:textId="77777777" w:rsidR="00A34A45" w:rsidRPr="00A34A45" w:rsidRDefault="00A34A45" w:rsidP="00A34A45">
      <w:pPr>
        <w:pStyle w:val="Textoindependienteprimerasangra"/>
        <w:spacing w:line="276" w:lineRule="auto"/>
        <w:ind w:firstLine="0"/>
        <w:jc w:val="right"/>
        <w:rPr>
          <w:rFonts w:ascii="Calibri" w:eastAsia="Calibri" w:hAnsi="Calibri" w:cs="Calibri"/>
          <w:b/>
          <w:i/>
          <w:color w:val="000000"/>
          <w:sz w:val="28"/>
          <w:szCs w:val="36"/>
          <w:lang w:val="es-ES" w:eastAsia="es-MX"/>
        </w:rPr>
      </w:pPr>
      <w:proofErr w:type="spellStart"/>
      <w:r w:rsidRPr="00A34A45">
        <w:rPr>
          <w:rFonts w:ascii="Calibri" w:eastAsia="Calibri" w:hAnsi="Calibri" w:cs="Calibri"/>
          <w:b/>
          <w:i/>
          <w:color w:val="000000"/>
          <w:sz w:val="28"/>
          <w:szCs w:val="36"/>
          <w:lang w:val="es-ES" w:eastAsia="es-MX"/>
        </w:rPr>
        <w:t>Ensino</w:t>
      </w:r>
      <w:proofErr w:type="spellEnd"/>
      <w:r w:rsidRPr="00A34A45">
        <w:rPr>
          <w:rFonts w:ascii="Calibri" w:eastAsia="Calibri" w:hAnsi="Calibri" w:cs="Calibri"/>
          <w:b/>
          <w:i/>
          <w:color w:val="000000"/>
          <w:sz w:val="28"/>
          <w:szCs w:val="36"/>
          <w:lang w:val="es-ES" w:eastAsia="es-MX"/>
        </w:rPr>
        <w:t xml:space="preserve"> e </w:t>
      </w:r>
      <w:proofErr w:type="spellStart"/>
      <w:r w:rsidRPr="00A34A45">
        <w:rPr>
          <w:rFonts w:ascii="Calibri" w:eastAsia="Calibri" w:hAnsi="Calibri" w:cs="Calibri"/>
          <w:b/>
          <w:i/>
          <w:color w:val="000000"/>
          <w:sz w:val="28"/>
          <w:szCs w:val="36"/>
          <w:lang w:val="es-ES" w:eastAsia="es-MX"/>
        </w:rPr>
        <w:t>aprendizagem</w:t>
      </w:r>
      <w:proofErr w:type="spellEnd"/>
      <w:r w:rsidRPr="00A34A45">
        <w:rPr>
          <w:rFonts w:ascii="Calibri" w:eastAsia="Calibri" w:hAnsi="Calibri" w:cs="Calibri"/>
          <w:b/>
          <w:i/>
          <w:color w:val="000000"/>
          <w:sz w:val="28"/>
          <w:szCs w:val="36"/>
          <w:lang w:val="es-ES" w:eastAsia="es-MX"/>
        </w:rPr>
        <w:t xml:space="preserve"> significativa em </w:t>
      </w:r>
      <w:proofErr w:type="spellStart"/>
      <w:r w:rsidRPr="00A34A45">
        <w:rPr>
          <w:rFonts w:ascii="Calibri" w:eastAsia="Calibri" w:hAnsi="Calibri" w:cs="Calibri"/>
          <w:b/>
          <w:i/>
          <w:color w:val="000000"/>
          <w:sz w:val="28"/>
          <w:szCs w:val="36"/>
          <w:lang w:val="es-ES" w:eastAsia="es-MX"/>
        </w:rPr>
        <w:t>uma</w:t>
      </w:r>
      <w:proofErr w:type="spellEnd"/>
      <w:r w:rsidRPr="00A34A45">
        <w:rPr>
          <w:rFonts w:ascii="Calibri" w:eastAsia="Calibri" w:hAnsi="Calibri" w:cs="Calibri"/>
          <w:b/>
          <w:i/>
          <w:color w:val="000000"/>
          <w:sz w:val="28"/>
          <w:szCs w:val="36"/>
          <w:lang w:val="es-ES" w:eastAsia="es-MX"/>
        </w:rPr>
        <w:t xml:space="preserve"> </w:t>
      </w:r>
      <w:proofErr w:type="spellStart"/>
      <w:r w:rsidRPr="00A34A45">
        <w:rPr>
          <w:rFonts w:ascii="Calibri" w:eastAsia="Calibri" w:hAnsi="Calibri" w:cs="Calibri"/>
          <w:b/>
          <w:i/>
          <w:color w:val="000000"/>
          <w:sz w:val="28"/>
          <w:szCs w:val="36"/>
          <w:lang w:val="es-ES" w:eastAsia="es-MX"/>
        </w:rPr>
        <w:t>modalidade</w:t>
      </w:r>
      <w:proofErr w:type="spellEnd"/>
      <w:r w:rsidRPr="00A34A45">
        <w:rPr>
          <w:rFonts w:ascii="Calibri" w:eastAsia="Calibri" w:hAnsi="Calibri" w:cs="Calibri"/>
          <w:b/>
          <w:i/>
          <w:color w:val="000000"/>
          <w:sz w:val="28"/>
          <w:szCs w:val="36"/>
          <w:lang w:val="es-ES" w:eastAsia="es-MX"/>
        </w:rPr>
        <w:t xml:space="preserve"> mista: </w:t>
      </w:r>
      <w:proofErr w:type="spellStart"/>
      <w:r w:rsidRPr="00A34A45">
        <w:rPr>
          <w:rFonts w:ascii="Calibri" w:eastAsia="Calibri" w:hAnsi="Calibri" w:cs="Calibri"/>
          <w:b/>
          <w:i/>
          <w:color w:val="000000"/>
          <w:sz w:val="28"/>
          <w:szCs w:val="36"/>
          <w:lang w:val="es-ES" w:eastAsia="es-MX"/>
        </w:rPr>
        <w:t>percepções</w:t>
      </w:r>
      <w:proofErr w:type="spellEnd"/>
      <w:r w:rsidRPr="00A34A45">
        <w:rPr>
          <w:rFonts w:ascii="Calibri" w:eastAsia="Calibri" w:hAnsi="Calibri" w:cs="Calibri"/>
          <w:b/>
          <w:i/>
          <w:color w:val="000000"/>
          <w:sz w:val="28"/>
          <w:szCs w:val="36"/>
          <w:lang w:val="es-ES" w:eastAsia="es-MX"/>
        </w:rPr>
        <w:t xml:space="preserve"> de </w:t>
      </w:r>
      <w:proofErr w:type="spellStart"/>
      <w:r w:rsidRPr="00A34A45">
        <w:rPr>
          <w:rFonts w:ascii="Calibri" w:eastAsia="Calibri" w:hAnsi="Calibri" w:cs="Calibri"/>
          <w:b/>
          <w:i/>
          <w:color w:val="000000"/>
          <w:sz w:val="28"/>
          <w:szCs w:val="36"/>
          <w:lang w:val="es-ES" w:eastAsia="es-MX"/>
        </w:rPr>
        <w:t>professores</w:t>
      </w:r>
      <w:proofErr w:type="spellEnd"/>
      <w:r w:rsidRPr="00A34A45">
        <w:rPr>
          <w:rFonts w:ascii="Calibri" w:eastAsia="Calibri" w:hAnsi="Calibri" w:cs="Calibri"/>
          <w:b/>
          <w:i/>
          <w:color w:val="000000"/>
          <w:sz w:val="28"/>
          <w:szCs w:val="36"/>
          <w:lang w:val="es-ES" w:eastAsia="es-MX"/>
        </w:rPr>
        <w:t xml:space="preserve"> e </w:t>
      </w:r>
      <w:proofErr w:type="spellStart"/>
      <w:r w:rsidRPr="00A34A45">
        <w:rPr>
          <w:rFonts w:ascii="Calibri" w:eastAsia="Calibri" w:hAnsi="Calibri" w:cs="Calibri"/>
          <w:b/>
          <w:i/>
          <w:color w:val="000000"/>
          <w:sz w:val="28"/>
          <w:szCs w:val="36"/>
          <w:lang w:val="es-ES" w:eastAsia="es-MX"/>
        </w:rPr>
        <w:t>alunos</w:t>
      </w:r>
      <w:proofErr w:type="spellEnd"/>
    </w:p>
    <w:p w14:paraId="45B5ADB9" w14:textId="77777777" w:rsidR="009928A7" w:rsidRPr="00C84A64" w:rsidRDefault="00A34A45" w:rsidP="00A34A45">
      <w:pPr>
        <w:pStyle w:val="Textoindependienteprimerasangra"/>
        <w:spacing w:after="0" w:line="276" w:lineRule="auto"/>
        <w:ind w:firstLine="0"/>
        <w:jc w:val="right"/>
        <w:rPr>
          <w:rFonts w:ascii="Times New Roman" w:hAnsi="Times New Roman" w:cs="Times New Roman"/>
          <w:b/>
          <w:szCs w:val="24"/>
        </w:rPr>
      </w:pPr>
      <w:r w:rsidRPr="00C84A64">
        <w:rPr>
          <w:rFonts w:ascii="Times New Roman" w:hAnsi="Times New Roman" w:cs="Times New Roman"/>
          <w:b/>
          <w:szCs w:val="24"/>
        </w:rPr>
        <w:br/>
      </w:r>
      <w:r w:rsidR="001A699E" w:rsidRPr="00A34A45">
        <w:rPr>
          <w:rFonts w:ascii="Calibri" w:eastAsia="Calibri" w:hAnsi="Calibri" w:cs="Calibri"/>
          <w:b/>
          <w:color w:val="000000"/>
          <w:szCs w:val="24"/>
          <w:lang w:val="es-ES" w:eastAsia="es-MX"/>
        </w:rPr>
        <w:t>María del Rocío Carranza Alcántar</w:t>
      </w:r>
    </w:p>
    <w:p w14:paraId="65D668D2" w14:textId="77777777" w:rsidR="0064326D" w:rsidRPr="00A34A45" w:rsidRDefault="0064326D" w:rsidP="00A34A45">
      <w:pPr>
        <w:pStyle w:val="Textoindependienteprimerasangra"/>
        <w:spacing w:after="0" w:line="276" w:lineRule="auto"/>
        <w:ind w:firstLine="0"/>
        <w:jc w:val="right"/>
        <w:rPr>
          <w:rFonts w:ascii="Calibri" w:eastAsia="Calibri" w:hAnsi="Calibri" w:cs="Calibri"/>
          <w:color w:val="000000"/>
          <w:szCs w:val="24"/>
          <w:lang w:val="es-ES" w:eastAsia="es-MX"/>
        </w:rPr>
      </w:pPr>
      <w:r w:rsidRPr="00A34A45">
        <w:rPr>
          <w:rFonts w:ascii="Calibri" w:eastAsia="Calibri" w:hAnsi="Calibri" w:cs="Calibri"/>
          <w:color w:val="000000"/>
          <w:szCs w:val="24"/>
          <w:lang w:val="es-ES" w:eastAsia="es-MX"/>
        </w:rPr>
        <w:t>Centro Universitario de los Altos, Universidad de Guadalajara</w:t>
      </w:r>
      <w:r w:rsidR="00A34A45" w:rsidRPr="00A34A45">
        <w:rPr>
          <w:rFonts w:ascii="Calibri" w:eastAsia="Calibri" w:hAnsi="Calibri" w:cs="Calibri"/>
          <w:color w:val="000000"/>
          <w:szCs w:val="24"/>
          <w:lang w:val="es-ES" w:eastAsia="es-MX"/>
        </w:rPr>
        <w:t>, México</w:t>
      </w:r>
    </w:p>
    <w:p w14:paraId="6D803F97" w14:textId="77777777" w:rsidR="0064326D" w:rsidRPr="00A34A45" w:rsidRDefault="0064326D" w:rsidP="00A34A45">
      <w:pPr>
        <w:pStyle w:val="Textoindependienteprimerasangra"/>
        <w:spacing w:after="0" w:line="276" w:lineRule="auto"/>
        <w:ind w:firstLine="0"/>
        <w:jc w:val="right"/>
        <w:rPr>
          <w:rFonts w:eastAsia="Calibri" w:cs="Calibri"/>
          <w:color w:val="FF0000"/>
          <w:szCs w:val="24"/>
          <w:lang w:val="es-ES" w:eastAsia="es-MX"/>
        </w:rPr>
      </w:pPr>
      <w:r w:rsidRPr="00A34A45">
        <w:rPr>
          <w:rFonts w:eastAsia="Calibri" w:cs="Calibri"/>
          <w:color w:val="FF0000"/>
          <w:szCs w:val="24"/>
          <w:lang w:val="es-ES" w:eastAsia="es-MX"/>
        </w:rPr>
        <w:t>mcarranza@cualtos.udg.mx</w:t>
      </w:r>
    </w:p>
    <w:p w14:paraId="6C1474FF" w14:textId="77777777" w:rsidR="0064326D" w:rsidRPr="00C84A64" w:rsidRDefault="0064326D" w:rsidP="000507E8">
      <w:pPr>
        <w:pStyle w:val="Textoindependienteprimerasangra"/>
        <w:spacing w:after="0" w:line="360" w:lineRule="auto"/>
        <w:ind w:firstLine="0"/>
        <w:jc w:val="center"/>
        <w:rPr>
          <w:rFonts w:ascii="Times New Roman" w:hAnsi="Times New Roman" w:cs="Times New Roman"/>
          <w:b/>
          <w:szCs w:val="24"/>
        </w:rPr>
      </w:pPr>
    </w:p>
    <w:p w14:paraId="67D93F43" w14:textId="77777777" w:rsidR="00FE5B0D" w:rsidRPr="00A34A45" w:rsidRDefault="00075A59" w:rsidP="00A34A45">
      <w:pPr>
        <w:spacing w:before="240" w:after="0" w:line="360" w:lineRule="auto"/>
        <w:jc w:val="both"/>
        <w:rPr>
          <w:rFonts w:ascii="Arial" w:hAnsi="Arial"/>
          <w:b/>
          <w:szCs w:val="24"/>
          <w:lang w:val="es-ES_tradnl" w:eastAsia="es-ES"/>
        </w:rPr>
      </w:pPr>
      <w:r w:rsidRPr="00A34A45">
        <w:rPr>
          <w:rFonts w:ascii="Arial" w:hAnsi="Arial"/>
          <w:b/>
          <w:szCs w:val="24"/>
          <w:lang w:val="es-ES_tradnl" w:eastAsia="es-ES"/>
        </w:rPr>
        <w:t>Resumen</w:t>
      </w:r>
    </w:p>
    <w:p w14:paraId="145CEB72" w14:textId="3D3F1874" w:rsidR="0030225D" w:rsidRPr="007165E9" w:rsidRDefault="00FE5B0D" w:rsidP="000507E8">
      <w:pPr>
        <w:spacing w:after="0" w:line="360" w:lineRule="auto"/>
        <w:contextualSpacing/>
        <w:jc w:val="both"/>
        <w:rPr>
          <w:rFonts w:ascii="Times New Roman" w:eastAsiaTheme="minorHAnsi" w:hAnsi="Times New Roman" w:cs="Times New Roman"/>
          <w:szCs w:val="24"/>
          <w:lang w:val="es-ES_tradnl" w:eastAsia="en-US"/>
        </w:rPr>
      </w:pPr>
      <w:r w:rsidRPr="007165E9">
        <w:rPr>
          <w:rFonts w:ascii="Times New Roman" w:eastAsiaTheme="minorHAnsi" w:hAnsi="Times New Roman" w:cs="Times New Roman"/>
          <w:szCs w:val="24"/>
          <w:lang w:val="es-ES_tradnl" w:eastAsia="en-US"/>
        </w:rPr>
        <w:t xml:space="preserve">El presente trabajo </w:t>
      </w:r>
      <w:r w:rsidR="00BF465E" w:rsidRPr="007165E9">
        <w:rPr>
          <w:rFonts w:ascii="Times New Roman" w:eastAsiaTheme="minorHAnsi" w:hAnsi="Times New Roman" w:cs="Times New Roman"/>
          <w:szCs w:val="24"/>
          <w:lang w:val="es-ES_tradnl" w:eastAsia="en-US"/>
        </w:rPr>
        <w:t xml:space="preserve">se sustenta </w:t>
      </w:r>
      <w:r w:rsidR="002F276B" w:rsidRPr="007165E9">
        <w:rPr>
          <w:rFonts w:ascii="Times New Roman" w:eastAsiaTheme="minorHAnsi" w:hAnsi="Times New Roman" w:cs="Times New Roman"/>
          <w:szCs w:val="24"/>
          <w:lang w:val="es-ES_tradnl" w:eastAsia="en-US"/>
        </w:rPr>
        <w:t>en la</w:t>
      </w:r>
      <w:r w:rsidRPr="007165E9">
        <w:rPr>
          <w:rFonts w:ascii="Times New Roman" w:eastAsiaTheme="minorHAnsi" w:hAnsi="Times New Roman" w:cs="Times New Roman"/>
          <w:szCs w:val="24"/>
          <w:lang w:val="es-ES_tradnl" w:eastAsia="en-US"/>
        </w:rPr>
        <w:t xml:space="preserve"> construcción de la problemática </w:t>
      </w:r>
      <w:r w:rsidR="002F276B" w:rsidRPr="007165E9">
        <w:rPr>
          <w:rFonts w:ascii="Times New Roman" w:eastAsiaTheme="minorHAnsi" w:hAnsi="Times New Roman" w:cs="Times New Roman"/>
          <w:szCs w:val="24"/>
          <w:lang w:val="es-ES_tradnl" w:eastAsia="en-US"/>
        </w:rPr>
        <w:t xml:space="preserve">que identifica a </w:t>
      </w:r>
      <w:r w:rsidRPr="007165E9">
        <w:rPr>
          <w:rFonts w:ascii="Times New Roman" w:eastAsiaTheme="minorHAnsi" w:hAnsi="Times New Roman" w:cs="Times New Roman"/>
          <w:szCs w:val="24"/>
          <w:lang w:val="es-ES_tradnl" w:eastAsia="en-US"/>
        </w:rPr>
        <w:t>las t</w:t>
      </w:r>
      <w:r w:rsidR="00BF465E" w:rsidRPr="007165E9">
        <w:rPr>
          <w:rFonts w:ascii="Times New Roman" w:eastAsiaTheme="minorHAnsi" w:hAnsi="Times New Roman" w:cs="Times New Roman"/>
          <w:szCs w:val="24"/>
          <w:lang w:val="es-ES_tradnl" w:eastAsia="en-US"/>
        </w:rPr>
        <w:t>ecnologías como paradigma de</w:t>
      </w:r>
      <w:r w:rsidRPr="007165E9">
        <w:rPr>
          <w:rFonts w:ascii="Times New Roman" w:eastAsiaTheme="minorHAnsi" w:hAnsi="Times New Roman" w:cs="Times New Roman"/>
          <w:szCs w:val="24"/>
          <w:lang w:val="es-ES_tradnl" w:eastAsia="en-US"/>
        </w:rPr>
        <w:t xml:space="preserve"> cambio en la educación, dejando de lado </w:t>
      </w:r>
      <w:r w:rsidR="00AB5957" w:rsidRPr="007165E9">
        <w:rPr>
          <w:rFonts w:ascii="Times New Roman" w:eastAsiaTheme="minorHAnsi" w:hAnsi="Times New Roman" w:cs="Times New Roman"/>
          <w:szCs w:val="24"/>
          <w:lang w:val="es-ES_tradnl" w:eastAsia="en-US"/>
        </w:rPr>
        <w:t>que,</w:t>
      </w:r>
      <w:r w:rsidR="00BF465E" w:rsidRPr="007165E9">
        <w:rPr>
          <w:rFonts w:ascii="Times New Roman" w:eastAsiaTheme="minorHAnsi" w:hAnsi="Times New Roman" w:cs="Times New Roman"/>
          <w:szCs w:val="24"/>
          <w:lang w:val="es-ES_tradnl" w:eastAsia="en-US"/>
        </w:rPr>
        <w:t xml:space="preserve"> si </w:t>
      </w:r>
      <w:r w:rsidR="007165E9">
        <w:rPr>
          <w:rFonts w:ascii="Times New Roman" w:eastAsiaTheme="minorHAnsi" w:hAnsi="Times New Roman" w:cs="Times New Roman"/>
          <w:szCs w:val="24"/>
          <w:lang w:val="es-ES_tradnl" w:eastAsia="en-US"/>
        </w:rPr>
        <w:t>estas</w:t>
      </w:r>
      <w:r w:rsidR="007165E9" w:rsidRPr="007165E9">
        <w:rPr>
          <w:rFonts w:ascii="Times New Roman" w:eastAsiaTheme="minorHAnsi" w:hAnsi="Times New Roman" w:cs="Times New Roman"/>
          <w:szCs w:val="24"/>
          <w:lang w:val="es-ES_tradnl" w:eastAsia="en-US"/>
        </w:rPr>
        <w:t xml:space="preserve"> </w:t>
      </w:r>
      <w:r w:rsidRPr="007165E9">
        <w:rPr>
          <w:rFonts w:ascii="Times New Roman" w:eastAsiaTheme="minorHAnsi" w:hAnsi="Times New Roman" w:cs="Times New Roman"/>
          <w:szCs w:val="24"/>
          <w:lang w:val="es-ES_tradnl" w:eastAsia="en-US"/>
        </w:rPr>
        <w:t xml:space="preserve">no se utilizan bajo </w:t>
      </w:r>
      <w:r w:rsidR="00993311" w:rsidRPr="007165E9">
        <w:rPr>
          <w:rFonts w:ascii="Times New Roman" w:eastAsiaTheme="minorHAnsi" w:hAnsi="Times New Roman" w:cs="Times New Roman"/>
          <w:szCs w:val="24"/>
          <w:lang w:val="es-ES_tradnl" w:eastAsia="en-US"/>
        </w:rPr>
        <w:t xml:space="preserve">un enfoque didáctico planeado y </w:t>
      </w:r>
      <w:r w:rsidRPr="007165E9">
        <w:rPr>
          <w:rFonts w:ascii="Times New Roman" w:eastAsiaTheme="minorHAnsi" w:hAnsi="Times New Roman" w:cs="Times New Roman"/>
          <w:szCs w:val="24"/>
          <w:lang w:val="es-ES_tradnl" w:eastAsia="en-US"/>
        </w:rPr>
        <w:t xml:space="preserve">organizado, los resultados pueden </w:t>
      </w:r>
      <w:r w:rsidR="00EE5A70" w:rsidRPr="007165E9">
        <w:rPr>
          <w:rFonts w:ascii="Times New Roman" w:eastAsiaTheme="minorHAnsi" w:hAnsi="Times New Roman" w:cs="Times New Roman"/>
          <w:szCs w:val="24"/>
          <w:lang w:val="es-ES_tradnl" w:eastAsia="en-US"/>
        </w:rPr>
        <w:t xml:space="preserve">ser </w:t>
      </w:r>
      <w:r w:rsidR="007B2770" w:rsidRPr="007165E9">
        <w:rPr>
          <w:rFonts w:ascii="Times New Roman" w:eastAsiaTheme="minorHAnsi" w:hAnsi="Times New Roman" w:cs="Times New Roman"/>
          <w:szCs w:val="24"/>
          <w:lang w:val="es-ES_tradnl" w:eastAsia="en-US"/>
        </w:rPr>
        <w:t>contraproducentes</w:t>
      </w:r>
      <w:r w:rsidRPr="007165E9">
        <w:rPr>
          <w:rFonts w:ascii="Times New Roman" w:eastAsiaTheme="minorHAnsi" w:hAnsi="Times New Roman" w:cs="Times New Roman"/>
          <w:szCs w:val="24"/>
          <w:lang w:val="es-ES_tradnl" w:eastAsia="en-US"/>
        </w:rPr>
        <w:t xml:space="preserve">. </w:t>
      </w:r>
      <w:r w:rsidR="002F276B" w:rsidRPr="007165E9">
        <w:rPr>
          <w:rFonts w:ascii="Times New Roman" w:eastAsiaTheme="minorHAnsi" w:hAnsi="Times New Roman" w:cs="Times New Roman"/>
          <w:szCs w:val="24"/>
          <w:lang w:val="es-ES_tradnl" w:eastAsia="en-US"/>
        </w:rPr>
        <w:t xml:space="preserve">Los objetivos de la investigación </w:t>
      </w:r>
      <w:r w:rsidR="00BF465E" w:rsidRPr="007165E9">
        <w:rPr>
          <w:rFonts w:ascii="Times New Roman" w:eastAsiaTheme="minorHAnsi" w:hAnsi="Times New Roman" w:cs="Times New Roman"/>
          <w:szCs w:val="24"/>
          <w:lang w:val="es-ES_tradnl" w:eastAsia="en-US"/>
        </w:rPr>
        <w:t>fueron:</w:t>
      </w:r>
      <w:r w:rsidR="002F276B" w:rsidRPr="007165E9">
        <w:rPr>
          <w:rFonts w:ascii="Times New Roman" w:eastAsiaTheme="minorHAnsi" w:hAnsi="Times New Roman" w:cs="Times New Roman"/>
          <w:szCs w:val="24"/>
          <w:lang w:val="es-ES_tradnl" w:eastAsia="en-US"/>
        </w:rPr>
        <w:t xml:space="preserve"> </w:t>
      </w:r>
      <w:r w:rsidR="007B2770" w:rsidRPr="007165E9">
        <w:rPr>
          <w:rFonts w:ascii="Times New Roman" w:eastAsiaTheme="minorHAnsi" w:hAnsi="Times New Roman" w:cs="Times New Roman"/>
          <w:szCs w:val="24"/>
          <w:lang w:val="es-ES_tradnl" w:eastAsia="en-US"/>
        </w:rPr>
        <w:t>c</w:t>
      </w:r>
      <w:r w:rsidR="002F276B" w:rsidRPr="007165E9">
        <w:rPr>
          <w:rFonts w:ascii="Times New Roman" w:eastAsiaTheme="minorHAnsi" w:hAnsi="Times New Roman" w:cs="Times New Roman"/>
          <w:szCs w:val="24"/>
          <w:lang w:val="es-ES_tradnl" w:eastAsia="en-US"/>
        </w:rPr>
        <w:t xml:space="preserve">onocer y analizar las percepciones que el estudiante tiene respecto al aprendizaje significativo que alcanza a través </w:t>
      </w:r>
      <w:r w:rsidR="00BF465E" w:rsidRPr="007165E9">
        <w:rPr>
          <w:rFonts w:ascii="Times New Roman" w:eastAsiaTheme="minorHAnsi" w:hAnsi="Times New Roman" w:cs="Times New Roman"/>
          <w:szCs w:val="24"/>
          <w:lang w:val="es-ES_tradnl" w:eastAsia="en-US"/>
        </w:rPr>
        <w:t xml:space="preserve">de </w:t>
      </w:r>
      <w:r w:rsidR="002F276B" w:rsidRPr="007165E9">
        <w:rPr>
          <w:rFonts w:ascii="Times New Roman" w:eastAsiaTheme="minorHAnsi" w:hAnsi="Times New Roman" w:cs="Times New Roman"/>
          <w:szCs w:val="24"/>
          <w:lang w:val="es-ES_tradnl" w:eastAsia="en-US"/>
        </w:rPr>
        <w:t xml:space="preserve">los cursos mediados tecnológicamente y estudiar las percepciones que el docente universitario tiene </w:t>
      </w:r>
      <w:r w:rsidR="00BF465E" w:rsidRPr="007165E9">
        <w:rPr>
          <w:rFonts w:ascii="Times New Roman" w:eastAsiaTheme="minorHAnsi" w:hAnsi="Times New Roman" w:cs="Times New Roman"/>
          <w:szCs w:val="24"/>
          <w:lang w:val="es-ES_tradnl" w:eastAsia="en-US"/>
        </w:rPr>
        <w:t>con</w:t>
      </w:r>
      <w:r w:rsidR="002F276B" w:rsidRPr="007165E9">
        <w:rPr>
          <w:rFonts w:ascii="Times New Roman" w:eastAsiaTheme="minorHAnsi" w:hAnsi="Times New Roman" w:cs="Times New Roman"/>
          <w:szCs w:val="24"/>
          <w:lang w:val="es-ES_tradnl" w:eastAsia="en-US"/>
        </w:rPr>
        <w:t xml:space="preserve"> relación a las estrategias de enseñanza mediadas por tecnología que utiliza, todo esto en una modalidad mixta</w:t>
      </w:r>
      <w:r w:rsidR="007B2770" w:rsidRPr="007165E9">
        <w:rPr>
          <w:rFonts w:ascii="Times New Roman" w:eastAsiaTheme="minorHAnsi" w:hAnsi="Times New Roman" w:cs="Times New Roman"/>
          <w:szCs w:val="24"/>
          <w:lang w:val="es-ES_tradnl" w:eastAsia="en-US"/>
        </w:rPr>
        <w:t>.</w:t>
      </w:r>
      <w:r w:rsidR="00EE5A70" w:rsidRPr="007165E9">
        <w:rPr>
          <w:rFonts w:ascii="Times New Roman" w:eastAsiaTheme="minorHAnsi" w:hAnsi="Times New Roman" w:cs="Times New Roman"/>
          <w:szCs w:val="24"/>
          <w:lang w:val="es-ES_tradnl" w:eastAsia="en-US"/>
        </w:rPr>
        <w:t xml:space="preserve"> El estudio se llevó a cabo en una univer</w:t>
      </w:r>
      <w:r w:rsidR="00C84A64">
        <w:rPr>
          <w:rFonts w:ascii="Times New Roman" w:eastAsiaTheme="minorHAnsi" w:hAnsi="Times New Roman" w:cs="Times New Roman"/>
          <w:szCs w:val="24"/>
          <w:lang w:val="es-ES_tradnl" w:eastAsia="en-US"/>
        </w:rPr>
        <w:t>sidad mexicana en la carrera de Derecho</w:t>
      </w:r>
      <w:r w:rsidR="00EE5A70" w:rsidRPr="007165E9">
        <w:rPr>
          <w:rFonts w:ascii="Times New Roman" w:eastAsiaTheme="minorHAnsi" w:hAnsi="Times New Roman" w:cs="Times New Roman"/>
          <w:szCs w:val="24"/>
          <w:lang w:val="es-ES_tradnl" w:eastAsia="en-US"/>
        </w:rPr>
        <w:t>.</w:t>
      </w:r>
      <w:r w:rsidR="007B2770" w:rsidRPr="007165E9">
        <w:rPr>
          <w:rFonts w:ascii="Times New Roman" w:eastAsiaTheme="minorHAnsi" w:hAnsi="Times New Roman" w:cs="Times New Roman"/>
          <w:szCs w:val="24"/>
          <w:lang w:val="es-ES_tradnl" w:eastAsia="en-US"/>
        </w:rPr>
        <w:t xml:space="preserve"> La metodología </w:t>
      </w:r>
      <w:r w:rsidR="009C5909" w:rsidRPr="007165E9">
        <w:rPr>
          <w:rFonts w:ascii="Times New Roman" w:eastAsiaTheme="minorHAnsi" w:hAnsi="Times New Roman" w:cs="Times New Roman"/>
          <w:szCs w:val="24"/>
          <w:lang w:val="es-ES_tradnl" w:eastAsia="en-US"/>
        </w:rPr>
        <w:t xml:space="preserve">es de corte cualitativo y </w:t>
      </w:r>
      <w:r w:rsidR="007B2770" w:rsidRPr="007165E9">
        <w:rPr>
          <w:rFonts w:ascii="Times New Roman" w:eastAsiaTheme="minorHAnsi" w:hAnsi="Times New Roman" w:cs="Times New Roman"/>
          <w:szCs w:val="24"/>
          <w:lang w:val="es-ES_tradnl" w:eastAsia="en-US"/>
        </w:rPr>
        <w:t xml:space="preserve">se abordó bajo </w:t>
      </w:r>
      <w:r w:rsidR="00CC4E68" w:rsidRPr="007165E9">
        <w:rPr>
          <w:rFonts w:ascii="Times New Roman" w:eastAsiaTheme="minorHAnsi" w:hAnsi="Times New Roman" w:cs="Times New Roman"/>
          <w:szCs w:val="24"/>
          <w:lang w:val="es-ES_tradnl" w:eastAsia="en-US"/>
        </w:rPr>
        <w:t>l</w:t>
      </w:r>
      <w:r w:rsidR="007B2770" w:rsidRPr="007165E9">
        <w:rPr>
          <w:rFonts w:ascii="Times New Roman" w:eastAsiaTheme="minorHAnsi" w:hAnsi="Times New Roman" w:cs="Times New Roman"/>
          <w:szCs w:val="24"/>
          <w:lang w:val="es-ES_tradnl" w:eastAsia="en-US"/>
        </w:rPr>
        <w:t xml:space="preserve">a perspectiva teórica </w:t>
      </w:r>
      <w:r w:rsidR="00CC4E68" w:rsidRPr="007165E9">
        <w:rPr>
          <w:rFonts w:ascii="Times New Roman" w:eastAsiaTheme="minorHAnsi" w:hAnsi="Times New Roman" w:cs="Times New Roman"/>
          <w:szCs w:val="24"/>
          <w:lang w:val="es-ES_tradnl" w:eastAsia="en-US"/>
        </w:rPr>
        <w:t xml:space="preserve">de la fenomenología, </w:t>
      </w:r>
      <w:r w:rsidR="007B2770" w:rsidRPr="007165E9">
        <w:rPr>
          <w:rFonts w:ascii="Times New Roman" w:eastAsiaTheme="minorHAnsi" w:hAnsi="Times New Roman" w:cs="Times New Roman"/>
          <w:szCs w:val="24"/>
          <w:lang w:val="es-ES_tradnl" w:eastAsia="en-US"/>
        </w:rPr>
        <w:t>para lo cual se diseñaron dos</w:t>
      </w:r>
      <w:r w:rsidR="00EE5A70" w:rsidRPr="007165E9">
        <w:rPr>
          <w:rFonts w:ascii="Times New Roman" w:eastAsiaTheme="minorHAnsi" w:hAnsi="Times New Roman" w:cs="Times New Roman"/>
          <w:szCs w:val="24"/>
          <w:lang w:val="es-ES_tradnl" w:eastAsia="en-US"/>
        </w:rPr>
        <w:t xml:space="preserve"> tipos</w:t>
      </w:r>
      <w:r w:rsidR="00BF465E" w:rsidRPr="007165E9">
        <w:rPr>
          <w:rFonts w:ascii="Times New Roman" w:eastAsiaTheme="minorHAnsi" w:hAnsi="Times New Roman" w:cs="Times New Roman"/>
          <w:szCs w:val="24"/>
          <w:lang w:val="es-ES_tradnl" w:eastAsia="en-US"/>
        </w:rPr>
        <w:t xml:space="preserve"> de</w:t>
      </w:r>
      <w:r w:rsidR="007B2770" w:rsidRPr="007165E9">
        <w:rPr>
          <w:rFonts w:ascii="Times New Roman" w:eastAsiaTheme="minorHAnsi" w:hAnsi="Times New Roman" w:cs="Times New Roman"/>
          <w:szCs w:val="24"/>
          <w:lang w:val="es-ES_tradnl" w:eastAsia="en-US"/>
        </w:rPr>
        <w:t xml:space="preserve"> entrevistas semiestructuradas</w:t>
      </w:r>
      <w:r w:rsidR="00CC4E68" w:rsidRPr="007165E9">
        <w:rPr>
          <w:rFonts w:ascii="Times New Roman" w:eastAsiaTheme="minorHAnsi" w:hAnsi="Times New Roman" w:cs="Times New Roman"/>
          <w:szCs w:val="24"/>
          <w:lang w:val="es-ES_tradnl" w:eastAsia="en-US"/>
        </w:rPr>
        <w:t>. Los resultados muestran que la falta de creatividad y retroalimentación por parte del docente ha sido un factor que merma el proceso de aprendizaje del estudiante.</w:t>
      </w:r>
      <w:r w:rsidRPr="007165E9">
        <w:rPr>
          <w:rFonts w:ascii="Times New Roman" w:eastAsiaTheme="minorHAnsi" w:hAnsi="Times New Roman" w:cs="Times New Roman"/>
          <w:szCs w:val="24"/>
          <w:lang w:val="es-ES_tradnl" w:eastAsia="en-US"/>
        </w:rPr>
        <w:t xml:space="preserve"> Finalmente se sugiere </w:t>
      </w:r>
      <w:r w:rsidR="00CC4E68" w:rsidRPr="007165E9">
        <w:rPr>
          <w:rFonts w:ascii="Times New Roman" w:eastAsiaTheme="minorHAnsi" w:hAnsi="Times New Roman" w:cs="Times New Roman"/>
          <w:szCs w:val="24"/>
          <w:lang w:val="es-ES_tradnl" w:eastAsia="en-US"/>
        </w:rPr>
        <w:t>continuar con este tipo de estudios que conlleven a relacionar las modalidades educativas, las estrategias de enseñanza, la mediación tecnológica y el aprend</w:t>
      </w:r>
      <w:bookmarkStart w:id="0" w:name="_GoBack"/>
      <w:bookmarkEnd w:id="0"/>
      <w:r w:rsidR="00CC4E68" w:rsidRPr="007165E9">
        <w:rPr>
          <w:rFonts w:ascii="Times New Roman" w:eastAsiaTheme="minorHAnsi" w:hAnsi="Times New Roman" w:cs="Times New Roman"/>
          <w:szCs w:val="24"/>
          <w:lang w:val="es-ES_tradnl" w:eastAsia="en-US"/>
        </w:rPr>
        <w:t>izaje significativo.</w:t>
      </w:r>
    </w:p>
    <w:p w14:paraId="4BC142CA" w14:textId="77777777" w:rsidR="00DF0EBE" w:rsidRPr="007165E9" w:rsidRDefault="00162859" w:rsidP="000507E8">
      <w:pPr>
        <w:pStyle w:val="Textoindependienteprimerasangra"/>
        <w:spacing w:line="360" w:lineRule="auto"/>
        <w:ind w:firstLine="0"/>
        <w:rPr>
          <w:rFonts w:ascii="Times New Roman" w:hAnsi="Times New Roman" w:cs="Times New Roman"/>
          <w:szCs w:val="24"/>
          <w:lang w:val="es-ES_tradnl"/>
        </w:rPr>
      </w:pPr>
      <w:r w:rsidRPr="00A34A45">
        <w:rPr>
          <w:rFonts w:ascii="Arial" w:hAnsi="Arial"/>
          <w:b/>
          <w:szCs w:val="24"/>
          <w:lang w:val="es-ES_tradnl" w:eastAsia="es-ES"/>
        </w:rPr>
        <w:t>Palabras clave:</w:t>
      </w:r>
      <w:r w:rsidRPr="007165E9">
        <w:rPr>
          <w:rFonts w:ascii="Times New Roman" w:hAnsi="Times New Roman" w:cs="Times New Roman"/>
          <w:szCs w:val="24"/>
          <w:lang w:val="es-ES_tradnl"/>
        </w:rPr>
        <w:t xml:space="preserve"> </w:t>
      </w:r>
      <w:r w:rsidR="00CC4E68" w:rsidRPr="007165E9">
        <w:rPr>
          <w:rFonts w:ascii="Times New Roman" w:hAnsi="Times New Roman" w:cs="Times New Roman"/>
          <w:szCs w:val="24"/>
          <w:lang w:val="es-ES_tradnl"/>
        </w:rPr>
        <w:t>Estrategias de enseñanza</w:t>
      </w:r>
      <w:r w:rsidR="002E0834" w:rsidRPr="007165E9">
        <w:rPr>
          <w:rFonts w:ascii="Times New Roman" w:hAnsi="Times New Roman" w:cs="Times New Roman"/>
          <w:szCs w:val="24"/>
          <w:lang w:val="es-ES_tradnl"/>
        </w:rPr>
        <w:t>; Aprendizaje Significativo; Modalidad Mixta</w:t>
      </w:r>
    </w:p>
    <w:p w14:paraId="502C1912" w14:textId="77777777" w:rsidR="0030225D" w:rsidRPr="000507E8" w:rsidRDefault="0030225D" w:rsidP="000507E8">
      <w:pPr>
        <w:pStyle w:val="Textoindependienteprimerasangra"/>
        <w:spacing w:line="360" w:lineRule="auto"/>
        <w:ind w:firstLine="0"/>
        <w:rPr>
          <w:rFonts w:ascii="Times New Roman" w:hAnsi="Times New Roman" w:cs="Times New Roman"/>
          <w:szCs w:val="24"/>
        </w:rPr>
      </w:pPr>
    </w:p>
    <w:p w14:paraId="46CAB1A3" w14:textId="77777777" w:rsidR="00FD6A24" w:rsidRPr="00C84A64" w:rsidRDefault="00DF0EBE" w:rsidP="00F975E0">
      <w:pPr>
        <w:pStyle w:val="Textoindependienteprimerasangra"/>
        <w:spacing w:line="360" w:lineRule="auto"/>
        <w:ind w:firstLine="0"/>
        <w:jc w:val="left"/>
        <w:rPr>
          <w:rFonts w:ascii="Arial" w:hAnsi="Arial"/>
          <w:b/>
          <w:szCs w:val="24"/>
          <w:lang w:val="en-US" w:eastAsia="es-ES"/>
        </w:rPr>
      </w:pPr>
      <w:r w:rsidRPr="00C84A64">
        <w:rPr>
          <w:rFonts w:ascii="Arial" w:hAnsi="Arial"/>
          <w:b/>
          <w:szCs w:val="24"/>
          <w:lang w:val="en-US" w:eastAsia="es-ES"/>
        </w:rPr>
        <w:lastRenderedPageBreak/>
        <w:t>Abstract:</w:t>
      </w:r>
    </w:p>
    <w:p w14:paraId="690D9BD8" w14:textId="77777777" w:rsidR="00A34A45" w:rsidRPr="00C84A64" w:rsidRDefault="00A34A45" w:rsidP="00A34A45">
      <w:pPr>
        <w:spacing w:after="0" w:line="360" w:lineRule="auto"/>
        <w:contextualSpacing/>
        <w:jc w:val="both"/>
        <w:rPr>
          <w:rFonts w:ascii="Times New Roman" w:eastAsiaTheme="minorHAnsi" w:hAnsi="Times New Roman" w:cs="Times New Roman"/>
          <w:szCs w:val="24"/>
          <w:lang w:val="en-US" w:eastAsia="en-US"/>
        </w:rPr>
      </w:pPr>
      <w:r w:rsidRPr="00C84A64">
        <w:rPr>
          <w:rFonts w:ascii="Times New Roman" w:eastAsiaTheme="minorHAnsi" w:hAnsi="Times New Roman" w:cs="Times New Roman"/>
          <w:szCs w:val="24"/>
          <w:lang w:val="en-US" w:eastAsia="en-US"/>
        </w:rPr>
        <w:t>The present study addresses the problem that arises when technology is seen as a paradigm for change in education, without acknowledging that, when its use is not organized or structured according to an educational model, its results can be counterproductive. The objectives of this study were to find out and analyze student perceptions about the quality of learning that is accomplished via technologically mediated instruction, and to analyze the perceptions of university instructors about the technologically-mediated teaching strategies they use. A mixed-methods approach was used for the project. The study was conducted at a law school in Mexico. A qualitative method was used, within the theoretical framework of phenomenology, for which two types of semi-structured interviews were designed. The results demonstrate that a lack of creativity on the instructor’s part and a lack of instructor feedback are two factors that diminish student learning. Finally, it is suggested that this type of research be continued, which entails studying the connection between educational methods, teaching strategies, technological mediation, and significant learning.</w:t>
      </w:r>
    </w:p>
    <w:p w14:paraId="4A20A14F" w14:textId="77777777" w:rsidR="00AE5556" w:rsidRDefault="00A34A45" w:rsidP="00A34A45">
      <w:pPr>
        <w:spacing w:after="0" w:line="360" w:lineRule="auto"/>
        <w:contextualSpacing/>
        <w:jc w:val="both"/>
        <w:rPr>
          <w:lang w:val="en-US" w:bidi="en-US"/>
        </w:rPr>
      </w:pPr>
      <w:r w:rsidRPr="00C84A64">
        <w:rPr>
          <w:rFonts w:ascii="Arial" w:hAnsi="Arial"/>
          <w:b/>
          <w:szCs w:val="24"/>
          <w:lang w:val="en-US" w:eastAsia="es-ES"/>
        </w:rPr>
        <w:t>Keywords:</w:t>
      </w:r>
      <w:r w:rsidRPr="000507E8">
        <w:rPr>
          <w:lang w:val="en-US" w:bidi="en-US"/>
        </w:rPr>
        <w:t xml:space="preserve"> </w:t>
      </w:r>
      <w:r w:rsidRPr="00C84A64">
        <w:rPr>
          <w:rFonts w:ascii="Times New Roman" w:eastAsiaTheme="minorHAnsi" w:hAnsi="Times New Roman" w:cs="Times New Roman"/>
          <w:szCs w:val="24"/>
          <w:lang w:val="en-US" w:eastAsia="en-US"/>
        </w:rPr>
        <w:t>Teaching strategies; Significant learning; Mixed methods.</w:t>
      </w:r>
    </w:p>
    <w:p w14:paraId="60D9267E" w14:textId="77777777" w:rsidR="00A34A45" w:rsidRDefault="00A34A45" w:rsidP="00A34A45">
      <w:pPr>
        <w:spacing w:after="0" w:line="360" w:lineRule="auto"/>
        <w:contextualSpacing/>
        <w:jc w:val="both"/>
        <w:rPr>
          <w:rFonts w:ascii="Times New Roman" w:hAnsi="Times New Roman" w:cs="Times New Roman"/>
          <w:szCs w:val="24"/>
          <w:lang w:val="en-US"/>
        </w:rPr>
      </w:pPr>
    </w:p>
    <w:p w14:paraId="05A6A4F7" w14:textId="77777777" w:rsidR="00A34A45" w:rsidRPr="00A34A45" w:rsidRDefault="00A34A45" w:rsidP="00A34A45">
      <w:pPr>
        <w:spacing w:after="0" w:line="360" w:lineRule="auto"/>
        <w:contextualSpacing/>
        <w:jc w:val="both"/>
        <w:rPr>
          <w:rFonts w:ascii="Arial" w:hAnsi="Arial"/>
          <w:b/>
          <w:szCs w:val="24"/>
          <w:lang w:val="es-ES_tradnl" w:eastAsia="es-ES"/>
        </w:rPr>
      </w:pPr>
      <w:r w:rsidRPr="00A34A45">
        <w:rPr>
          <w:rFonts w:ascii="Arial" w:hAnsi="Arial"/>
          <w:b/>
          <w:szCs w:val="24"/>
          <w:lang w:val="es-ES_tradnl" w:eastAsia="es-ES"/>
        </w:rPr>
        <w:t>Resumo</w:t>
      </w:r>
    </w:p>
    <w:p w14:paraId="65134E80" w14:textId="77777777" w:rsidR="00A34A45" w:rsidRPr="00C84A64" w:rsidRDefault="00A34A45" w:rsidP="00A34A45">
      <w:pPr>
        <w:spacing w:after="0" w:line="360" w:lineRule="auto"/>
        <w:contextualSpacing/>
        <w:jc w:val="both"/>
        <w:rPr>
          <w:rFonts w:ascii="Times New Roman" w:hAnsi="Times New Roman" w:cs="Times New Roman"/>
          <w:szCs w:val="24"/>
        </w:rPr>
      </w:pPr>
      <w:r w:rsidRPr="00C84A64">
        <w:rPr>
          <w:rFonts w:ascii="Times New Roman" w:hAnsi="Times New Roman" w:cs="Times New Roman"/>
          <w:szCs w:val="24"/>
        </w:rPr>
        <w:t xml:space="preserve">O presente </w:t>
      </w:r>
      <w:proofErr w:type="spellStart"/>
      <w:r w:rsidRPr="00C84A64">
        <w:rPr>
          <w:rFonts w:ascii="Times New Roman" w:hAnsi="Times New Roman" w:cs="Times New Roman"/>
          <w:szCs w:val="24"/>
        </w:rPr>
        <w:t>trabalh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baseia</w:t>
      </w:r>
      <w:proofErr w:type="spellEnd"/>
      <w:r w:rsidRPr="00C84A64">
        <w:rPr>
          <w:rFonts w:ascii="Times New Roman" w:hAnsi="Times New Roman" w:cs="Times New Roman"/>
          <w:szCs w:val="24"/>
        </w:rPr>
        <w:t xml:space="preserve">-se </w:t>
      </w:r>
      <w:proofErr w:type="spellStart"/>
      <w:r w:rsidRPr="00C84A64">
        <w:rPr>
          <w:rFonts w:ascii="Times New Roman" w:hAnsi="Times New Roman" w:cs="Times New Roman"/>
          <w:szCs w:val="24"/>
        </w:rPr>
        <w:t>n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construção</w:t>
      </w:r>
      <w:proofErr w:type="spellEnd"/>
      <w:r w:rsidRPr="00C84A64">
        <w:rPr>
          <w:rFonts w:ascii="Times New Roman" w:hAnsi="Times New Roman" w:cs="Times New Roman"/>
          <w:szCs w:val="24"/>
        </w:rPr>
        <w:t xml:space="preserve"> do problema que identifica as </w:t>
      </w:r>
      <w:proofErr w:type="spellStart"/>
      <w:r w:rsidRPr="00C84A64">
        <w:rPr>
          <w:rFonts w:ascii="Times New Roman" w:hAnsi="Times New Roman" w:cs="Times New Roman"/>
          <w:szCs w:val="24"/>
        </w:rPr>
        <w:t>tecnologias</w:t>
      </w:r>
      <w:proofErr w:type="spellEnd"/>
      <w:r w:rsidRPr="00C84A64">
        <w:rPr>
          <w:rFonts w:ascii="Times New Roman" w:hAnsi="Times New Roman" w:cs="Times New Roman"/>
          <w:szCs w:val="24"/>
        </w:rPr>
        <w:t xml:space="preserve"> como </w:t>
      </w:r>
      <w:proofErr w:type="spellStart"/>
      <w:r w:rsidRPr="00C84A64">
        <w:rPr>
          <w:rFonts w:ascii="Times New Roman" w:hAnsi="Times New Roman" w:cs="Times New Roman"/>
          <w:szCs w:val="24"/>
        </w:rPr>
        <w:t>um</w:t>
      </w:r>
      <w:proofErr w:type="spellEnd"/>
      <w:r w:rsidRPr="00C84A64">
        <w:rPr>
          <w:rFonts w:ascii="Times New Roman" w:hAnsi="Times New Roman" w:cs="Times New Roman"/>
          <w:szCs w:val="24"/>
        </w:rPr>
        <w:t xml:space="preserve"> paradigma da </w:t>
      </w:r>
      <w:proofErr w:type="spellStart"/>
      <w:r w:rsidRPr="00C84A64">
        <w:rPr>
          <w:rFonts w:ascii="Times New Roman" w:hAnsi="Times New Roman" w:cs="Times New Roman"/>
          <w:szCs w:val="24"/>
        </w:rPr>
        <w:t>mudanç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n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educaçã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deixando</w:t>
      </w:r>
      <w:proofErr w:type="spellEnd"/>
      <w:r w:rsidRPr="00C84A64">
        <w:rPr>
          <w:rFonts w:ascii="Times New Roman" w:hAnsi="Times New Roman" w:cs="Times New Roman"/>
          <w:szCs w:val="24"/>
        </w:rPr>
        <w:t xml:space="preserve"> de lado que, se </w:t>
      </w:r>
      <w:proofErr w:type="spellStart"/>
      <w:r w:rsidRPr="00C84A64">
        <w:rPr>
          <w:rFonts w:ascii="Times New Roman" w:hAnsi="Times New Roman" w:cs="Times New Roman"/>
          <w:szCs w:val="24"/>
        </w:rPr>
        <w:t>nã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forem</w:t>
      </w:r>
      <w:proofErr w:type="spellEnd"/>
      <w:r w:rsidRPr="00C84A64">
        <w:rPr>
          <w:rFonts w:ascii="Times New Roman" w:hAnsi="Times New Roman" w:cs="Times New Roman"/>
          <w:szCs w:val="24"/>
        </w:rPr>
        <w:t xml:space="preserve"> usados ​​em </w:t>
      </w:r>
      <w:proofErr w:type="spellStart"/>
      <w:r w:rsidRPr="00C84A64">
        <w:rPr>
          <w:rFonts w:ascii="Times New Roman" w:hAnsi="Times New Roman" w:cs="Times New Roman"/>
          <w:szCs w:val="24"/>
        </w:rPr>
        <w:t>um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abordagem</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didátic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planejada</w:t>
      </w:r>
      <w:proofErr w:type="spellEnd"/>
      <w:r w:rsidRPr="00C84A64">
        <w:rPr>
          <w:rFonts w:ascii="Times New Roman" w:hAnsi="Times New Roman" w:cs="Times New Roman"/>
          <w:szCs w:val="24"/>
        </w:rPr>
        <w:t xml:space="preserve"> e organizada, os resultados </w:t>
      </w:r>
      <w:proofErr w:type="spellStart"/>
      <w:r w:rsidRPr="00C84A64">
        <w:rPr>
          <w:rFonts w:ascii="Times New Roman" w:hAnsi="Times New Roman" w:cs="Times New Roman"/>
          <w:szCs w:val="24"/>
        </w:rPr>
        <w:t>podem</w:t>
      </w:r>
      <w:proofErr w:type="spellEnd"/>
      <w:r w:rsidRPr="00C84A64">
        <w:rPr>
          <w:rFonts w:ascii="Times New Roman" w:hAnsi="Times New Roman" w:cs="Times New Roman"/>
          <w:szCs w:val="24"/>
        </w:rPr>
        <w:t xml:space="preserve"> ser contraproducentes. Os objetivos da pesquisa </w:t>
      </w:r>
      <w:proofErr w:type="spellStart"/>
      <w:r w:rsidRPr="00C84A64">
        <w:rPr>
          <w:rFonts w:ascii="Times New Roman" w:hAnsi="Times New Roman" w:cs="Times New Roman"/>
          <w:szCs w:val="24"/>
        </w:rPr>
        <w:t>foram</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conhecer</w:t>
      </w:r>
      <w:proofErr w:type="spellEnd"/>
      <w:r w:rsidRPr="00C84A64">
        <w:rPr>
          <w:rFonts w:ascii="Times New Roman" w:hAnsi="Times New Roman" w:cs="Times New Roman"/>
          <w:szCs w:val="24"/>
        </w:rPr>
        <w:t xml:space="preserve"> e </w:t>
      </w:r>
      <w:proofErr w:type="spellStart"/>
      <w:r w:rsidRPr="00C84A64">
        <w:rPr>
          <w:rFonts w:ascii="Times New Roman" w:hAnsi="Times New Roman" w:cs="Times New Roman"/>
          <w:szCs w:val="24"/>
        </w:rPr>
        <w:t>analisar</w:t>
      </w:r>
      <w:proofErr w:type="spellEnd"/>
      <w:r w:rsidRPr="00C84A64">
        <w:rPr>
          <w:rFonts w:ascii="Times New Roman" w:hAnsi="Times New Roman" w:cs="Times New Roman"/>
          <w:szCs w:val="24"/>
        </w:rPr>
        <w:t xml:space="preserve"> as </w:t>
      </w:r>
      <w:proofErr w:type="spellStart"/>
      <w:r w:rsidRPr="00C84A64">
        <w:rPr>
          <w:rFonts w:ascii="Times New Roman" w:hAnsi="Times New Roman" w:cs="Times New Roman"/>
          <w:szCs w:val="24"/>
        </w:rPr>
        <w:t>percepções</w:t>
      </w:r>
      <w:proofErr w:type="spellEnd"/>
      <w:r w:rsidRPr="00C84A64">
        <w:rPr>
          <w:rFonts w:ascii="Times New Roman" w:hAnsi="Times New Roman" w:cs="Times New Roman"/>
          <w:szCs w:val="24"/>
        </w:rPr>
        <w:t xml:space="preserve"> que o aluno </w:t>
      </w:r>
      <w:proofErr w:type="spellStart"/>
      <w:r w:rsidRPr="00C84A64">
        <w:rPr>
          <w:rFonts w:ascii="Times New Roman" w:hAnsi="Times New Roman" w:cs="Times New Roman"/>
          <w:szCs w:val="24"/>
        </w:rPr>
        <w:t>tem</w:t>
      </w:r>
      <w:proofErr w:type="spellEnd"/>
      <w:r w:rsidRPr="00C84A64">
        <w:rPr>
          <w:rFonts w:ascii="Times New Roman" w:hAnsi="Times New Roman" w:cs="Times New Roman"/>
          <w:szCs w:val="24"/>
        </w:rPr>
        <w:t xml:space="preserve"> sobre o </w:t>
      </w:r>
      <w:proofErr w:type="spellStart"/>
      <w:r w:rsidRPr="00C84A64">
        <w:rPr>
          <w:rFonts w:ascii="Times New Roman" w:hAnsi="Times New Roman" w:cs="Times New Roman"/>
          <w:szCs w:val="24"/>
        </w:rPr>
        <w:t>aprendizado</w:t>
      </w:r>
      <w:proofErr w:type="spellEnd"/>
      <w:r w:rsidRPr="00C84A64">
        <w:rPr>
          <w:rFonts w:ascii="Times New Roman" w:hAnsi="Times New Roman" w:cs="Times New Roman"/>
          <w:szCs w:val="24"/>
        </w:rPr>
        <w:t xml:space="preserve"> significativo que atinge os cursos </w:t>
      </w:r>
      <w:proofErr w:type="spellStart"/>
      <w:r w:rsidRPr="00C84A64">
        <w:rPr>
          <w:rFonts w:ascii="Times New Roman" w:hAnsi="Times New Roman" w:cs="Times New Roman"/>
          <w:szCs w:val="24"/>
        </w:rPr>
        <w:t>tecnicamente</w:t>
      </w:r>
      <w:proofErr w:type="spellEnd"/>
      <w:r w:rsidRPr="00C84A64">
        <w:rPr>
          <w:rFonts w:ascii="Times New Roman" w:hAnsi="Times New Roman" w:cs="Times New Roman"/>
          <w:szCs w:val="24"/>
        </w:rPr>
        <w:t xml:space="preserve"> mediados e </w:t>
      </w:r>
      <w:proofErr w:type="spellStart"/>
      <w:r w:rsidRPr="00C84A64">
        <w:rPr>
          <w:rFonts w:ascii="Times New Roman" w:hAnsi="Times New Roman" w:cs="Times New Roman"/>
          <w:szCs w:val="24"/>
        </w:rPr>
        <w:t>estudar</w:t>
      </w:r>
      <w:proofErr w:type="spellEnd"/>
      <w:r w:rsidRPr="00C84A64">
        <w:rPr>
          <w:rFonts w:ascii="Times New Roman" w:hAnsi="Times New Roman" w:cs="Times New Roman"/>
          <w:szCs w:val="24"/>
        </w:rPr>
        <w:t xml:space="preserve"> as </w:t>
      </w:r>
      <w:proofErr w:type="spellStart"/>
      <w:r w:rsidRPr="00C84A64">
        <w:rPr>
          <w:rFonts w:ascii="Times New Roman" w:hAnsi="Times New Roman" w:cs="Times New Roman"/>
          <w:szCs w:val="24"/>
        </w:rPr>
        <w:t>percepções</w:t>
      </w:r>
      <w:proofErr w:type="spellEnd"/>
      <w:r w:rsidRPr="00C84A64">
        <w:rPr>
          <w:rFonts w:ascii="Times New Roman" w:hAnsi="Times New Roman" w:cs="Times New Roman"/>
          <w:szCs w:val="24"/>
        </w:rPr>
        <w:t xml:space="preserve"> que o </w:t>
      </w:r>
      <w:proofErr w:type="spellStart"/>
      <w:r w:rsidRPr="00C84A64">
        <w:rPr>
          <w:rFonts w:ascii="Times New Roman" w:hAnsi="Times New Roman" w:cs="Times New Roman"/>
          <w:szCs w:val="24"/>
        </w:rPr>
        <w:t>professor</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universitári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tem</w:t>
      </w:r>
      <w:proofErr w:type="spellEnd"/>
      <w:r w:rsidRPr="00C84A64">
        <w:rPr>
          <w:rFonts w:ascii="Times New Roman" w:hAnsi="Times New Roman" w:cs="Times New Roman"/>
          <w:szCs w:val="24"/>
        </w:rPr>
        <w:t xml:space="preserve"> em </w:t>
      </w:r>
      <w:proofErr w:type="spellStart"/>
      <w:r w:rsidRPr="00C84A64">
        <w:rPr>
          <w:rFonts w:ascii="Times New Roman" w:hAnsi="Times New Roman" w:cs="Times New Roman"/>
          <w:szCs w:val="24"/>
        </w:rPr>
        <w:t>relaçã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às</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estratégias</w:t>
      </w:r>
      <w:proofErr w:type="spellEnd"/>
      <w:r w:rsidRPr="00C84A64">
        <w:rPr>
          <w:rFonts w:ascii="Times New Roman" w:hAnsi="Times New Roman" w:cs="Times New Roman"/>
          <w:szCs w:val="24"/>
        </w:rPr>
        <w:t xml:space="preserve"> de </w:t>
      </w:r>
      <w:proofErr w:type="spellStart"/>
      <w:r w:rsidRPr="00C84A64">
        <w:rPr>
          <w:rFonts w:ascii="Times New Roman" w:hAnsi="Times New Roman" w:cs="Times New Roman"/>
          <w:szCs w:val="24"/>
        </w:rPr>
        <w:t>ensino</w:t>
      </w:r>
      <w:proofErr w:type="spellEnd"/>
      <w:r w:rsidRPr="00C84A64">
        <w:rPr>
          <w:rFonts w:ascii="Times New Roman" w:hAnsi="Times New Roman" w:cs="Times New Roman"/>
          <w:szCs w:val="24"/>
        </w:rPr>
        <w:t xml:space="preserve"> mediadas pela </w:t>
      </w:r>
      <w:proofErr w:type="spellStart"/>
      <w:r w:rsidRPr="00C84A64">
        <w:rPr>
          <w:rFonts w:ascii="Times New Roman" w:hAnsi="Times New Roman" w:cs="Times New Roman"/>
          <w:szCs w:val="24"/>
        </w:rPr>
        <w:t>tecnologia</w:t>
      </w:r>
      <w:proofErr w:type="spellEnd"/>
      <w:r w:rsidRPr="00C84A64">
        <w:rPr>
          <w:rFonts w:ascii="Times New Roman" w:hAnsi="Times New Roman" w:cs="Times New Roman"/>
          <w:szCs w:val="24"/>
        </w:rPr>
        <w:t xml:space="preserve"> que </w:t>
      </w:r>
      <w:proofErr w:type="gramStart"/>
      <w:r w:rsidRPr="00C84A64">
        <w:rPr>
          <w:rFonts w:ascii="Times New Roman" w:hAnsi="Times New Roman" w:cs="Times New Roman"/>
          <w:szCs w:val="24"/>
        </w:rPr>
        <w:t>usa ,</w:t>
      </w:r>
      <w:proofErr w:type="gram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tud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isso</w:t>
      </w:r>
      <w:proofErr w:type="spellEnd"/>
      <w:r w:rsidRPr="00C84A64">
        <w:rPr>
          <w:rFonts w:ascii="Times New Roman" w:hAnsi="Times New Roman" w:cs="Times New Roman"/>
          <w:szCs w:val="24"/>
        </w:rPr>
        <w:t xml:space="preserve"> em </w:t>
      </w:r>
      <w:proofErr w:type="spellStart"/>
      <w:r w:rsidRPr="00C84A64">
        <w:rPr>
          <w:rFonts w:ascii="Times New Roman" w:hAnsi="Times New Roman" w:cs="Times New Roman"/>
          <w:szCs w:val="24"/>
        </w:rPr>
        <w:t>um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modalidade</w:t>
      </w:r>
      <w:proofErr w:type="spellEnd"/>
      <w:r w:rsidRPr="00C84A64">
        <w:rPr>
          <w:rFonts w:ascii="Times New Roman" w:hAnsi="Times New Roman" w:cs="Times New Roman"/>
          <w:szCs w:val="24"/>
        </w:rPr>
        <w:t xml:space="preserve"> mista. O </w:t>
      </w:r>
      <w:proofErr w:type="spellStart"/>
      <w:r w:rsidRPr="00C84A64">
        <w:rPr>
          <w:rFonts w:ascii="Times New Roman" w:hAnsi="Times New Roman" w:cs="Times New Roman"/>
          <w:szCs w:val="24"/>
        </w:rPr>
        <w:t>estud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foi</w:t>
      </w:r>
      <w:proofErr w:type="spellEnd"/>
      <w:r w:rsidRPr="00C84A64">
        <w:rPr>
          <w:rFonts w:ascii="Times New Roman" w:hAnsi="Times New Roman" w:cs="Times New Roman"/>
          <w:szCs w:val="24"/>
        </w:rPr>
        <w:t xml:space="preserve"> realizado em </w:t>
      </w:r>
      <w:proofErr w:type="spellStart"/>
      <w:r w:rsidRPr="00C84A64">
        <w:rPr>
          <w:rFonts w:ascii="Times New Roman" w:hAnsi="Times New Roman" w:cs="Times New Roman"/>
          <w:szCs w:val="24"/>
        </w:rPr>
        <w:t>um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universidade</w:t>
      </w:r>
      <w:proofErr w:type="spellEnd"/>
      <w:r w:rsidRPr="00C84A64">
        <w:rPr>
          <w:rFonts w:ascii="Times New Roman" w:hAnsi="Times New Roman" w:cs="Times New Roman"/>
          <w:szCs w:val="24"/>
        </w:rPr>
        <w:t xml:space="preserve"> mexicana </w:t>
      </w:r>
      <w:proofErr w:type="spellStart"/>
      <w:r w:rsidRPr="00C84A64">
        <w:rPr>
          <w:rFonts w:ascii="Times New Roman" w:hAnsi="Times New Roman" w:cs="Times New Roman"/>
          <w:szCs w:val="24"/>
        </w:rPr>
        <w:t>na</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carreira</w:t>
      </w:r>
      <w:proofErr w:type="spellEnd"/>
      <w:r w:rsidRPr="00C84A64">
        <w:rPr>
          <w:rFonts w:ascii="Times New Roman" w:hAnsi="Times New Roman" w:cs="Times New Roman"/>
          <w:szCs w:val="24"/>
        </w:rPr>
        <w:t xml:space="preserve"> de </w:t>
      </w:r>
      <w:proofErr w:type="spellStart"/>
      <w:r w:rsidRPr="00C84A64">
        <w:rPr>
          <w:rFonts w:ascii="Times New Roman" w:hAnsi="Times New Roman" w:cs="Times New Roman"/>
          <w:szCs w:val="24"/>
        </w:rPr>
        <w:t>Advogado</w:t>
      </w:r>
      <w:proofErr w:type="spellEnd"/>
      <w:r w:rsidRPr="00C84A64">
        <w:rPr>
          <w:rFonts w:ascii="Times New Roman" w:hAnsi="Times New Roman" w:cs="Times New Roman"/>
          <w:szCs w:val="24"/>
        </w:rPr>
        <w:t xml:space="preserve">. A </w:t>
      </w:r>
      <w:proofErr w:type="spellStart"/>
      <w:r w:rsidRPr="00C84A64">
        <w:rPr>
          <w:rFonts w:ascii="Times New Roman" w:hAnsi="Times New Roman" w:cs="Times New Roman"/>
          <w:szCs w:val="24"/>
        </w:rPr>
        <w:t>metodologia</w:t>
      </w:r>
      <w:proofErr w:type="spellEnd"/>
      <w:r w:rsidRPr="00C84A64">
        <w:rPr>
          <w:rFonts w:ascii="Times New Roman" w:hAnsi="Times New Roman" w:cs="Times New Roman"/>
          <w:szCs w:val="24"/>
        </w:rPr>
        <w:t xml:space="preserve"> é </w:t>
      </w:r>
      <w:proofErr w:type="spellStart"/>
      <w:r w:rsidRPr="00C84A64">
        <w:rPr>
          <w:rFonts w:ascii="Times New Roman" w:hAnsi="Times New Roman" w:cs="Times New Roman"/>
          <w:szCs w:val="24"/>
        </w:rPr>
        <w:t>qualitativa</w:t>
      </w:r>
      <w:proofErr w:type="spellEnd"/>
      <w:r w:rsidRPr="00C84A64">
        <w:rPr>
          <w:rFonts w:ascii="Times New Roman" w:hAnsi="Times New Roman" w:cs="Times New Roman"/>
          <w:szCs w:val="24"/>
        </w:rPr>
        <w:t xml:space="preserve"> e </w:t>
      </w:r>
      <w:proofErr w:type="spellStart"/>
      <w:r w:rsidRPr="00C84A64">
        <w:rPr>
          <w:rFonts w:ascii="Times New Roman" w:hAnsi="Times New Roman" w:cs="Times New Roman"/>
          <w:szCs w:val="24"/>
        </w:rPr>
        <w:t>foi</w:t>
      </w:r>
      <w:proofErr w:type="spellEnd"/>
      <w:r w:rsidRPr="00C84A64">
        <w:rPr>
          <w:rFonts w:ascii="Times New Roman" w:hAnsi="Times New Roman" w:cs="Times New Roman"/>
          <w:szCs w:val="24"/>
        </w:rPr>
        <w:t xml:space="preserve"> abordada </w:t>
      </w:r>
      <w:proofErr w:type="spellStart"/>
      <w:r w:rsidRPr="00C84A64">
        <w:rPr>
          <w:rFonts w:ascii="Times New Roman" w:hAnsi="Times New Roman" w:cs="Times New Roman"/>
          <w:szCs w:val="24"/>
        </w:rPr>
        <w:t>sob</w:t>
      </w:r>
      <w:proofErr w:type="spellEnd"/>
      <w:r w:rsidRPr="00C84A64">
        <w:rPr>
          <w:rFonts w:ascii="Times New Roman" w:hAnsi="Times New Roman" w:cs="Times New Roman"/>
          <w:szCs w:val="24"/>
        </w:rPr>
        <w:t xml:space="preserve"> a perspectiva teórica da </w:t>
      </w:r>
      <w:proofErr w:type="spellStart"/>
      <w:r w:rsidRPr="00C84A64">
        <w:rPr>
          <w:rFonts w:ascii="Times New Roman" w:hAnsi="Times New Roman" w:cs="Times New Roman"/>
          <w:szCs w:val="24"/>
        </w:rPr>
        <w:t>fenomenologia</w:t>
      </w:r>
      <w:proofErr w:type="spellEnd"/>
      <w:r w:rsidRPr="00C84A64">
        <w:rPr>
          <w:rFonts w:ascii="Times New Roman" w:hAnsi="Times New Roman" w:cs="Times New Roman"/>
          <w:szCs w:val="24"/>
        </w:rPr>
        <w:t xml:space="preserve">, para a </w:t>
      </w:r>
      <w:proofErr w:type="spellStart"/>
      <w:r w:rsidRPr="00C84A64">
        <w:rPr>
          <w:rFonts w:ascii="Times New Roman" w:hAnsi="Times New Roman" w:cs="Times New Roman"/>
          <w:szCs w:val="24"/>
        </w:rPr>
        <w:t>qual</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foram</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desenhados</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dois</w:t>
      </w:r>
      <w:proofErr w:type="spellEnd"/>
      <w:r w:rsidRPr="00C84A64">
        <w:rPr>
          <w:rFonts w:ascii="Times New Roman" w:hAnsi="Times New Roman" w:cs="Times New Roman"/>
          <w:szCs w:val="24"/>
        </w:rPr>
        <w:t xml:space="preserve"> tipos de entrevistas semi-</w:t>
      </w:r>
      <w:proofErr w:type="spellStart"/>
      <w:r w:rsidRPr="00C84A64">
        <w:rPr>
          <w:rFonts w:ascii="Times New Roman" w:hAnsi="Times New Roman" w:cs="Times New Roman"/>
          <w:szCs w:val="24"/>
        </w:rPr>
        <w:t>estruturadas</w:t>
      </w:r>
      <w:proofErr w:type="spellEnd"/>
      <w:r w:rsidRPr="00C84A64">
        <w:rPr>
          <w:rFonts w:ascii="Times New Roman" w:hAnsi="Times New Roman" w:cs="Times New Roman"/>
          <w:szCs w:val="24"/>
        </w:rPr>
        <w:t xml:space="preserve">. Os resultados </w:t>
      </w:r>
      <w:proofErr w:type="spellStart"/>
      <w:r w:rsidRPr="00C84A64">
        <w:rPr>
          <w:rFonts w:ascii="Times New Roman" w:hAnsi="Times New Roman" w:cs="Times New Roman"/>
          <w:szCs w:val="24"/>
        </w:rPr>
        <w:t>mostram</w:t>
      </w:r>
      <w:proofErr w:type="spellEnd"/>
      <w:r w:rsidRPr="00C84A64">
        <w:rPr>
          <w:rFonts w:ascii="Times New Roman" w:hAnsi="Times New Roman" w:cs="Times New Roman"/>
          <w:szCs w:val="24"/>
        </w:rPr>
        <w:t xml:space="preserve"> que a falta de </w:t>
      </w:r>
      <w:proofErr w:type="spellStart"/>
      <w:r w:rsidRPr="00C84A64">
        <w:rPr>
          <w:rFonts w:ascii="Times New Roman" w:hAnsi="Times New Roman" w:cs="Times New Roman"/>
          <w:szCs w:val="24"/>
        </w:rPr>
        <w:t>criatividade</w:t>
      </w:r>
      <w:proofErr w:type="spellEnd"/>
      <w:r w:rsidRPr="00C84A64">
        <w:rPr>
          <w:rFonts w:ascii="Times New Roman" w:hAnsi="Times New Roman" w:cs="Times New Roman"/>
          <w:szCs w:val="24"/>
        </w:rPr>
        <w:t xml:space="preserve"> e </w:t>
      </w:r>
      <w:proofErr w:type="spellStart"/>
      <w:r w:rsidRPr="00C84A64">
        <w:rPr>
          <w:rFonts w:ascii="Times New Roman" w:hAnsi="Times New Roman" w:cs="Times New Roman"/>
          <w:szCs w:val="24"/>
        </w:rPr>
        <w:t>feedback</w:t>
      </w:r>
      <w:proofErr w:type="spellEnd"/>
      <w:r w:rsidRPr="00C84A64">
        <w:rPr>
          <w:rFonts w:ascii="Times New Roman" w:hAnsi="Times New Roman" w:cs="Times New Roman"/>
          <w:szCs w:val="24"/>
        </w:rPr>
        <w:t xml:space="preserve"> do </w:t>
      </w:r>
      <w:proofErr w:type="spellStart"/>
      <w:r w:rsidRPr="00C84A64">
        <w:rPr>
          <w:rFonts w:ascii="Times New Roman" w:hAnsi="Times New Roman" w:cs="Times New Roman"/>
          <w:szCs w:val="24"/>
        </w:rPr>
        <w:t>professor</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tem</w:t>
      </w:r>
      <w:proofErr w:type="spellEnd"/>
      <w:r w:rsidRPr="00C84A64">
        <w:rPr>
          <w:rFonts w:ascii="Times New Roman" w:hAnsi="Times New Roman" w:cs="Times New Roman"/>
          <w:szCs w:val="24"/>
        </w:rPr>
        <w:t xml:space="preserve"> sido </w:t>
      </w:r>
      <w:proofErr w:type="spellStart"/>
      <w:r w:rsidRPr="00C84A64">
        <w:rPr>
          <w:rFonts w:ascii="Times New Roman" w:hAnsi="Times New Roman" w:cs="Times New Roman"/>
          <w:szCs w:val="24"/>
        </w:rPr>
        <w:t>um</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fator</w:t>
      </w:r>
      <w:proofErr w:type="spellEnd"/>
      <w:r w:rsidRPr="00C84A64">
        <w:rPr>
          <w:rFonts w:ascii="Times New Roman" w:hAnsi="Times New Roman" w:cs="Times New Roman"/>
          <w:szCs w:val="24"/>
        </w:rPr>
        <w:t xml:space="preserve"> que </w:t>
      </w:r>
      <w:proofErr w:type="spellStart"/>
      <w:r w:rsidRPr="00C84A64">
        <w:rPr>
          <w:rFonts w:ascii="Times New Roman" w:hAnsi="Times New Roman" w:cs="Times New Roman"/>
          <w:szCs w:val="24"/>
        </w:rPr>
        <w:t>reduz</w:t>
      </w:r>
      <w:proofErr w:type="spellEnd"/>
      <w:r w:rsidRPr="00C84A64">
        <w:rPr>
          <w:rFonts w:ascii="Times New Roman" w:hAnsi="Times New Roman" w:cs="Times New Roman"/>
          <w:szCs w:val="24"/>
        </w:rPr>
        <w:t xml:space="preserve"> o </w:t>
      </w:r>
      <w:proofErr w:type="spellStart"/>
      <w:r w:rsidRPr="00C84A64">
        <w:rPr>
          <w:rFonts w:ascii="Times New Roman" w:hAnsi="Times New Roman" w:cs="Times New Roman"/>
          <w:szCs w:val="24"/>
        </w:rPr>
        <w:t>processo</w:t>
      </w:r>
      <w:proofErr w:type="spellEnd"/>
      <w:r w:rsidRPr="00C84A64">
        <w:rPr>
          <w:rFonts w:ascii="Times New Roman" w:hAnsi="Times New Roman" w:cs="Times New Roman"/>
          <w:szCs w:val="24"/>
        </w:rPr>
        <w:t xml:space="preserve"> de </w:t>
      </w:r>
      <w:proofErr w:type="spellStart"/>
      <w:r w:rsidRPr="00C84A64">
        <w:rPr>
          <w:rFonts w:ascii="Times New Roman" w:hAnsi="Times New Roman" w:cs="Times New Roman"/>
          <w:szCs w:val="24"/>
        </w:rPr>
        <w:t>aprendizagem</w:t>
      </w:r>
      <w:proofErr w:type="spellEnd"/>
      <w:r w:rsidRPr="00C84A64">
        <w:rPr>
          <w:rFonts w:ascii="Times New Roman" w:hAnsi="Times New Roman" w:cs="Times New Roman"/>
          <w:szCs w:val="24"/>
        </w:rPr>
        <w:t xml:space="preserve"> do aluno. Finalmente, </w:t>
      </w:r>
      <w:proofErr w:type="spellStart"/>
      <w:r w:rsidRPr="00C84A64">
        <w:rPr>
          <w:rFonts w:ascii="Times New Roman" w:hAnsi="Times New Roman" w:cs="Times New Roman"/>
          <w:szCs w:val="24"/>
        </w:rPr>
        <w:t>sugere</w:t>
      </w:r>
      <w:proofErr w:type="spellEnd"/>
      <w:r w:rsidRPr="00C84A64">
        <w:rPr>
          <w:rFonts w:ascii="Times New Roman" w:hAnsi="Times New Roman" w:cs="Times New Roman"/>
          <w:szCs w:val="24"/>
        </w:rPr>
        <w:t>-</w:t>
      </w:r>
      <w:proofErr w:type="spellStart"/>
      <w:r w:rsidRPr="00C84A64">
        <w:rPr>
          <w:rFonts w:ascii="Times New Roman" w:hAnsi="Times New Roman" w:cs="Times New Roman"/>
          <w:szCs w:val="24"/>
        </w:rPr>
        <w:t>se</w:t>
      </w:r>
      <w:proofErr w:type="spellEnd"/>
      <w:r w:rsidRPr="00C84A64">
        <w:rPr>
          <w:rFonts w:ascii="Times New Roman" w:hAnsi="Times New Roman" w:cs="Times New Roman"/>
          <w:szCs w:val="24"/>
        </w:rPr>
        <w:t xml:space="preserve"> que </w:t>
      </w:r>
      <w:proofErr w:type="spellStart"/>
      <w:r w:rsidRPr="00C84A64">
        <w:rPr>
          <w:rFonts w:ascii="Times New Roman" w:hAnsi="Times New Roman" w:cs="Times New Roman"/>
          <w:szCs w:val="24"/>
        </w:rPr>
        <w:t>continue</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lastRenderedPageBreak/>
        <w:t>com</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esse</w:t>
      </w:r>
      <w:proofErr w:type="spellEnd"/>
      <w:r w:rsidRPr="00C84A64">
        <w:rPr>
          <w:rFonts w:ascii="Times New Roman" w:hAnsi="Times New Roman" w:cs="Times New Roman"/>
          <w:szCs w:val="24"/>
        </w:rPr>
        <w:t xml:space="preserve"> tipo de </w:t>
      </w:r>
      <w:proofErr w:type="spellStart"/>
      <w:r w:rsidRPr="00C84A64">
        <w:rPr>
          <w:rFonts w:ascii="Times New Roman" w:hAnsi="Times New Roman" w:cs="Times New Roman"/>
          <w:szCs w:val="24"/>
        </w:rPr>
        <w:t>estudos</w:t>
      </w:r>
      <w:proofErr w:type="spellEnd"/>
      <w:r w:rsidRPr="00C84A64">
        <w:rPr>
          <w:rFonts w:ascii="Times New Roman" w:hAnsi="Times New Roman" w:cs="Times New Roman"/>
          <w:szCs w:val="24"/>
        </w:rPr>
        <w:t xml:space="preserve"> que </w:t>
      </w:r>
      <w:proofErr w:type="spellStart"/>
      <w:r w:rsidRPr="00C84A64">
        <w:rPr>
          <w:rFonts w:ascii="Times New Roman" w:hAnsi="Times New Roman" w:cs="Times New Roman"/>
          <w:szCs w:val="24"/>
        </w:rPr>
        <w:t>envolvam</w:t>
      </w:r>
      <w:proofErr w:type="spellEnd"/>
      <w:r w:rsidRPr="00C84A64">
        <w:rPr>
          <w:rFonts w:ascii="Times New Roman" w:hAnsi="Times New Roman" w:cs="Times New Roman"/>
          <w:szCs w:val="24"/>
        </w:rPr>
        <w:t xml:space="preserve"> a </w:t>
      </w:r>
      <w:proofErr w:type="spellStart"/>
      <w:r w:rsidRPr="00C84A64">
        <w:rPr>
          <w:rFonts w:ascii="Times New Roman" w:hAnsi="Times New Roman" w:cs="Times New Roman"/>
          <w:szCs w:val="24"/>
        </w:rPr>
        <w:t>vinculação</w:t>
      </w:r>
      <w:proofErr w:type="spellEnd"/>
      <w:r w:rsidRPr="00C84A64">
        <w:rPr>
          <w:rFonts w:ascii="Times New Roman" w:hAnsi="Times New Roman" w:cs="Times New Roman"/>
          <w:szCs w:val="24"/>
        </w:rPr>
        <w:t xml:space="preserve"> de modalidades </w:t>
      </w:r>
      <w:proofErr w:type="spellStart"/>
      <w:r w:rsidRPr="00C84A64">
        <w:rPr>
          <w:rFonts w:ascii="Times New Roman" w:hAnsi="Times New Roman" w:cs="Times New Roman"/>
          <w:szCs w:val="24"/>
        </w:rPr>
        <w:t>educacionais</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estratégias</w:t>
      </w:r>
      <w:proofErr w:type="spellEnd"/>
      <w:r w:rsidRPr="00C84A64">
        <w:rPr>
          <w:rFonts w:ascii="Times New Roman" w:hAnsi="Times New Roman" w:cs="Times New Roman"/>
          <w:szCs w:val="24"/>
        </w:rPr>
        <w:t xml:space="preserve"> de </w:t>
      </w:r>
      <w:proofErr w:type="spellStart"/>
      <w:r w:rsidRPr="00C84A64">
        <w:rPr>
          <w:rFonts w:ascii="Times New Roman" w:hAnsi="Times New Roman" w:cs="Times New Roman"/>
          <w:szCs w:val="24"/>
        </w:rPr>
        <w:t>ensin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mediação</w:t>
      </w:r>
      <w:proofErr w:type="spellEnd"/>
      <w:r w:rsidRPr="00C84A64">
        <w:rPr>
          <w:rFonts w:ascii="Times New Roman" w:hAnsi="Times New Roman" w:cs="Times New Roman"/>
          <w:szCs w:val="24"/>
        </w:rPr>
        <w:t xml:space="preserve"> tecnológica e </w:t>
      </w:r>
      <w:proofErr w:type="spellStart"/>
      <w:r w:rsidRPr="00C84A64">
        <w:rPr>
          <w:rFonts w:ascii="Times New Roman" w:hAnsi="Times New Roman" w:cs="Times New Roman"/>
          <w:szCs w:val="24"/>
        </w:rPr>
        <w:t>aprendizagem</w:t>
      </w:r>
      <w:proofErr w:type="spellEnd"/>
      <w:r w:rsidRPr="00C84A64">
        <w:rPr>
          <w:rFonts w:ascii="Times New Roman" w:hAnsi="Times New Roman" w:cs="Times New Roman"/>
          <w:szCs w:val="24"/>
        </w:rPr>
        <w:t xml:space="preserve"> significativa.</w:t>
      </w:r>
    </w:p>
    <w:p w14:paraId="30B77C3D" w14:textId="77777777" w:rsidR="00A34A45" w:rsidRPr="00C84A64" w:rsidRDefault="00A34A45" w:rsidP="00A34A45">
      <w:pPr>
        <w:spacing w:after="0" w:line="360" w:lineRule="auto"/>
        <w:contextualSpacing/>
        <w:jc w:val="both"/>
        <w:rPr>
          <w:rFonts w:ascii="Times New Roman" w:hAnsi="Times New Roman" w:cs="Times New Roman"/>
          <w:szCs w:val="24"/>
        </w:rPr>
      </w:pPr>
      <w:proofErr w:type="spellStart"/>
      <w:r w:rsidRPr="00A34A45">
        <w:rPr>
          <w:rFonts w:ascii="Arial" w:hAnsi="Arial"/>
          <w:b/>
          <w:szCs w:val="24"/>
          <w:lang w:val="es-ES_tradnl" w:eastAsia="es-ES"/>
        </w:rPr>
        <w:t>Palavras</w:t>
      </w:r>
      <w:proofErr w:type="spellEnd"/>
      <w:r w:rsidRPr="00A34A45">
        <w:rPr>
          <w:rFonts w:ascii="Arial" w:hAnsi="Arial"/>
          <w:b/>
          <w:szCs w:val="24"/>
          <w:lang w:val="es-ES_tradnl" w:eastAsia="es-ES"/>
        </w:rPr>
        <w:t>-chave:</w:t>
      </w:r>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estratégias</w:t>
      </w:r>
      <w:proofErr w:type="spellEnd"/>
      <w:r w:rsidRPr="00C84A64">
        <w:rPr>
          <w:rFonts w:ascii="Times New Roman" w:hAnsi="Times New Roman" w:cs="Times New Roman"/>
          <w:szCs w:val="24"/>
        </w:rPr>
        <w:t xml:space="preserve"> de </w:t>
      </w:r>
      <w:proofErr w:type="spellStart"/>
      <w:r w:rsidRPr="00C84A64">
        <w:rPr>
          <w:rFonts w:ascii="Times New Roman" w:hAnsi="Times New Roman" w:cs="Times New Roman"/>
          <w:szCs w:val="24"/>
        </w:rPr>
        <w:t>ensino</w:t>
      </w:r>
      <w:proofErr w:type="spellEnd"/>
      <w:r w:rsidRPr="00C84A64">
        <w:rPr>
          <w:rFonts w:ascii="Times New Roman" w:hAnsi="Times New Roman" w:cs="Times New Roman"/>
          <w:szCs w:val="24"/>
        </w:rPr>
        <w:t xml:space="preserve">; </w:t>
      </w:r>
      <w:proofErr w:type="spellStart"/>
      <w:r w:rsidRPr="00C84A64">
        <w:rPr>
          <w:rFonts w:ascii="Times New Roman" w:hAnsi="Times New Roman" w:cs="Times New Roman"/>
          <w:szCs w:val="24"/>
        </w:rPr>
        <w:t>Aprendizagem</w:t>
      </w:r>
      <w:proofErr w:type="spellEnd"/>
      <w:r w:rsidRPr="00C84A64">
        <w:rPr>
          <w:rFonts w:ascii="Times New Roman" w:hAnsi="Times New Roman" w:cs="Times New Roman"/>
          <w:szCs w:val="24"/>
        </w:rPr>
        <w:t xml:space="preserve"> significativa; </w:t>
      </w:r>
      <w:proofErr w:type="spellStart"/>
      <w:r w:rsidRPr="00C84A64">
        <w:rPr>
          <w:rFonts w:ascii="Times New Roman" w:hAnsi="Times New Roman" w:cs="Times New Roman"/>
          <w:szCs w:val="24"/>
        </w:rPr>
        <w:t>Modalidade</w:t>
      </w:r>
      <w:proofErr w:type="spellEnd"/>
      <w:r w:rsidRPr="00C84A64">
        <w:rPr>
          <w:rFonts w:ascii="Times New Roman" w:hAnsi="Times New Roman" w:cs="Times New Roman"/>
          <w:szCs w:val="24"/>
        </w:rPr>
        <w:t xml:space="preserve"> mista.</w:t>
      </w:r>
    </w:p>
    <w:p w14:paraId="0A25EDAE" w14:textId="77777777" w:rsidR="00A34A45" w:rsidRDefault="00A34A45" w:rsidP="00A34A45">
      <w:pPr>
        <w:spacing w:before="120" w:after="240" w:line="360" w:lineRule="auto"/>
        <w:jc w:val="both"/>
        <w:rPr>
          <w:rFonts w:ascii="Arial" w:eastAsia="Arial" w:hAnsi="Arial" w:cs="Arial"/>
        </w:rPr>
      </w:pPr>
      <w:r w:rsidRPr="00895DF2">
        <w:rPr>
          <w:rFonts w:ascii="Times New Roman" w:eastAsia="Times New Roman" w:hAnsi="Times New Roman" w:cs="Times New Roman"/>
          <w:b/>
        </w:rPr>
        <w:t>Fecha Recepción:</w:t>
      </w:r>
      <w:r w:rsidRPr="00895DF2">
        <w:rPr>
          <w:rFonts w:ascii="Times New Roman" w:eastAsia="Times New Roman" w:hAnsi="Times New Roman" w:cs="Times New Roman"/>
        </w:rPr>
        <w:t xml:space="preserve"> </w:t>
      </w:r>
      <w:r>
        <w:rPr>
          <w:rFonts w:ascii="Times New Roman" w:eastAsia="Times New Roman" w:hAnsi="Times New Roman" w:cs="Times New Roman"/>
        </w:rPr>
        <w:t>Enero</w:t>
      </w:r>
      <w:r w:rsidRPr="00895DF2">
        <w:rPr>
          <w:rFonts w:ascii="Times New Roman" w:eastAsia="Times New Roman" w:hAnsi="Times New Roman" w:cs="Times New Roman"/>
        </w:rPr>
        <w:t xml:space="preserve"> 201</w:t>
      </w:r>
      <w:r>
        <w:rPr>
          <w:rFonts w:ascii="Times New Roman" w:eastAsia="Times New Roman" w:hAnsi="Times New Roman" w:cs="Times New Roman"/>
        </w:rPr>
        <w:t>7</w:t>
      </w:r>
      <w:r w:rsidRPr="00895DF2">
        <w:rPr>
          <w:rFonts w:ascii="Times New Roman" w:eastAsia="Times New Roman" w:hAnsi="Times New Roman" w:cs="Times New Roman"/>
        </w:rPr>
        <w:t xml:space="preserve">     </w:t>
      </w:r>
      <w:r w:rsidRPr="00895DF2">
        <w:rPr>
          <w:rFonts w:ascii="Times New Roman" w:eastAsia="Times New Roman" w:hAnsi="Times New Roman" w:cs="Times New Roman"/>
          <w:b/>
        </w:rPr>
        <w:t>Fecha Aceptación:</w:t>
      </w:r>
      <w:r w:rsidRPr="00895DF2">
        <w:rPr>
          <w:rFonts w:ascii="Times New Roman" w:eastAsia="Times New Roman" w:hAnsi="Times New Roman" w:cs="Times New Roman"/>
        </w:rPr>
        <w:t xml:space="preserve"> Ju</w:t>
      </w:r>
      <w:r>
        <w:rPr>
          <w:rFonts w:ascii="Times New Roman" w:eastAsia="Times New Roman" w:hAnsi="Times New Roman" w:cs="Times New Roman"/>
        </w:rPr>
        <w:t>l</w:t>
      </w:r>
      <w:r w:rsidRPr="00895DF2">
        <w:rPr>
          <w:rFonts w:ascii="Times New Roman" w:eastAsia="Times New Roman" w:hAnsi="Times New Roman" w:cs="Times New Roman"/>
        </w:rPr>
        <w:t>io 2017</w:t>
      </w:r>
      <w:r>
        <w:br/>
      </w:r>
      <w:r w:rsidR="00B51D3B">
        <w:pict w14:anchorId="0C8B32CE">
          <v:rect id="_x0000_i1025" style="width:0;height:1.5pt" o:hralign="center" o:hrstd="t" o:hr="t" fillcolor="#a0a0a0" stroked="f"/>
        </w:pict>
      </w:r>
    </w:p>
    <w:p w14:paraId="6C1BE48E" w14:textId="77777777" w:rsidR="00A34A45" w:rsidRPr="00C84A64" w:rsidRDefault="00A34A45" w:rsidP="00A34A45">
      <w:pPr>
        <w:spacing w:after="0" w:line="360" w:lineRule="auto"/>
        <w:contextualSpacing/>
        <w:jc w:val="both"/>
        <w:rPr>
          <w:rFonts w:ascii="Times New Roman" w:hAnsi="Times New Roman" w:cs="Times New Roman"/>
          <w:szCs w:val="24"/>
        </w:rPr>
      </w:pPr>
    </w:p>
    <w:p w14:paraId="051C0C35" w14:textId="77777777" w:rsidR="00321411" w:rsidRPr="00A34A45" w:rsidRDefault="002550DB" w:rsidP="00F975E0">
      <w:pPr>
        <w:pStyle w:val="Textoindependienteprimerasangra"/>
        <w:spacing w:line="360" w:lineRule="auto"/>
        <w:ind w:firstLine="0"/>
        <w:jc w:val="left"/>
        <w:rPr>
          <w:rFonts w:ascii="Arial" w:hAnsi="Arial"/>
          <w:b/>
          <w:szCs w:val="24"/>
          <w:lang w:val="es-ES_tradnl" w:eastAsia="es-ES"/>
        </w:rPr>
      </w:pPr>
      <w:r w:rsidRPr="00A34A45">
        <w:rPr>
          <w:rFonts w:ascii="Arial" w:hAnsi="Arial"/>
          <w:b/>
          <w:szCs w:val="24"/>
          <w:lang w:val="es-ES_tradnl" w:eastAsia="es-ES"/>
        </w:rPr>
        <w:t>I</w:t>
      </w:r>
      <w:r w:rsidR="00620881" w:rsidRPr="00A34A45">
        <w:rPr>
          <w:rFonts w:ascii="Arial" w:hAnsi="Arial"/>
          <w:b/>
          <w:szCs w:val="24"/>
          <w:lang w:val="es-ES_tradnl" w:eastAsia="es-ES"/>
        </w:rPr>
        <w:t>ntroducción</w:t>
      </w:r>
    </w:p>
    <w:p w14:paraId="200D0108" w14:textId="77777777" w:rsidR="00770C90" w:rsidRPr="007165E9" w:rsidRDefault="002F276B" w:rsidP="000507E8">
      <w:pPr>
        <w:spacing w:after="0" w:line="360" w:lineRule="auto"/>
        <w:contextualSpacing/>
        <w:jc w:val="both"/>
        <w:rPr>
          <w:rFonts w:ascii="Times New Roman" w:eastAsiaTheme="minorHAnsi" w:hAnsi="Times New Roman" w:cs="Times New Roman"/>
          <w:szCs w:val="24"/>
          <w:lang w:val="es-ES_tradnl" w:eastAsia="en-US"/>
        </w:rPr>
      </w:pPr>
      <w:r w:rsidRPr="007165E9">
        <w:rPr>
          <w:rFonts w:ascii="Times New Roman" w:eastAsiaTheme="minorHAnsi" w:hAnsi="Times New Roman" w:cs="Times New Roman"/>
          <w:szCs w:val="24"/>
          <w:lang w:val="es-ES_tradnl" w:eastAsia="en-US"/>
        </w:rPr>
        <w:t xml:space="preserve">Uno de los retos más importantes </w:t>
      </w:r>
      <w:r w:rsidR="000C136C" w:rsidRPr="007165E9">
        <w:rPr>
          <w:rFonts w:ascii="Times New Roman" w:eastAsiaTheme="minorHAnsi" w:hAnsi="Times New Roman" w:cs="Times New Roman"/>
          <w:szCs w:val="24"/>
          <w:lang w:val="es-ES_tradnl" w:eastAsia="en-US"/>
        </w:rPr>
        <w:t>que la</w:t>
      </w:r>
      <w:r w:rsidRPr="007165E9">
        <w:rPr>
          <w:rFonts w:ascii="Times New Roman" w:eastAsiaTheme="minorHAnsi" w:hAnsi="Times New Roman" w:cs="Times New Roman"/>
          <w:szCs w:val="24"/>
          <w:lang w:val="es-ES_tradnl" w:eastAsia="en-US"/>
        </w:rPr>
        <w:t xml:space="preserve"> educación superior está e</w:t>
      </w:r>
      <w:r w:rsidR="00D8003F" w:rsidRPr="007165E9">
        <w:rPr>
          <w:rFonts w:ascii="Times New Roman" w:eastAsiaTheme="minorHAnsi" w:hAnsi="Times New Roman" w:cs="Times New Roman"/>
          <w:szCs w:val="24"/>
          <w:lang w:val="es-ES_tradnl" w:eastAsia="en-US"/>
        </w:rPr>
        <w:t>nfrentando hoy en día radica en</w:t>
      </w:r>
      <w:r w:rsidRPr="007165E9">
        <w:rPr>
          <w:rFonts w:ascii="Times New Roman" w:eastAsiaTheme="minorHAnsi" w:hAnsi="Times New Roman" w:cs="Times New Roman"/>
          <w:szCs w:val="24"/>
          <w:lang w:val="es-ES_tradnl" w:eastAsia="en-US"/>
        </w:rPr>
        <w:t xml:space="preserve"> el</w:t>
      </w:r>
      <w:r w:rsidR="00D8003F" w:rsidRPr="007165E9">
        <w:rPr>
          <w:rFonts w:ascii="Times New Roman" w:eastAsiaTheme="minorHAnsi" w:hAnsi="Times New Roman" w:cs="Times New Roman"/>
          <w:szCs w:val="24"/>
          <w:lang w:val="es-ES_tradnl" w:eastAsia="en-US"/>
        </w:rPr>
        <w:t xml:space="preserve"> ámbito de la formación digital, poniendo mayor énfasis en las </w:t>
      </w:r>
      <w:r w:rsidRPr="007165E9">
        <w:rPr>
          <w:rFonts w:ascii="Times New Roman" w:eastAsiaTheme="minorHAnsi" w:hAnsi="Times New Roman" w:cs="Times New Roman"/>
          <w:szCs w:val="24"/>
          <w:lang w:val="es-ES_tradnl" w:eastAsia="en-US"/>
        </w:rPr>
        <w:t xml:space="preserve">acciones formativas que combinen la formación tradicional </w:t>
      </w:r>
      <w:r w:rsidR="00D8003F" w:rsidRPr="007165E9">
        <w:rPr>
          <w:rFonts w:ascii="Times New Roman" w:eastAsiaTheme="minorHAnsi" w:hAnsi="Times New Roman" w:cs="Times New Roman"/>
          <w:szCs w:val="24"/>
          <w:lang w:val="es-ES_tradnl" w:eastAsia="en-US"/>
        </w:rPr>
        <w:t xml:space="preserve">con la no presencial o en línea, lo que también es conocido como </w:t>
      </w:r>
      <w:r w:rsidRPr="007165E9">
        <w:rPr>
          <w:rFonts w:ascii="Times New Roman" w:eastAsiaTheme="minorHAnsi" w:hAnsi="Times New Roman" w:cs="Times New Roman"/>
          <w:szCs w:val="24"/>
          <w:lang w:val="es-ES_tradnl" w:eastAsia="en-US"/>
        </w:rPr>
        <w:t>“</w:t>
      </w:r>
      <w:proofErr w:type="spellStart"/>
      <w:r w:rsidR="00FB3B67" w:rsidRPr="00A34A45">
        <w:rPr>
          <w:rFonts w:ascii="Times New Roman" w:eastAsiaTheme="minorHAnsi" w:hAnsi="Times New Roman" w:cs="Times New Roman"/>
          <w:i/>
          <w:szCs w:val="24"/>
          <w:lang w:val="es-ES_tradnl" w:eastAsia="en-US"/>
        </w:rPr>
        <w:t>blended</w:t>
      </w:r>
      <w:proofErr w:type="spellEnd"/>
      <w:r w:rsidR="00FB3B67" w:rsidRPr="00A34A45">
        <w:rPr>
          <w:rFonts w:ascii="Times New Roman" w:eastAsiaTheme="minorHAnsi" w:hAnsi="Times New Roman" w:cs="Times New Roman"/>
          <w:i/>
          <w:szCs w:val="24"/>
          <w:lang w:val="es-ES_tradnl" w:eastAsia="en-US"/>
        </w:rPr>
        <w:t xml:space="preserve"> </w:t>
      </w:r>
      <w:proofErr w:type="spellStart"/>
      <w:r w:rsidR="00FB3B67" w:rsidRPr="00A34A45">
        <w:rPr>
          <w:rFonts w:ascii="Times New Roman" w:eastAsiaTheme="minorHAnsi" w:hAnsi="Times New Roman" w:cs="Times New Roman"/>
          <w:i/>
          <w:szCs w:val="24"/>
          <w:lang w:val="es-ES_tradnl" w:eastAsia="en-US"/>
        </w:rPr>
        <w:t>learning</w:t>
      </w:r>
      <w:proofErr w:type="spellEnd"/>
      <w:r w:rsidRPr="007165E9">
        <w:rPr>
          <w:rFonts w:ascii="Times New Roman" w:eastAsiaTheme="minorHAnsi" w:hAnsi="Times New Roman" w:cs="Times New Roman"/>
          <w:szCs w:val="24"/>
          <w:lang w:val="es-ES_tradnl" w:eastAsia="en-US"/>
        </w:rPr>
        <w:t>” o modalidad mixta;</w:t>
      </w:r>
      <w:r w:rsidR="00D8003F" w:rsidRPr="007165E9">
        <w:rPr>
          <w:rFonts w:ascii="Times New Roman" w:eastAsiaTheme="minorHAnsi" w:hAnsi="Times New Roman" w:cs="Times New Roman"/>
          <w:szCs w:val="24"/>
          <w:lang w:val="es-ES_tradnl" w:eastAsia="en-US"/>
        </w:rPr>
        <w:t xml:space="preserve"> esto ha implicado que quienes se desarrollan en el contexto educativo tienen prácticamente la impostergable necesidad de actualizarse y por lo tanto aprovechar los beneficios que, para los procesos de enseñanza</w:t>
      </w:r>
      <w:r w:rsidR="007165E9">
        <w:rPr>
          <w:rFonts w:ascii="Times New Roman" w:eastAsiaTheme="minorHAnsi" w:hAnsi="Times New Roman" w:cs="Times New Roman"/>
          <w:szCs w:val="24"/>
          <w:lang w:val="es-ES_tradnl" w:eastAsia="en-US"/>
        </w:rPr>
        <w:t>-</w:t>
      </w:r>
      <w:r w:rsidR="00D8003F" w:rsidRPr="007165E9">
        <w:rPr>
          <w:rFonts w:ascii="Times New Roman" w:eastAsiaTheme="minorHAnsi" w:hAnsi="Times New Roman" w:cs="Times New Roman"/>
          <w:szCs w:val="24"/>
          <w:lang w:val="es-ES_tradnl" w:eastAsia="en-US"/>
        </w:rPr>
        <w:t>aprendizaje, implican el uso de las tecnologías de la información y la comunicación</w:t>
      </w:r>
      <w:r w:rsidR="00122B8B" w:rsidRPr="007165E9">
        <w:rPr>
          <w:rFonts w:ascii="Times New Roman" w:eastAsiaTheme="minorHAnsi" w:hAnsi="Times New Roman" w:cs="Times New Roman"/>
          <w:szCs w:val="24"/>
          <w:lang w:val="es-ES_tradnl" w:eastAsia="en-US"/>
        </w:rPr>
        <w:t xml:space="preserve"> (TIC)</w:t>
      </w:r>
      <w:r w:rsidR="00D8003F" w:rsidRPr="007165E9">
        <w:rPr>
          <w:rFonts w:ascii="Times New Roman" w:eastAsiaTheme="minorHAnsi" w:hAnsi="Times New Roman" w:cs="Times New Roman"/>
          <w:szCs w:val="24"/>
          <w:lang w:val="es-ES_tradnl" w:eastAsia="en-US"/>
        </w:rPr>
        <w:t xml:space="preserve">. </w:t>
      </w:r>
    </w:p>
    <w:p w14:paraId="2DED5717" w14:textId="77777777" w:rsidR="006060EB" w:rsidRPr="007165E9" w:rsidRDefault="006060EB" w:rsidP="000507E8">
      <w:pPr>
        <w:spacing w:after="0" w:line="360" w:lineRule="auto"/>
        <w:contextualSpacing/>
        <w:jc w:val="both"/>
        <w:rPr>
          <w:rFonts w:ascii="Times New Roman" w:eastAsiaTheme="minorHAnsi" w:hAnsi="Times New Roman" w:cs="Times New Roman"/>
          <w:szCs w:val="24"/>
          <w:lang w:val="es-ES_tradnl" w:eastAsia="en-US"/>
        </w:rPr>
      </w:pPr>
      <w:r w:rsidRPr="007165E9">
        <w:rPr>
          <w:rFonts w:ascii="Times New Roman" w:eastAsiaTheme="minorHAnsi" w:hAnsi="Times New Roman" w:cs="Times New Roman"/>
          <w:szCs w:val="24"/>
          <w:lang w:val="es-ES_tradnl" w:eastAsia="en-US"/>
        </w:rPr>
        <w:t xml:space="preserve">En este sentido y a partir de la revisión de la literatura relacionada con los temas tratados en esta investigación se originaron reflexiones que muestran la necesidad de realizar estudios que permitan conocer de qué manera las estrategias de los docentes </w:t>
      </w:r>
      <w:r w:rsidR="007165E9">
        <w:rPr>
          <w:rFonts w:ascii="Times New Roman" w:eastAsiaTheme="minorHAnsi" w:hAnsi="Times New Roman" w:cs="Times New Roman"/>
          <w:szCs w:val="24"/>
          <w:lang w:val="es-ES_tradnl" w:eastAsia="en-US"/>
        </w:rPr>
        <w:t xml:space="preserve">que son </w:t>
      </w:r>
      <w:r w:rsidRPr="007165E9">
        <w:rPr>
          <w:rFonts w:ascii="Times New Roman" w:eastAsiaTheme="minorHAnsi" w:hAnsi="Times New Roman" w:cs="Times New Roman"/>
          <w:szCs w:val="24"/>
          <w:lang w:val="es-ES_tradnl" w:eastAsia="en-US"/>
        </w:rPr>
        <w:t>mediadas por tecnología impactan en el aprendizaje significativo de los estudiantes en una modalidad mixta; situación de la cual se encuentran pocos resultados y avances concretos a ni</w:t>
      </w:r>
      <w:r w:rsidR="000D6B96" w:rsidRPr="007165E9">
        <w:rPr>
          <w:rFonts w:ascii="Times New Roman" w:eastAsiaTheme="minorHAnsi" w:hAnsi="Times New Roman" w:cs="Times New Roman"/>
          <w:szCs w:val="24"/>
          <w:lang w:val="es-ES_tradnl" w:eastAsia="en-US"/>
        </w:rPr>
        <w:t xml:space="preserve">vel nacional e internacional, </w:t>
      </w:r>
      <w:proofErr w:type="spellStart"/>
      <w:r w:rsidR="007165E9">
        <w:rPr>
          <w:rFonts w:ascii="Times New Roman" w:eastAsiaTheme="minorHAnsi" w:hAnsi="Times New Roman" w:cs="Times New Roman"/>
          <w:szCs w:val="24"/>
          <w:lang w:val="es-ES_tradnl" w:eastAsia="en-US"/>
        </w:rPr>
        <w:t>aún</w:t>
      </w:r>
      <w:proofErr w:type="spellEnd"/>
      <w:r w:rsidR="007165E9" w:rsidRPr="007165E9">
        <w:rPr>
          <w:rFonts w:ascii="Times New Roman" w:eastAsiaTheme="minorHAnsi" w:hAnsi="Times New Roman" w:cs="Times New Roman"/>
          <w:szCs w:val="24"/>
          <w:lang w:val="es-ES_tradnl" w:eastAsia="en-US"/>
        </w:rPr>
        <w:t xml:space="preserve"> </w:t>
      </w:r>
      <w:r w:rsidRPr="007165E9">
        <w:rPr>
          <w:rFonts w:ascii="Times New Roman" w:eastAsiaTheme="minorHAnsi" w:hAnsi="Times New Roman" w:cs="Times New Roman"/>
          <w:szCs w:val="24"/>
          <w:lang w:val="es-ES_tradnl" w:eastAsia="en-US"/>
        </w:rPr>
        <w:t xml:space="preserve">cuando representa una de las prioridades y metas para el desarrollo de la educación vía TIC. </w:t>
      </w:r>
    </w:p>
    <w:p w14:paraId="0532D644" w14:textId="77777777" w:rsidR="00D76C78" w:rsidRPr="007165E9" w:rsidRDefault="00C232FC" w:rsidP="000507E8">
      <w:pPr>
        <w:spacing w:after="0" w:line="360" w:lineRule="auto"/>
        <w:contextualSpacing/>
        <w:jc w:val="both"/>
        <w:rPr>
          <w:rFonts w:ascii="Times New Roman" w:eastAsiaTheme="minorHAnsi" w:hAnsi="Times New Roman" w:cs="Times New Roman"/>
          <w:szCs w:val="24"/>
          <w:lang w:val="es-ES_tradnl" w:eastAsia="en-US"/>
        </w:rPr>
      </w:pPr>
      <w:r w:rsidRPr="007165E9">
        <w:rPr>
          <w:rFonts w:ascii="Times New Roman" w:eastAsiaTheme="minorHAnsi" w:hAnsi="Times New Roman" w:cs="Times New Roman"/>
          <w:szCs w:val="24"/>
          <w:lang w:val="es-ES_tradnl" w:eastAsia="en-US"/>
        </w:rPr>
        <w:t>A</w:t>
      </w:r>
      <w:r w:rsidR="001B3912" w:rsidRPr="007165E9">
        <w:rPr>
          <w:rFonts w:ascii="Times New Roman" w:eastAsiaTheme="minorHAnsi" w:hAnsi="Times New Roman" w:cs="Times New Roman"/>
          <w:szCs w:val="24"/>
          <w:lang w:val="es-ES_tradnl" w:eastAsia="en-US"/>
        </w:rPr>
        <w:t xml:space="preserve"> partir de lo anterior </w:t>
      </w:r>
      <w:r w:rsidRPr="007165E9">
        <w:rPr>
          <w:rFonts w:ascii="Times New Roman" w:eastAsiaTheme="minorHAnsi" w:hAnsi="Times New Roman" w:cs="Times New Roman"/>
          <w:szCs w:val="24"/>
          <w:lang w:val="es-ES_tradnl" w:eastAsia="en-US"/>
        </w:rPr>
        <w:t xml:space="preserve">se presenta este estudio, el cual </w:t>
      </w:r>
      <w:r w:rsidR="00037B1B" w:rsidRPr="007165E9">
        <w:rPr>
          <w:rFonts w:ascii="Times New Roman" w:eastAsiaTheme="minorHAnsi" w:hAnsi="Times New Roman" w:cs="Times New Roman"/>
          <w:szCs w:val="24"/>
          <w:lang w:val="es-ES_tradnl" w:eastAsia="en-US"/>
        </w:rPr>
        <w:t xml:space="preserve">se sustenta en el </w:t>
      </w:r>
      <w:r w:rsidR="00D3477D" w:rsidRPr="007165E9">
        <w:rPr>
          <w:rFonts w:ascii="Times New Roman" w:eastAsiaTheme="minorHAnsi" w:hAnsi="Times New Roman" w:cs="Times New Roman"/>
          <w:szCs w:val="24"/>
          <w:lang w:val="es-ES_tradnl" w:eastAsia="en-US"/>
        </w:rPr>
        <w:t>constructivismo como principal teoría</w:t>
      </w:r>
      <w:r w:rsidR="000D6B96" w:rsidRPr="007165E9">
        <w:rPr>
          <w:rFonts w:ascii="Times New Roman" w:eastAsiaTheme="minorHAnsi" w:hAnsi="Times New Roman" w:cs="Times New Roman"/>
          <w:szCs w:val="24"/>
          <w:lang w:val="es-ES_tradnl" w:eastAsia="en-US"/>
        </w:rPr>
        <w:t>,</w:t>
      </w:r>
      <w:r w:rsidR="00D3477D" w:rsidRPr="007165E9">
        <w:rPr>
          <w:rFonts w:ascii="Times New Roman" w:eastAsiaTheme="minorHAnsi" w:hAnsi="Times New Roman" w:cs="Times New Roman"/>
          <w:szCs w:val="24"/>
          <w:lang w:val="es-ES_tradnl" w:eastAsia="en-US"/>
        </w:rPr>
        <w:t xml:space="preserve"> apoyada en una posición que aborda la construcción de conocimiento en el hombre por sí mismo (a través de relacionar las ideas previas con conocimiento nuevo) así como la participación o colaboración de otros.</w:t>
      </w:r>
    </w:p>
    <w:p w14:paraId="0A529811" w14:textId="77777777" w:rsidR="002C5327" w:rsidRPr="007165E9" w:rsidRDefault="001B3912" w:rsidP="000507E8">
      <w:pPr>
        <w:spacing w:after="0" w:line="360" w:lineRule="auto"/>
        <w:contextualSpacing/>
        <w:jc w:val="both"/>
        <w:rPr>
          <w:rFonts w:ascii="Times New Roman" w:eastAsiaTheme="minorHAnsi" w:hAnsi="Times New Roman" w:cs="Times New Roman"/>
          <w:szCs w:val="24"/>
          <w:lang w:val="es-ES_tradnl" w:eastAsia="en-US"/>
        </w:rPr>
      </w:pPr>
      <w:r w:rsidRPr="007165E9">
        <w:rPr>
          <w:rFonts w:ascii="Times New Roman" w:eastAsiaTheme="minorHAnsi" w:hAnsi="Times New Roman" w:cs="Times New Roman"/>
          <w:szCs w:val="24"/>
          <w:lang w:val="es-ES_tradnl" w:eastAsia="en-US"/>
        </w:rPr>
        <w:t>La investigación se llevó a cabo en</w:t>
      </w:r>
      <w:r w:rsidR="002C5327" w:rsidRPr="007165E9">
        <w:rPr>
          <w:rFonts w:ascii="Times New Roman" w:eastAsiaTheme="minorHAnsi" w:hAnsi="Times New Roman" w:cs="Times New Roman"/>
          <w:szCs w:val="24"/>
          <w:lang w:val="es-ES_tradnl" w:eastAsia="en-US"/>
        </w:rPr>
        <w:t xml:space="preserve"> </w:t>
      </w:r>
      <w:r w:rsidR="00CE7295" w:rsidRPr="007165E9">
        <w:rPr>
          <w:rFonts w:ascii="Times New Roman" w:eastAsiaTheme="minorHAnsi" w:hAnsi="Times New Roman" w:cs="Times New Roman"/>
          <w:szCs w:val="24"/>
          <w:lang w:val="es-ES_tradnl" w:eastAsia="en-US"/>
        </w:rPr>
        <w:t>una universidad mexicana</w:t>
      </w:r>
      <w:r w:rsidR="00C232FC" w:rsidRPr="007165E9">
        <w:rPr>
          <w:rFonts w:ascii="Times New Roman" w:eastAsiaTheme="minorHAnsi" w:hAnsi="Times New Roman" w:cs="Times New Roman"/>
          <w:szCs w:val="24"/>
          <w:lang w:val="es-ES_tradnl" w:eastAsia="en-US"/>
        </w:rPr>
        <w:t xml:space="preserve"> en </w:t>
      </w:r>
      <w:r w:rsidR="00CE7295" w:rsidRPr="007165E9">
        <w:rPr>
          <w:rFonts w:ascii="Times New Roman" w:eastAsiaTheme="minorHAnsi" w:hAnsi="Times New Roman" w:cs="Times New Roman"/>
          <w:szCs w:val="24"/>
          <w:lang w:val="es-ES_tradnl" w:eastAsia="en-US"/>
        </w:rPr>
        <w:t>el</w:t>
      </w:r>
      <w:r w:rsidR="009C5D06" w:rsidRPr="007165E9">
        <w:rPr>
          <w:rFonts w:ascii="Times New Roman" w:eastAsiaTheme="minorHAnsi" w:hAnsi="Times New Roman" w:cs="Times New Roman"/>
          <w:szCs w:val="24"/>
          <w:lang w:val="es-ES_tradnl" w:eastAsia="en-US"/>
        </w:rPr>
        <w:t xml:space="preserve"> </w:t>
      </w:r>
      <w:r w:rsidRPr="007165E9">
        <w:rPr>
          <w:rFonts w:ascii="Times New Roman" w:eastAsiaTheme="minorHAnsi" w:hAnsi="Times New Roman" w:cs="Times New Roman"/>
          <w:szCs w:val="24"/>
          <w:lang w:val="es-ES_tradnl" w:eastAsia="en-US"/>
        </w:rPr>
        <w:t>programa educativo</w:t>
      </w:r>
      <w:r w:rsidR="00CE7295" w:rsidRPr="007165E9">
        <w:rPr>
          <w:rFonts w:ascii="Times New Roman" w:eastAsiaTheme="minorHAnsi" w:hAnsi="Times New Roman" w:cs="Times New Roman"/>
          <w:szCs w:val="24"/>
          <w:lang w:val="es-ES_tradnl" w:eastAsia="en-US"/>
        </w:rPr>
        <w:t xml:space="preserve"> </w:t>
      </w:r>
      <w:r w:rsidR="007165E9" w:rsidRPr="007165E9">
        <w:rPr>
          <w:rFonts w:ascii="Times New Roman" w:eastAsiaTheme="minorHAnsi" w:hAnsi="Times New Roman" w:cs="Times New Roman"/>
          <w:szCs w:val="24"/>
          <w:lang w:val="es-ES_tradnl" w:eastAsia="en-US"/>
        </w:rPr>
        <w:t>semi</w:t>
      </w:r>
      <w:r w:rsidR="007165E9">
        <w:rPr>
          <w:rFonts w:ascii="Times New Roman" w:eastAsiaTheme="minorHAnsi" w:hAnsi="Times New Roman" w:cs="Times New Roman"/>
          <w:szCs w:val="24"/>
          <w:lang w:val="es-ES_tradnl" w:eastAsia="en-US"/>
        </w:rPr>
        <w:t>-</w:t>
      </w:r>
      <w:r w:rsidR="007165E9" w:rsidRPr="007165E9">
        <w:rPr>
          <w:rFonts w:ascii="Times New Roman" w:eastAsiaTheme="minorHAnsi" w:hAnsi="Times New Roman" w:cs="Times New Roman"/>
          <w:szCs w:val="24"/>
          <w:lang w:val="es-ES_tradnl" w:eastAsia="en-US"/>
        </w:rPr>
        <w:t xml:space="preserve">escolarizado </w:t>
      </w:r>
      <w:r w:rsidR="00CE7295" w:rsidRPr="007165E9">
        <w:rPr>
          <w:rFonts w:ascii="Times New Roman" w:eastAsiaTheme="minorHAnsi" w:hAnsi="Times New Roman" w:cs="Times New Roman"/>
          <w:szCs w:val="24"/>
          <w:lang w:val="es-ES_tradnl" w:eastAsia="en-US"/>
        </w:rPr>
        <w:t>de Abogado, mismo que</w:t>
      </w:r>
      <w:r w:rsidR="009C5D06" w:rsidRPr="007165E9">
        <w:rPr>
          <w:rFonts w:ascii="Times New Roman" w:eastAsiaTheme="minorHAnsi" w:hAnsi="Times New Roman" w:cs="Times New Roman"/>
          <w:szCs w:val="24"/>
          <w:lang w:val="es-ES_tradnl" w:eastAsia="en-US"/>
        </w:rPr>
        <w:t xml:space="preserve"> se desarrol</w:t>
      </w:r>
      <w:r w:rsidR="00CE7295" w:rsidRPr="007165E9">
        <w:rPr>
          <w:rFonts w:ascii="Times New Roman" w:eastAsiaTheme="minorHAnsi" w:hAnsi="Times New Roman" w:cs="Times New Roman"/>
          <w:szCs w:val="24"/>
          <w:lang w:val="es-ES_tradnl" w:eastAsia="en-US"/>
        </w:rPr>
        <w:t xml:space="preserve">la bajo una modalidad mixta; el estudio </w:t>
      </w:r>
      <w:r w:rsidR="00AA7D02" w:rsidRPr="007165E9">
        <w:rPr>
          <w:rFonts w:ascii="Times New Roman" w:eastAsiaTheme="minorHAnsi" w:hAnsi="Times New Roman" w:cs="Times New Roman"/>
          <w:szCs w:val="24"/>
          <w:lang w:val="es-ES_tradnl" w:eastAsia="en-US"/>
        </w:rPr>
        <w:t xml:space="preserve">tiene como objetivos conocer y analizar las percepciones que el estudiante tiene respecto al aprendizaje significativo que alcanza a través los cursos mediados tecnológicamente, así como estudiar las </w:t>
      </w:r>
      <w:r w:rsidR="00AA7D02" w:rsidRPr="007165E9">
        <w:rPr>
          <w:rFonts w:ascii="Times New Roman" w:eastAsiaTheme="minorHAnsi" w:hAnsi="Times New Roman" w:cs="Times New Roman"/>
          <w:szCs w:val="24"/>
          <w:lang w:val="es-ES_tradnl" w:eastAsia="en-US"/>
        </w:rPr>
        <w:lastRenderedPageBreak/>
        <w:t xml:space="preserve">percepciones que el docente universitario tiene en relación a las estrategias de enseñanza mediadas por </w:t>
      </w:r>
      <w:r w:rsidR="007165E9">
        <w:rPr>
          <w:rFonts w:ascii="Times New Roman" w:eastAsiaTheme="minorHAnsi" w:hAnsi="Times New Roman" w:cs="Times New Roman"/>
          <w:szCs w:val="24"/>
          <w:lang w:val="es-ES_tradnl" w:eastAsia="en-US"/>
        </w:rPr>
        <w:t xml:space="preserve">la </w:t>
      </w:r>
      <w:r w:rsidR="00AA7D02" w:rsidRPr="007165E9">
        <w:rPr>
          <w:rFonts w:ascii="Times New Roman" w:eastAsiaTheme="minorHAnsi" w:hAnsi="Times New Roman" w:cs="Times New Roman"/>
          <w:szCs w:val="24"/>
          <w:lang w:val="es-ES_tradnl" w:eastAsia="en-US"/>
        </w:rPr>
        <w:t xml:space="preserve">tecnología que utiliza, todo esto en un ambiente mixto de aprendizaje. </w:t>
      </w:r>
    </w:p>
    <w:p w14:paraId="1DA081D8" w14:textId="77777777" w:rsidR="008478DF" w:rsidRPr="007165E9" w:rsidRDefault="008478DF" w:rsidP="000507E8">
      <w:pPr>
        <w:pStyle w:val="Textoindependienteprimerasangra"/>
        <w:spacing w:line="360" w:lineRule="auto"/>
        <w:ind w:firstLine="0"/>
        <w:rPr>
          <w:rFonts w:ascii="Times New Roman" w:hAnsi="Times New Roman" w:cs="Times New Roman"/>
          <w:b/>
          <w:szCs w:val="24"/>
          <w:lang w:val="es-ES_tradnl"/>
        </w:rPr>
      </w:pPr>
    </w:p>
    <w:p w14:paraId="31A201C1" w14:textId="77777777" w:rsidR="0080180C" w:rsidRPr="00A34A45" w:rsidRDefault="005D5565" w:rsidP="00F975E0">
      <w:pPr>
        <w:pStyle w:val="Textoindependienteprimerasangra"/>
        <w:spacing w:line="360" w:lineRule="auto"/>
        <w:ind w:firstLine="0"/>
        <w:jc w:val="left"/>
        <w:rPr>
          <w:rFonts w:ascii="Arial" w:hAnsi="Arial"/>
          <w:b/>
          <w:szCs w:val="24"/>
          <w:lang w:val="es-ES_tradnl" w:eastAsia="es-ES"/>
        </w:rPr>
      </w:pPr>
      <w:r w:rsidRPr="00A34A45">
        <w:rPr>
          <w:rFonts w:ascii="Arial" w:hAnsi="Arial"/>
          <w:b/>
          <w:szCs w:val="24"/>
          <w:lang w:val="es-ES_tradnl" w:eastAsia="es-ES"/>
        </w:rPr>
        <w:t>Fundamentación</w:t>
      </w:r>
      <w:r w:rsidR="0080180C" w:rsidRPr="00A34A45">
        <w:rPr>
          <w:rFonts w:ascii="Arial" w:hAnsi="Arial"/>
          <w:b/>
          <w:szCs w:val="24"/>
          <w:lang w:val="es-ES_tradnl" w:eastAsia="es-ES"/>
        </w:rPr>
        <w:t xml:space="preserve"> Teórica</w:t>
      </w:r>
    </w:p>
    <w:p w14:paraId="2F2A0B20" w14:textId="77777777" w:rsidR="0005353D" w:rsidRPr="007165E9" w:rsidRDefault="009A69D5" w:rsidP="00F975E0">
      <w:pPr>
        <w:pStyle w:val="Textoindependienteprimerasangra"/>
        <w:spacing w:line="360" w:lineRule="auto"/>
        <w:ind w:firstLine="0"/>
        <w:jc w:val="left"/>
        <w:rPr>
          <w:rFonts w:ascii="Times New Roman" w:hAnsi="Times New Roman" w:cs="Times New Roman"/>
          <w:b/>
          <w:i/>
          <w:szCs w:val="24"/>
          <w:lang w:val="es-ES_tradnl"/>
        </w:rPr>
      </w:pPr>
      <w:r w:rsidRPr="007165E9">
        <w:rPr>
          <w:rFonts w:ascii="Times New Roman" w:hAnsi="Times New Roman" w:cs="Times New Roman"/>
          <w:b/>
          <w:i/>
          <w:szCs w:val="24"/>
          <w:lang w:val="es-ES_tradnl"/>
        </w:rPr>
        <w:t>El constructivismo y sus implicaciones en</w:t>
      </w:r>
      <w:r w:rsidR="0005353D" w:rsidRPr="007165E9">
        <w:rPr>
          <w:rFonts w:ascii="Times New Roman" w:hAnsi="Times New Roman" w:cs="Times New Roman"/>
          <w:b/>
          <w:i/>
          <w:szCs w:val="24"/>
          <w:lang w:val="es-ES_tradnl"/>
        </w:rPr>
        <w:t xml:space="preserve"> la enseñanza y el aprendizaje en una modalidad mixta</w:t>
      </w:r>
    </w:p>
    <w:p w14:paraId="7AF9A56F" w14:textId="77777777" w:rsidR="004650FC" w:rsidRPr="007165E9" w:rsidRDefault="001B3912"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Este trabajo</w:t>
      </w:r>
      <w:r w:rsidR="002C5327" w:rsidRPr="007165E9">
        <w:rPr>
          <w:rFonts w:ascii="Times New Roman" w:hAnsi="Times New Roman" w:cs="Times New Roman"/>
          <w:szCs w:val="24"/>
          <w:lang w:val="es-ES_tradnl"/>
        </w:rPr>
        <w:t xml:space="preserve"> </w:t>
      </w:r>
      <w:r w:rsidR="004820EA" w:rsidRPr="007165E9">
        <w:rPr>
          <w:rFonts w:ascii="Times New Roman" w:hAnsi="Times New Roman" w:cs="Times New Roman"/>
          <w:szCs w:val="24"/>
          <w:lang w:val="es-ES_tradnl"/>
        </w:rPr>
        <w:t>está sustentado en los principios constructivistas del proceso enseñanza aprendizaje y c</w:t>
      </w:r>
      <w:r w:rsidR="004650FC" w:rsidRPr="007165E9">
        <w:rPr>
          <w:rFonts w:ascii="Times New Roman" w:hAnsi="Times New Roman" w:cs="Times New Roman"/>
          <w:szCs w:val="24"/>
          <w:lang w:val="es-ES_tradnl"/>
        </w:rPr>
        <w:t xml:space="preserve">on el fin de evitar </w:t>
      </w:r>
      <w:r w:rsidR="007165E9">
        <w:rPr>
          <w:rFonts w:ascii="Times New Roman" w:hAnsi="Times New Roman" w:cs="Times New Roman"/>
          <w:szCs w:val="24"/>
          <w:lang w:val="es-ES_tradnl"/>
        </w:rPr>
        <w:t>solo</w:t>
      </w:r>
      <w:r w:rsidR="007165E9" w:rsidRPr="007165E9">
        <w:rPr>
          <w:rFonts w:ascii="Times New Roman" w:hAnsi="Times New Roman" w:cs="Times New Roman"/>
          <w:szCs w:val="24"/>
          <w:lang w:val="es-ES_tradnl"/>
        </w:rPr>
        <w:t xml:space="preserve"> </w:t>
      </w:r>
      <w:r w:rsidR="004650FC" w:rsidRPr="007165E9">
        <w:rPr>
          <w:rFonts w:ascii="Times New Roman" w:hAnsi="Times New Roman" w:cs="Times New Roman"/>
          <w:szCs w:val="24"/>
          <w:lang w:val="es-ES_tradnl"/>
        </w:rPr>
        <w:t xml:space="preserve">una teoría del desarrollo o del aprendizaje como marco teórico de referencia único y excluyente, se </w:t>
      </w:r>
      <w:r w:rsidR="004820EA" w:rsidRPr="007165E9">
        <w:rPr>
          <w:rFonts w:ascii="Times New Roman" w:hAnsi="Times New Roman" w:cs="Times New Roman"/>
          <w:szCs w:val="24"/>
          <w:lang w:val="es-ES_tradnl"/>
        </w:rPr>
        <w:t>optó</w:t>
      </w:r>
      <w:r w:rsidR="004650FC" w:rsidRPr="007165E9">
        <w:rPr>
          <w:rFonts w:ascii="Times New Roman" w:hAnsi="Times New Roman" w:cs="Times New Roman"/>
          <w:szCs w:val="24"/>
          <w:lang w:val="es-ES_tradnl"/>
        </w:rPr>
        <w:t xml:space="preserve"> por seleccionar diversas teorías que también se encuentren englobadas en el constructivismo y</w:t>
      </w:r>
      <w:r w:rsidR="004820EA" w:rsidRPr="007165E9">
        <w:rPr>
          <w:rFonts w:ascii="Times New Roman" w:hAnsi="Times New Roman" w:cs="Times New Roman"/>
          <w:szCs w:val="24"/>
          <w:lang w:val="es-ES_tradnl"/>
        </w:rPr>
        <w:t xml:space="preserve"> de esta manera</w:t>
      </w:r>
      <w:r w:rsidR="004650FC" w:rsidRPr="007165E9">
        <w:rPr>
          <w:rFonts w:ascii="Times New Roman" w:hAnsi="Times New Roman" w:cs="Times New Roman"/>
          <w:szCs w:val="24"/>
          <w:lang w:val="es-ES_tradnl"/>
        </w:rPr>
        <w:t xml:space="preserve"> retomar del conjunto de explicaciones que brindan las diferentes teorías, aquellos aspectos o partes que tienen y sirven para comprender y explicar la enseñanza a través de la</w:t>
      </w:r>
      <w:r w:rsidR="00C57F39" w:rsidRPr="007165E9">
        <w:rPr>
          <w:rFonts w:ascii="Times New Roman" w:hAnsi="Times New Roman" w:cs="Times New Roman"/>
          <w:szCs w:val="24"/>
          <w:lang w:val="es-ES_tradnl"/>
        </w:rPr>
        <w:t>s</w:t>
      </w:r>
      <w:r w:rsidR="004650FC" w:rsidRPr="007165E9">
        <w:rPr>
          <w:rFonts w:ascii="Times New Roman" w:hAnsi="Times New Roman" w:cs="Times New Roman"/>
          <w:szCs w:val="24"/>
          <w:lang w:val="es-ES_tradnl"/>
        </w:rPr>
        <w:t xml:space="preserve"> estrategias mediadas por tecnología y del aprendizaje significativo y con ello tener una visión articulada y coherente de estos procesos</w:t>
      </w:r>
      <w:r w:rsidR="008F3C9B" w:rsidRPr="007165E9">
        <w:rPr>
          <w:rFonts w:ascii="Times New Roman" w:hAnsi="Times New Roman" w:cs="Times New Roman"/>
          <w:szCs w:val="24"/>
          <w:lang w:val="es-ES_tradnl"/>
        </w:rPr>
        <w:t>.</w:t>
      </w:r>
    </w:p>
    <w:p w14:paraId="564C9938" w14:textId="77777777" w:rsidR="00F546C0" w:rsidRPr="007165E9" w:rsidRDefault="003B19FF"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resaltar</w:t>
      </w:r>
      <w:r w:rsidR="001E4593" w:rsidRPr="007165E9">
        <w:rPr>
          <w:rFonts w:ascii="Times New Roman" w:hAnsi="Times New Roman" w:cs="Times New Roman"/>
          <w:szCs w:val="24"/>
          <w:lang w:val="es-ES_tradnl"/>
        </w:rPr>
        <w:t xml:space="preserve"> la importancia del constructivismo y su relación con el aprendizaje, la enseñanza y </w:t>
      </w:r>
      <w:r w:rsidR="00F546C0" w:rsidRPr="007165E9">
        <w:rPr>
          <w:rFonts w:ascii="Times New Roman" w:hAnsi="Times New Roman" w:cs="Times New Roman"/>
          <w:szCs w:val="24"/>
          <w:lang w:val="es-ES_tradnl"/>
        </w:rPr>
        <w:t>la mediación te</w:t>
      </w:r>
      <w:r w:rsidRPr="007165E9">
        <w:rPr>
          <w:rFonts w:ascii="Times New Roman" w:hAnsi="Times New Roman" w:cs="Times New Roman"/>
          <w:szCs w:val="24"/>
          <w:lang w:val="es-ES_tradnl"/>
        </w:rPr>
        <w:t>cnológica se hace referencia a lo siguiente:</w:t>
      </w:r>
    </w:p>
    <w:p w14:paraId="539EE9F6" w14:textId="77777777" w:rsidR="00FA5078" w:rsidRPr="007165E9" w:rsidRDefault="003B19FF"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szCs w:val="24"/>
          <w:lang w:val="es-ES_tradnl"/>
        </w:rPr>
        <w:t>E</w:t>
      </w:r>
      <w:r w:rsidR="001E4593" w:rsidRPr="007165E9">
        <w:rPr>
          <w:rFonts w:ascii="Times New Roman" w:hAnsi="Times New Roman" w:cs="Times New Roman"/>
          <w:szCs w:val="24"/>
          <w:lang w:val="es-ES_tradnl"/>
        </w:rPr>
        <w:t>sta apretada síntesis de la concepción constructivista, permite ubicar al estudiante como el impulsor de su propio aprendizaje, regulado por la acción mediadora del docente, a partir de acciones previstas en la instrucción, donde las tecnologías de soporte posibilitan interacciones generadoras de conocimiento que se traducen en resultados de aprendizaje</w:t>
      </w:r>
      <w:r w:rsidRPr="007165E9">
        <w:rPr>
          <w:rFonts w:ascii="Times New Roman" w:hAnsi="Times New Roman" w:cs="Times New Roman"/>
          <w:szCs w:val="24"/>
          <w:lang w:val="es-ES_tradnl"/>
        </w:rPr>
        <w:t>. (Washington y Otros, 2010, p. 358)</w:t>
      </w:r>
    </w:p>
    <w:p w14:paraId="12825C6F" w14:textId="15CAA8BD" w:rsidR="001B4BD9" w:rsidRDefault="003555B1"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Con lo anterior se puede considerar que la perspectiva constructivista es post-epistemológica y es por eso que es tan poderosa para promover nuevos métodos de investigación y enseñanza; de tal manera que esta investigación se basa principalmente en tres referentes teóricos, todos ellos con un enfoque constructivista y de los cuales se presenta un </w:t>
      </w:r>
      <w:r w:rsidR="001B4BD9" w:rsidRPr="007165E9">
        <w:rPr>
          <w:rFonts w:ascii="Times New Roman" w:hAnsi="Times New Roman" w:cs="Times New Roman"/>
          <w:szCs w:val="24"/>
          <w:lang w:val="es-ES_tradnl"/>
        </w:rPr>
        <w:t>resumen:</w:t>
      </w:r>
    </w:p>
    <w:p w14:paraId="1AB823CB" w14:textId="2541E103" w:rsidR="006202A0" w:rsidRDefault="006202A0" w:rsidP="000507E8">
      <w:pPr>
        <w:pStyle w:val="Textoindependienteprimerasangra"/>
        <w:spacing w:line="360" w:lineRule="auto"/>
        <w:ind w:firstLine="0"/>
        <w:rPr>
          <w:rFonts w:ascii="Times New Roman" w:hAnsi="Times New Roman" w:cs="Times New Roman"/>
          <w:szCs w:val="24"/>
          <w:lang w:val="es-ES_tradnl"/>
        </w:rPr>
      </w:pPr>
    </w:p>
    <w:p w14:paraId="6B6207C1" w14:textId="77777777" w:rsidR="006202A0" w:rsidRPr="007165E9" w:rsidRDefault="006202A0" w:rsidP="000507E8">
      <w:pPr>
        <w:pStyle w:val="Textoindependienteprimerasangra"/>
        <w:spacing w:line="360" w:lineRule="auto"/>
        <w:ind w:firstLine="0"/>
        <w:rPr>
          <w:rFonts w:ascii="Times New Roman" w:hAnsi="Times New Roman" w:cs="Times New Roman"/>
          <w:szCs w:val="24"/>
          <w:lang w:val="es-ES_tradnl"/>
        </w:rPr>
      </w:pPr>
    </w:p>
    <w:p w14:paraId="2E20CE8A" w14:textId="77777777" w:rsidR="001B4BD9" w:rsidRPr="007165E9" w:rsidRDefault="001B4BD9"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Constructivismo</w:t>
      </w:r>
      <w:r w:rsidR="00AC19E5" w:rsidRPr="007165E9">
        <w:rPr>
          <w:rFonts w:ascii="Times New Roman" w:hAnsi="Times New Roman" w:cs="Times New Roman"/>
          <w:szCs w:val="24"/>
          <w:lang w:val="es-ES_tradnl"/>
        </w:rPr>
        <w:t>:</w:t>
      </w:r>
      <w:r w:rsidR="00426DBD" w:rsidRPr="007165E9">
        <w:rPr>
          <w:rFonts w:ascii="Times New Roman" w:hAnsi="Times New Roman" w:cs="Times New Roman"/>
          <w:szCs w:val="24"/>
          <w:lang w:val="es-ES_tradnl"/>
        </w:rPr>
        <w:t xml:space="preserve"> Ausubel (1976</w:t>
      </w:r>
      <w:r w:rsidR="00D55906" w:rsidRPr="007165E9">
        <w:rPr>
          <w:rFonts w:ascii="Times New Roman" w:hAnsi="Times New Roman" w:cs="Times New Roman"/>
          <w:szCs w:val="24"/>
          <w:lang w:val="es-ES_tradnl"/>
        </w:rPr>
        <w:t>)</w:t>
      </w:r>
      <w:r w:rsidR="00523923" w:rsidRP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AF5555" w:rsidRPr="007165E9">
        <w:rPr>
          <w:rFonts w:ascii="Times New Roman" w:hAnsi="Times New Roman" w:cs="Times New Roman"/>
          <w:szCs w:val="24"/>
          <w:lang w:val="es-ES_tradnl"/>
        </w:rPr>
        <w:instrText>ADDIN CSL_CITATION { "citationItems" : [ { "id" : "ITEM-1", "itemData" : { "ISBN" : "84-25908442", "abstract" : "Uno de los campos de conocimiento donde el enfoque constructivista ha tenido mayor resonancia es el de la educaci\u00f3n matem\u00e1tica. Sin embargo, es necesario se\u00f1alar que el constructivismo es una posici\u00f3n filos\u00f3fica dentro de la cual encontramos diferentes perspectivas con efectos diferenciados al aplicarlos a la matem\u00e1tica escolar. Entre las perspectivas m\u00e1s visibles y con mayor incidencia en este campo Steffe propone diferenciar entre constructivismo radical, a la manera de von Glasersfeld y el constructivismo trivial. En el constructivismo radical \" la funci\u00f3n de la cognici\u00f3n es adaptativa y sirve para organizar las experiencias de lo real y no para descubrir una realidad ontol\u00f3gica \" (von Glasersfeld, 1985, citado por Steffe, 1989, p. 121). El constructivismo trivial no acepta este principio. Los otros principios que fundamentan una ense\u00f1anza constructivista son: Los aprendices activamente construyen su punto de vista sobre el mundo basado en observaciones y experiencias personales ... y responden a la instrucci\u00f3n formal en funci\u00f3n de perspectivas intuitivas preexistentes. (Linn, 1986, p. 4, citado por Steffe, 1989, p. 121) El sujeto cognocente no recibe pasivamente el conocimiento sino que lo construye activamente \" (von Glasersfeld, 1987, citado por Steffe, 1989, p. 121). Desde esta perspectiva, \" el investigador que trabaja desde el constructivismo radical debe dar cuenta, tanto del conocimiento matem\u00e1tico, como de la manera como el conocimiento matem\u00e1tico se construye. \" (Steffe, 1989, p. 137) El constructivismo trivial supone que la utilizaci\u00f3n de materiales concretos o actividades en las que los ni\u00f1os puedan manipular es una condici\u00f3n necesaria y suficiente para hacer una ense\u00f1anza constructiva. Este tipo de investigadores proponen que la simple actuaci\u00f3n de los ni\u00f1os sobre los objetos les permite construir significados. Steffe y von Glasersfeld (1988) y otros autores han demostrado que al construir el conocimiento matem\u00e1tico, aun los peque\u00f1os, usan objetos mentales propios, que crean algunas veces, utilizando figuras y otras, de car\u00e1cter abstracto. Como Piaget (1980)lo ense\u00f1o, la actividad del ni\u00f1o sobre el objeto no crea conocimiento; el conocimiento matem\u00e1tico se crea a partir de la reflexi\u00f3n del ni\u00f1o sobre sus acciones de ordenar y contar y sus operaciones de composici\u00f3n y descomposici\u00f3n. En el contexto de la instrucci\u00f3n, la otra cualidad que frecuentemente se piensa como constructivista es el uso de grupos de discusi\u00f3n. Si bien es cierto que \u2026", "author" : [ { "dropping-particle" : "", "family" : "Coll", "given" : "Cesar", "non-dropping-particle" : "", "parse-names" : false, "suffix" : "" }, { "dropping-particle" : "", "family" : "Otros", "given" : "Y", "non-dropping-particle" : "", "parse-names" : false, "suffix" : "" } ], "chapter-number" : "6. Los enf", "edition" : "3ra.", "editor" : [ { "dropping-particle" : "", "family" : "Ministerio de Cultura y Educacion", "given" : "", "non-dropping-particle" : "", "parse-names" : false, "suffix" : "" } ], "id" : "ITEM-1", "issued" : { "date-parts" : [ [ "1995" ] ] }, "publisher-place" : "Barcelona, Espa\u00f1a", "title" : "El Constructivismo en el aula", "type" : "chapter" }, "uris" : [ "http://www.mendeley.com/documents/?uuid=e49ce824-1d59-44b9-9cd0-8fb7550049d1" ] }, { "id" : "ITEM-2", "itemData" : { "ISBN" : "978-970-26-1041-0", "author" : [ { "dropping-particle" : "", "family" : "Pimienta Prieto", "given" : "Julio Herminio", "non-dropping-particle" : "", "parse-names" : false, "suffix" : "" } ], "edition" : "3era.", "editor" : [ { "dropping-particle" : "", "family" : "Gaona Figueroa", "given" : "Leticia", "non-dropping-particle" : "", "parse-names" : false, "suffix" : "" } ], "id" : "ITEM-2", "issued" : { "date-parts" : [ [ "2008" ] ] }, "number-of-pages" : "152", "publisher" : "Pearson Educacion de Mexico, S.A. de C.V.", "publisher-place" : "Mexico", "title" : "Constructivismo. Estrategias para aprender a aprender", "type" : "book" }, "uris" : [ "http://www.mendeley.com/documents/?uuid=abb92955-d2f3-4565-ab75-2cc34e0e8797" ] } ], "mendeley" : { "formattedCitation" : "(Coll &amp; Otros, 1995; Pimienta Prieto, 2008a)", "manualFormatting" : "Coll &amp; Otros, (1995)", "plainTextFormattedCitation" : "(Coll &amp; Otros, 1995; Pimienta Prieto, 2008a)", "previouslyFormattedCitation" : "(Coll &amp; Otros, 1995; Pimienta Prieto, 2008a)"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804F85" w:rsidRPr="007165E9">
        <w:rPr>
          <w:rFonts w:ascii="Times New Roman" w:hAnsi="Times New Roman" w:cs="Times New Roman"/>
          <w:szCs w:val="24"/>
          <w:lang w:val="es-ES_tradnl"/>
        </w:rPr>
        <w:t>Coll y</w:t>
      </w:r>
      <w:r w:rsidR="00AC19E5" w:rsidRPr="007165E9">
        <w:rPr>
          <w:rFonts w:ascii="Times New Roman" w:hAnsi="Times New Roman" w:cs="Times New Roman"/>
          <w:szCs w:val="24"/>
          <w:lang w:val="es-ES_tradnl"/>
        </w:rPr>
        <w:t xml:space="preserve"> Otros</w:t>
      </w:r>
      <w:r w:rsidR="007800DF" w:rsidRPr="007165E9">
        <w:rPr>
          <w:rFonts w:ascii="Times New Roman" w:hAnsi="Times New Roman" w:cs="Times New Roman"/>
          <w:szCs w:val="24"/>
          <w:lang w:val="es-ES_tradnl"/>
        </w:rPr>
        <w:t xml:space="preserve"> </w:t>
      </w:r>
      <w:r w:rsidR="00B33DCB" w:rsidRPr="007165E9">
        <w:rPr>
          <w:rFonts w:ascii="Times New Roman" w:hAnsi="Times New Roman" w:cs="Times New Roman"/>
          <w:szCs w:val="24"/>
          <w:lang w:val="es-ES_tradnl"/>
        </w:rPr>
        <w:t>(</w:t>
      </w:r>
      <w:r w:rsidR="00E87172" w:rsidRPr="007165E9">
        <w:rPr>
          <w:rFonts w:ascii="Times New Roman" w:hAnsi="Times New Roman" w:cs="Times New Roman"/>
          <w:szCs w:val="24"/>
          <w:lang w:val="es-ES_tradnl"/>
        </w:rPr>
        <w:t>1995</w:t>
      </w:r>
      <w:r w:rsidR="007800DF" w:rsidRPr="007165E9">
        <w:rPr>
          <w:rFonts w:ascii="Times New Roman" w:hAnsi="Times New Roman" w:cs="Times New Roman"/>
          <w:szCs w:val="24"/>
          <w:lang w:val="es-ES_tradnl"/>
        </w:rPr>
        <w:t>)</w:t>
      </w:r>
      <w:r w:rsidR="00FB3B67" w:rsidRPr="007165E9">
        <w:rPr>
          <w:rFonts w:ascii="Times New Roman" w:hAnsi="Times New Roman" w:cs="Times New Roman"/>
          <w:szCs w:val="24"/>
          <w:lang w:val="es-ES_tradnl"/>
        </w:rPr>
        <w:fldChar w:fldCharType="end"/>
      </w:r>
      <w:r w:rsidR="00901055" w:rsidRPr="007165E9">
        <w:rPr>
          <w:rFonts w:ascii="Times New Roman" w:hAnsi="Times New Roman" w:cs="Times New Roman"/>
          <w:szCs w:val="24"/>
          <w:lang w:val="es-ES_tradnl"/>
        </w:rPr>
        <w:t>;</w:t>
      </w:r>
      <w:r w:rsidR="007800DF"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AF5555" w:rsidRPr="007165E9">
        <w:rPr>
          <w:rFonts w:ascii="Times New Roman" w:hAnsi="Times New Roman" w:cs="Times New Roman"/>
          <w:szCs w:val="24"/>
          <w:lang w:val="es-ES_tradnl"/>
        </w:rPr>
        <w:instrText>ADDIN CSL_CITATION { "citationItems" : [ { "id" : "ITEM-1", "itemData" : { "DOI" : "10.1126/science.146.3642.347", "ISBN" : "2819641016", "ISSN" : "0036-8075", "PMID" : "17739513", "abstract" : "Certain systematic methods of scientific thinking may produce much more rapid progress than others.", "author" : [ { "dropping-particle" : "", "family" : "Guba", "given" : "Egon", "non-dropping-particle" : "", "parse-names" : false, "suffix" : "" }, { "dropping-particle" : "", "family" : "Lincoln", "given" : "Yvonna", "non-dropping-particle" : "", "parse-names" : false, "suffix" : "" } ], "container-title" : "Educational Communication and Technology", "id" : "ITEM-1", "issue" : "4", "issued" : { "date-parts" : [ [ "1982" ] ] }, "page" : "233-252", "title" : "Epistemological and methodological basis of naturalistic inquiry", "type" : "article-journal", "volume" : "30" }, "uris" : [ "http://www.mendeley.com/documents/?uuid=cc93fa8d-558d-4008-9aee-46bc95ff50df" ] } ], "mendeley" : { "formattedCitation" : "(Guba &amp; Lincoln, 1982)", "plainTextFormattedCitation" : "(Guba &amp; Lincoln, 1982)", "previouslyFormattedCitation" : "(Guba &amp; Lincoln, 1982)"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804F85" w:rsidRPr="007165E9">
        <w:rPr>
          <w:rFonts w:ascii="Times New Roman" w:hAnsi="Times New Roman" w:cs="Times New Roman"/>
          <w:szCs w:val="24"/>
          <w:lang w:val="es-ES_tradnl"/>
        </w:rPr>
        <w:t>Guba y</w:t>
      </w:r>
      <w:r w:rsidR="008F6B5B" w:rsidRPr="007165E9">
        <w:rPr>
          <w:rFonts w:ascii="Times New Roman" w:hAnsi="Times New Roman" w:cs="Times New Roman"/>
          <w:szCs w:val="24"/>
          <w:lang w:val="es-ES_tradnl"/>
        </w:rPr>
        <w:t xml:space="preserve"> </w:t>
      </w:r>
      <w:r w:rsidR="00D55906" w:rsidRPr="007165E9">
        <w:rPr>
          <w:rFonts w:ascii="Times New Roman" w:hAnsi="Times New Roman" w:cs="Times New Roman"/>
          <w:szCs w:val="24"/>
          <w:lang w:val="es-ES_tradnl"/>
        </w:rPr>
        <w:t>Otros</w:t>
      </w:r>
      <w:r w:rsidR="00AF5555" w:rsidRPr="007165E9">
        <w:rPr>
          <w:rFonts w:ascii="Times New Roman" w:hAnsi="Times New Roman" w:cs="Times New Roman"/>
          <w:szCs w:val="24"/>
          <w:lang w:val="es-ES_tradnl"/>
        </w:rPr>
        <w:t xml:space="preserve"> </w:t>
      </w:r>
      <w:r w:rsidR="008F6B5B" w:rsidRPr="007165E9">
        <w:rPr>
          <w:rFonts w:ascii="Times New Roman" w:hAnsi="Times New Roman" w:cs="Times New Roman"/>
          <w:szCs w:val="24"/>
          <w:lang w:val="es-ES_tradnl"/>
        </w:rPr>
        <w:t>(</w:t>
      </w:r>
      <w:r w:rsidR="00AF5555" w:rsidRPr="007165E9">
        <w:rPr>
          <w:rFonts w:ascii="Times New Roman" w:hAnsi="Times New Roman" w:cs="Times New Roman"/>
          <w:szCs w:val="24"/>
          <w:lang w:val="es-ES_tradnl"/>
        </w:rPr>
        <w:t>1982)</w:t>
      </w:r>
      <w:r w:rsidR="00FB3B67" w:rsidRPr="007165E9">
        <w:rPr>
          <w:rFonts w:ascii="Times New Roman" w:hAnsi="Times New Roman" w:cs="Times New Roman"/>
          <w:szCs w:val="24"/>
          <w:lang w:val="es-ES_tradnl"/>
        </w:rPr>
        <w:fldChar w:fldCharType="end"/>
      </w:r>
      <w:r w:rsidR="00B33DCB" w:rsidRPr="007165E9">
        <w:rPr>
          <w:rFonts w:ascii="Times New Roman" w:hAnsi="Times New Roman" w:cs="Times New Roman"/>
          <w:szCs w:val="24"/>
          <w:lang w:val="es-ES_tradnl"/>
        </w:rPr>
        <w:t xml:space="preserve">, </w:t>
      </w:r>
      <w:r w:rsidR="00FB3B67" w:rsidRPr="007165E9">
        <w:rPr>
          <w:rFonts w:ascii="Times New Roman" w:hAnsi="Times New Roman" w:cs="Times New Roman"/>
          <w:i/>
          <w:szCs w:val="24"/>
          <w:lang w:val="es-ES_tradnl"/>
        </w:rPr>
        <w:fldChar w:fldCharType="begin" w:fldLock="1"/>
      </w:r>
      <w:r w:rsidR="0026398F" w:rsidRPr="007165E9">
        <w:rPr>
          <w:rFonts w:ascii="Times New Roman" w:hAnsi="Times New Roman" w:cs="Times New Roman"/>
          <w:i/>
          <w:szCs w:val="24"/>
          <w:lang w:val="es-ES_tradnl"/>
        </w:rPr>
        <w:instrText>ADDIN CSL_CITATION { "citationItems" : [ { "id" : "ITEM-1", "itemData" : { "ISBN" : "978-970-26-1041-0", "author" : [ { "dropping-particle" : "", "family" : "Pimienta Prieto", "given" : "Julio Herminio", "non-dropping-particle" : "", "parse-names" : false, "suffix" : "" } ], "edition" : "3\u00b0", "editor" : [ { "dropping-particle" : "", "family" : "Educaci\u00f3n", "given" : "Pearson", "non-dropping-particle" : "", "parse-names" : false, "suffix" : "" } ], "id" : "ITEM-1", "issued" : { "date-parts" : [ [ "2008" ] ] }, "publisher-place" : "M\u00e9xico", "title" : "Constructivismo. Estrategias para aprender a aprender", "type" : "book" }, "uris" : [ "http://www.mendeley.com/documents/?uuid=df8705df-2dc1-33f1-be1f-b35d38e23548", "http://www.mendeley.com/documents/?uuid=5dde8e06-4083-447f-a73d-212275712bbf" ] } ], "mendeley" : { "formattedCitation" : "(Pimienta Prieto, 2008b)", "manualFormatting" : "Pimienta Prieto, (2008)", "plainTextFormattedCitation" : "(Pimienta Prieto, 2008b)", "previouslyFormattedCitation" : "(Pimienta Prieto, 2008b)" }, "properties" : { "noteIndex" : 0 }, "schema" : "https://github.com/citation-style-language/schema/raw/master/csl-citation.json" }</w:instrText>
      </w:r>
      <w:r w:rsidR="00FB3B67" w:rsidRPr="007165E9">
        <w:rPr>
          <w:rFonts w:ascii="Times New Roman" w:hAnsi="Times New Roman" w:cs="Times New Roman"/>
          <w:i/>
          <w:szCs w:val="24"/>
          <w:lang w:val="es-ES_tradnl"/>
        </w:rPr>
        <w:fldChar w:fldCharType="separate"/>
      </w:r>
      <w:r w:rsidR="0026398F" w:rsidRPr="007165E9">
        <w:rPr>
          <w:rFonts w:ascii="Times New Roman" w:hAnsi="Times New Roman" w:cs="Times New Roman"/>
          <w:szCs w:val="24"/>
          <w:lang w:val="es-ES_tradnl"/>
        </w:rPr>
        <w:t>Pimienta (2008</w:t>
      </w:r>
      <w:r w:rsidR="00E74CEE" w:rsidRPr="007165E9">
        <w:rPr>
          <w:rFonts w:ascii="Times New Roman" w:hAnsi="Times New Roman" w:cs="Times New Roman"/>
          <w:szCs w:val="24"/>
          <w:lang w:val="es-ES_tradnl"/>
        </w:rPr>
        <w:t>a</w:t>
      </w:r>
      <w:r w:rsidR="0026398F" w:rsidRPr="007165E9">
        <w:rPr>
          <w:rFonts w:ascii="Times New Roman" w:hAnsi="Times New Roman" w:cs="Times New Roman"/>
          <w:szCs w:val="24"/>
          <w:lang w:val="es-ES_tradnl"/>
        </w:rPr>
        <w:t>)</w:t>
      </w:r>
      <w:r w:rsidR="00FB3B67" w:rsidRPr="007165E9">
        <w:rPr>
          <w:rFonts w:ascii="Times New Roman" w:hAnsi="Times New Roman" w:cs="Times New Roman"/>
          <w:i/>
          <w:szCs w:val="24"/>
          <w:lang w:val="es-ES_tradnl"/>
        </w:rPr>
        <w:fldChar w:fldCharType="end"/>
      </w:r>
      <w:r w:rsidR="0026398F" w:rsidRPr="007165E9">
        <w:rPr>
          <w:rFonts w:ascii="Times New Roman" w:hAnsi="Times New Roman" w:cs="Times New Roman"/>
          <w:i/>
          <w:szCs w:val="24"/>
          <w:lang w:val="es-ES_tradnl"/>
        </w:rPr>
        <w:t xml:space="preserve"> </w:t>
      </w:r>
      <w:r w:rsidRPr="007165E9">
        <w:rPr>
          <w:rFonts w:ascii="Times New Roman" w:hAnsi="Times New Roman" w:cs="Times New Roman"/>
          <w:szCs w:val="24"/>
          <w:lang w:val="es-ES_tradnl"/>
        </w:rPr>
        <w:t>quienes coinciden en que</w:t>
      </w:r>
      <w:r w:rsidR="00BA6C18" w:rsidRPr="007165E9">
        <w:rPr>
          <w:rFonts w:ascii="Times New Roman" w:hAnsi="Times New Roman" w:cs="Times New Roman"/>
          <w:szCs w:val="24"/>
          <w:lang w:val="es-ES_tradnl"/>
        </w:rPr>
        <w:t xml:space="preserve"> </w:t>
      </w:r>
      <w:r w:rsidR="0004266D" w:rsidRPr="007165E9">
        <w:rPr>
          <w:rFonts w:ascii="Times New Roman" w:hAnsi="Times New Roman" w:cs="Times New Roman"/>
          <w:szCs w:val="24"/>
          <w:lang w:val="es-ES_tradnl"/>
        </w:rPr>
        <w:t>los enfoques</w:t>
      </w:r>
      <w:r w:rsidR="001A5631"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constructivistas del aprendizaje tienen implicaciones </w:t>
      </w:r>
      <w:r w:rsidR="00BA6C18" w:rsidRPr="007165E9">
        <w:rPr>
          <w:rFonts w:ascii="Times New Roman" w:hAnsi="Times New Roman" w:cs="Times New Roman"/>
          <w:szCs w:val="24"/>
          <w:lang w:val="es-ES_tradnl"/>
        </w:rPr>
        <w:t>determinantes</w:t>
      </w:r>
      <w:r w:rsidRPr="007165E9">
        <w:rPr>
          <w:rFonts w:ascii="Times New Roman" w:hAnsi="Times New Roman" w:cs="Times New Roman"/>
          <w:szCs w:val="24"/>
          <w:lang w:val="es-ES_tradnl"/>
        </w:rPr>
        <w:t xml:space="preserve"> para</w:t>
      </w:r>
      <w:r w:rsidR="006E6C9B" w:rsidRPr="007165E9">
        <w:rPr>
          <w:rFonts w:ascii="Times New Roman" w:hAnsi="Times New Roman" w:cs="Times New Roman"/>
          <w:szCs w:val="24"/>
          <w:lang w:val="es-ES_tradnl"/>
        </w:rPr>
        <w:t xml:space="preserve"> la</w:t>
      </w:r>
      <w:r w:rsidRPr="007165E9">
        <w:rPr>
          <w:rFonts w:ascii="Times New Roman" w:hAnsi="Times New Roman" w:cs="Times New Roman"/>
          <w:szCs w:val="24"/>
          <w:lang w:val="es-ES_tradnl"/>
        </w:rPr>
        <w:t xml:space="preserve"> enseñanza y que el aprendizaje es un proceso que se construye</w:t>
      </w:r>
      <w:r w:rsidR="007165E9">
        <w:rPr>
          <w:rFonts w:ascii="Times New Roman" w:hAnsi="Times New Roman" w:cs="Times New Roman"/>
          <w:szCs w:val="24"/>
          <w:lang w:val="es-ES_tradnl"/>
        </w:rPr>
        <w:t>.</w:t>
      </w:r>
      <w:r w:rsidR="007165E9" w:rsidRPr="007165E9">
        <w:rPr>
          <w:rFonts w:ascii="Times New Roman" w:hAnsi="Times New Roman" w:cs="Times New Roman"/>
          <w:szCs w:val="24"/>
          <w:lang w:val="es-ES_tradnl"/>
        </w:rPr>
        <w:t xml:space="preserve"> </w:t>
      </w:r>
      <w:r w:rsidR="007165E9">
        <w:rPr>
          <w:rFonts w:ascii="Times New Roman" w:hAnsi="Times New Roman" w:cs="Times New Roman"/>
          <w:szCs w:val="24"/>
          <w:lang w:val="es-ES_tradnl"/>
        </w:rPr>
        <w:t>Por</w:t>
      </w:r>
      <w:r w:rsidR="007165E9"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lo tanto, l</w:t>
      </w:r>
      <w:r w:rsidR="001A5631" w:rsidRPr="007165E9">
        <w:rPr>
          <w:rFonts w:ascii="Times New Roman" w:hAnsi="Times New Roman" w:cs="Times New Roman"/>
          <w:szCs w:val="24"/>
          <w:lang w:val="es-ES_tradnl"/>
        </w:rPr>
        <w:t>os sujetos son personas activas</w:t>
      </w:r>
      <w:r w:rsidR="0026398F" w:rsidRPr="007165E9">
        <w:rPr>
          <w:rFonts w:ascii="Times New Roman" w:hAnsi="Times New Roman" w:cs="Times New Roman"/>
          <w:szCs w:val="24"/>
          <w:lang w:val="es-ES_tradnl"/>
        </w:rPr>
        <w:t>.</w:t>
      </w:r>
      <w:r w:rsidR="00835773" w:rsidRPr="007165E9">
        <w:rPr>
          <w:rFonts w:ascii="Times New Roman" w:hAnsi="Times New Roman" w:cs="Times New Roman"/>
          <w:i/>
          <w:szCs w:val="24"/>
          <w:lang w:val="es-ES_tradnl"/>
        </w:rPr>
        <w:t xml:space="preserve"> </w:t>
      </w:r>
    </w:p>
    <w:p w14:paraId="3BA05129" w14:textId="77777777" w:rsidR="00AF5555" w:rsidRPr="007165E9" w:rsidRDefault="001B4BD9"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Aprendizaje significativo: </w:t>
      </w:r>
      <w:r w:rsidR="00FB3B67" w:rsidRPr="007165E9">
        <w:rPr>
          <w:rFonts w:ascii="Times New Roman" w:hAnsi="Times New Roman" w:cs="Times New Roman"/>
          <w:szCs w:val="24"/>
          <w:lang w:val="es-ES_tradnl"/>
        </w:rPr>
        <w:fldChar w:fldCharType="begin" w:fldLock="1"/>
      </w:r>
      <w:r w:rsidR="00AF5555" w:rsidRPr="007165E9">
        <w:rPr>
          <w:rFonts w:ascii="Times New Roman" w:hAnsi="Times New Roman" w:cs="Times New Roman"/>
          <w:szCs w:val="24"/>
          <w:lang w:val="es-ES_tradnl"/>
        </w:rPr>
        <w:instrText>ADDIN CSL_CITATION { "citationItems" : [ { "id" : "ITEM-1", "itemData" : { "ISBN" : "0030899516", "abstract" : "2d ed. Includes indexes.", "author" : [ { "dropping-particle" : "", "family" : "Ausubel", "given" : "David Paul.", "non-dropping-particle" : "", "parse-names" : false, "suffix" : "" }, { "dropping-particle" : "", "family" : "Novak", "given" : "Joseph Donald", "non-dropping-particle" : "", "parse-names" : false, "suffix" : "" }, { "dropping-particle" : "", "family" : "Hanesian", "given" : "Helen", "non-dropping-particle" : "", "parse-names" : false, "suffix" : "" } ], "container-title" : "Psicolog\u00eda Educativa: Un punto de vista cognoscitivo", "id" : "ITEM-1", "issued" : { "date-parts" : [ [ "1978" ] ] }, "page" : "733", "title" : "Significado y aprendizaje significativo", "type" : "article-journal" }, "uris" : [ "http://www.mendeley.com/documents/?uuid=d934b56b-f652-46e0-a77d-1e122555af5a" ] }, { "id" : "ITEM-2", "itemData" : { "ISBN" : "84-493-1234-5", "author" : [ { "dropping-particle" : "", "family" : "Ausubel", "given" : "David Paul.", "non-dropping-particle" : "", "parse-names" : false, "suffix" : "" } ], "id" : "ITEM-2", "issued" : { "date-parts" : [ [ "2002" ] ] }, "publisher" : "Ediciones Paidos Iberoamerica, S.A.", "publisher-place" : "Barcelona, Espa\u00f1a", "title" : "Adquisicion y retencion del conocimiento. Una perspectiva cognitiva", "type" : "book" }, "uris" : [ "http://www.mendeley.com/documents/?uuid=14870d3f-9397-4211-9b90-06000ac7e9bc" ] } ], "mendeley" : { "formattedCitation" : "(Ausubel, 2002; Ausubel, Novak, &amp; Hanesian, 1978)", "plainTextFormattedCitation" : "(Ausubel, 2002; Ausubel, Novak, &amp; Hanesian, 1978)", "previouslyFormattedCitation" : "(Ausubel, 2002; Ausubel, Novak, &amp; Hanesian, 1978)"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122359" w:rsidRPr="007165E9">
        <w:rPr>
          <w:rFonts w:ascii="Times New Roman" w:hAnsi="Times New Roman" w:cs="Times New Roman"/>
          <w:szCs w:val="24"/>
          <w:lang w:val="es-ES_tradnl"/>
        </w:rPr>
        <w:t xml:space="preserve">Ausubel </w:t>
      </w:r>
      <w:r w:rsidR="00AC19E5" w:rsidRPr="007165E9">
        <w:rPr>
          <w:rFonts w:ascii="Times New Roman" w:hAnsi="Times New Roman" w:cs="Times New Roman"/>
          <w:szCs w:val="24"/>
          <w:lang w:val="es-ES_tradnl"/>
        </w:rPr>
        <w:t>(</w:t>
      </w:r>
      <w:r w:rsidR="0031013D" w:rsidRPr="007165E9">
        <w:rPr>
          <w:rFonts w:ascii="Times New Roman" w:hAnsi="Times New Roman" w:cs="Times New Roman"/>
          <w:szCs w:val="24"/>
          <w:lang w:val="es-ES_tradnl"/>
        </w:rPr>
        <w:t>197</w:t>
      </w:r>
      <w:r w:rsidR="00122359" w:rsidRPr="007165E9">
        <w:rPr>
          <w:rFonts w:ascii="Times New Roman" w:hAnsi="Times New Roman" w:cs="Times New Roman"/>
          <w:szCs w:val="24"/>
          <w:lang w:val="es-ES_tradnl"/>
        </w:rPr>
        <w:t>6</w:t>
      </w:r>
      <w:r w:rsidR="00AC19E5" w:rsidRPr="007165E9">
        <w:rPr>
          <w:rFonts w:ascii="Times New Roman" w:hAnsi="Times New Roman" w:cs="Times New Roman"/>
          <w:szCs w:val="24"/>
          <w:lang w:val="es-ES_tradnl"/>
        </w:rPr>
        <w:t>)</w:t>
      </w:r>
      <w:r w:rsidR="00901055" w:rsidRPr="007165E9">
        <w:rPr>
          <w:rFonts w:ascii="Times New Roman" w:hAnsi="Times New Roman" w:cs="Times New Roman"/>
          <w:szCs w:val="24"/>
          <w:lang w:val="es-ES_tradnl"/>
        </w:rPr>
        <w:t>;</w:t>
      </w:r>
      <w:r w:rsidR="0031013D" w:rsidRPr="007165E9">
        <w:rPr>
          <w:rFonts w:ascii="Times New Roman" w:hAnsi="Times New Roman" w:cs="Times New Roman"/>
          <w:szCs w:val="24"/>
          <w:lang w:val="es-ES_tradnl"/>
        </w:rPr>
        <w:t xml:space="preserve"> </w:t>
      </w:r>
      <w:r w:rsidR="00AC19E5" w:rsidRPr="007165E9">
        <w:rPr>
          <w:rFonts w:ascii="Times New Roman" w:hAnsi="Times New Roman" w:cs="Times New Roman"/>
          <w:szCs w:val="24"/>
          <w:lang w:val="es-ES_tradnl"/>
        </w:rPr>
        <w:t>Ausubel (</w:t>
      </w:r>
      <w:r w:rsidR="0031013D" w:rsidRPr="007165E9">
        <w:rPr>
          <w:rFonts w:ascii="Times New Roman" w:hAnsi="Times New Roman" w:cs="Times New Roman"/>
          <w:szCs w:val="24"/>
          <w:lang w:val="es-ES_tradnl"/>
        </w:rPr>
        <w:t>2002</w:t>
      </w:r>
      <w:r w:rsidR="00AC19E5" w:rsidRPr="007165E9">
        <w:rPr>
          <w:rFonts w:ascii="Times New Roman" w:hAnsi="Times New Roman" w:cs="Times New Roman"/>
          <w:szCs w:val="24"/>
          <w:lang w:val="es-ES_tradnl"/>
        </w:rPr>
        <w:t>)</w:t>
      </w:r>
      <w:r w:rsidR="00901055" w:rsidRPr="007165E9">
        <w:rPr>
          <w:rFonts w:ascii="Times New Roman" w:hAnsi="Times New Roman" w:cs="Times New Roman"/>
          <w:szCs w:val="24"/>
          <w:lang w:val="es-ES_tradnl"/>
        </w:rPr>
        <w:t>;</w:t>
      </w:r>
      <w:r w:rsidR="0031013D"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end"/>
      </w:r>
      <w:r w:rsidR="007F68EC"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AF5555" w:rsidRPr="007165E9">
        <w:rPr>
          <w:rFonts w:ascii="Times New Roman" w:hAnsi="Times New Roman" w:cs="Times New Roman"/>
          <w:szCs w:val="24"/>
          <w:lang w:val="es-ES_tradnl"/>
        </w:rPr>
        <w:instrText>ADDIN CSL_CITATION { "citationItems" : [ { "id" : "ITEM-1", "itemData" : { "ISBN" : "9788499800165", "author" : [ { "dropping-particle" : "", "family" : "Bustos", "given" : "Alfonso", "non-dropping-particle" : "", "parse-names" : false, "suffix" : "" }, { "dropping-particle" : "", "family" : "Coll", "given" : "C\u00e9sar", "non-dropping-particle" : "", "parse-names" : false, "suffix" : "" }, { "dropping-particle" : "", "family" : "C\u00f3rdoba", "given" : "Francisco", "non-dropping-particle" : "", "parse-names" : false, "suffix" : "" }, { "dropping-particle" : "Del", "family" : "Rey", "given" : "Rosario", "non-dropping-particle" : "", "parse-names" : false, "suffix" : "" }, { "dropping-particle" : "", "family" : "Engel", "given" : "Anna", "non-dropping-particle" : "", "parse-names" : false, "suffix" : "" }, { "dropping-particle" : "", "family" : "Esca\u00f1o", "given" : "Jos\u00e9", "non-dropping-particle" : "", "parse-names" : false, "suffix" : "" }, { "dropping-particle" : "", "family" : "Gil", "given" : "Mar\u00eda", "non-dropping-particle" : "", "parse-names" : false, "suffix" : "" }, { "dropping-particle" : "", "family" : "Serna", "given" : "De", "non-dropping-particle" : "", "parse-names" : false, "suffix" : "" }, { "dropping-particle" : "", "family" : "Mauri", "given" : "Teresa", "non-dropping-particle" : "", "parse-names" : false, "suffix" : "" }, { "dropping-particle" : "", "family" : "Monereo", "given" : "Carles", "non-dropping-particle" : "", "parse-names" : false, "suffix" : "" }, { "dropping-particle" : "", "family" : "Moreno", "given" : "Amparo", "non-dropping-particle" : "", "parse-names" : false, "suffix" : "" }, { "dropping-particle" : "", "family" : "Onrubia", "given" : "Javier", "non-dropping-particle" : "", "parse-names" : false, "suffix" : "" }, { "dropping-particle" : "", "family" : "Ortega", "given" : "Rosario", "non-dropping-particle" : "", "parse-names" : false, "suffix" : "" }, { "dropping-particle" : "", "family" : "Pozo", "given" : "Juan Ignacio", "non-dropping-particle" : "", "parse-names" : false, "suffix" : "" }, { "dropping-particle" : "", "family" : "Rochera", "given" : "Mar\u00eda Jos\u00e9", "non-dropping-particle" : "", "parse-names" : false, "suffix" : "" } ], "id" : "ITEM-1", "issued" : { "date-parts" : [ [ "2010" ] ] }, "page" : "215", "title" : "Desarrollo, aprendizaje y ense\u00f1anza en la educaci\u00f3n secundaria", "type" : "article-journal", "volume" : "I" }, "uris" : [ "http://www.mendeley.com/documents/?uuid=8ada424b-cbd0-47cd-9af6-99776007dabd" ] } ], "mendeley" : { "formattedCitation" : "(Bustos et al., 2010)", "plainTextFormattedCitation" : "(Bustos et al., 2010)", "previouslyFormattedCitation" : "(Bustos et al., 2010)"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AF5555" w:rsidRPr="007165E9">
        <w:rPr>
          <w:rFonts w:ascii="Times New Roman" w:hAnsi="Times New Roman" w:cs="Times New Roman"/>
          <w:szCs w:val="24"/>
          <w:lang w:val="es-ES_tradnl"/>
        </w:rPr>
        <w:t xml:space="preserve">Bustos </w:t>
      </w:r>
      <w:r w:rsidR="00D55906" w:rsidRPr="007165E9">
        <w:rPr>
          <w:rFonts w:ascii="Times New Roman" w:hAnsi="Times New Roman" w:cs="Times New Roman"/>
          <w:szCs w:val="24"/>
          <w:lang w:val="es-ES_tradnl"/>
        </w:rPr>
        <w:t>y Otros</w:t>
      </w:r>
      <w:r w:rsidR="00AF5555" w:rsidRPr="007165E9">
        <w:rPr>
          <w:rFonts w:ascii="Times New Roman" w:hAnsi="Times New Roman" w:cs="Times New Roman"/>
          <w:szCs w:val="24"/>
          <w:lang w:val="es-ES_tradnl"/>
        </w:rPr>
        <w:t xml:space="preserve"> </w:t>
      </w:r>
      <w:r w:rsidR="00AC19E5" w:rsidRPr="007165E9">
        <w:rPr>
          <w:rFonts w:ascii="Times New Roman" w:hAnsi="Times New Roman" w:cs="Times New Roman"/>
          <w:szCs w:val="24"/>
          <w:lang w:val="es-ES_tradnl"/>
        </w:rPr>
        <w:t>(</w:t>
      </w:r>
      <w:r w:rsidR="00AF5555" w:rsidRPr="007165E9">
        <w:rPr>
          <w:rFonts w:ascii="Times New Roman" w:hAnsi="Times New Roman" w:cs="Times New Roman"/>
          <w:szCs w:val="24"/>
          <w:lang w:val="es-ES_tradnl"/>
        </w:rPr>
        <w:t>201</w:t>
      </w:r>
      <w:r w:rsidR="00AC19E5" w:rsidRPr="007165E9">
        <w:rPr>
          <w:rFonts w:ascii="Times New Roman" w:hAnsi="Times New Roman" w:cs="Times New Roman"/>
          <w:szCs w:val="24"/>
          <w:lang w:val="es-ES_tradnl"/>
        </w:rPr>
        <w:t>0)</w:t>
      </w:r>
      <w:r w:rsidR="00FB3B67" w:rsidRPr="007165E9">
        <w:rPr>
          <w:rFonts w:ascii="Times New Roman" w:hAnsi="Times New Roman" w:cs="Times New Roman"/>
          <w:szCs w:val="24"/>
          <w:lang w:val="es-ES_tradnl"/>
        </w:rPr>
        <w:fldChar w:fldCharType="end"/>
      </w:r>
      <w:r w:rsidR="00901055" w:rsidRPr="007165E9">
        <w:rPr>
          <w:rFonts w:ascii="Times New Roman" w:hAnsi="Times New Roman" w:cs="Times New Roman"/>
          <w:szCs w:val="24"/>
          <w:lang w:val="es-ES_tradnl"/>
        </w:rPr>
        <w:t>;</w:t>
      </w:r>
      <w:r w:rsidR="000F0C90" w:rsidRPr="007165E9">
        <w:rPr>
          <w:rFonts w:ascii="Times New Roman" w:hAnsi="Times New Roman" w:cs="Times New Roman"/>
          <w:szCs w:val="24"/>
          <w:lang w:val="es-ES_tradnl"/>
        </w:rPr>
        <w:t xml:space="preserve"> Castillo y Otros (2006);</w:t>
      </w:r>
      <w:r w:rsidR="008F27D9"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31013D" w:rsidRPr="007165E9">
        <w:rPr>
          <w:rFonts w:ascii="Times New Roman" w:hAnsi="Times New Roman" w:cs="Times New Roman"/>
          <w:szCs w:val="24"/>
          <w:lang w:val="es-ES_tradnl"/>
        </w:rPr>
        <w:instrText>ADDIN CSL_CITATION { "citationItems" : [ { "id" : "ITEM-1", "itemData" : { "ISBN" : "970-10-1898-2", "author" : [ { "dropping-particle" : "", "family" : "Diaz Barriga Arceo", "given" : "Frida", "non-dropping-particle" : "", "parse-names" : false, "suffix" : "" }, { "dropping-particle" : "", "family" : "Hernandez Rojas", "given" : "Gerardo", "non-dropping-particle" : "", "parse-names" : false, "suffix" : "" } ], "edition" : "McGraw Hil", "id" : "ITEM-1", "issued" : { "date-parts" : [ [ "2004" ] ] }, "publisher-place" : "Mexico", "title" : "Estrategias docentes para un aprendizaje significativo", "type" : "book" }, "uris" : [ "http://www.mendeley.com/documents/?uuid=3ce74710-e9ba-41ee-9e24-4bfe0a72ee52" ] } ], "mendeley" : { "formattedCitation" : "(Diaz Barriga Arceo &amp; Hernandez Rojas, 2004)", "plainTextFormattedCitation" : "(Diaz Barriga Arceo &amp; Hernandez Rojas, 2004)", "previouslyFormattedCitation" : "(Diaz Barriga Arceo &amp; Hernandez Rojas, 2004)"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31013D" w:rsidRPr="007165E9">
        <w:rPr>
          <w:rFonts w:ascii="Times New Roman" w:hAnsi="Times New Roman" w:cs="Times New Roman"/>
          <w:szCs w:val="24"/>
          <w:lang w:val="es-ES_tradnl"/>
        </w:rPr>
        <w:t xml:space="preserve">Diaz  y Otros </w:t>
      </w:r>
      <w:r w:rsidR="006E6C9B" w:rsidRPr="007165E9">
        <w:rPr>
          <w:rFonts w:ascii="Times New Roman" w:hAnsi="Times New Roman" w:cs="Times New Roman"/>
          <w:szCs w:val="24"/>
          <w:lang w:val="es-ES_tradnl"/>
        </w:rPr>
        <w:t>(</w:t>
      </w:r>
      <w:r w:rsidR="0031013D" w:rsidRPr="007165E9">
        <w:rPr>
          <w:rFonts w:ascii="Times New Roman" w:hAnsi="Times New Roman" w:cs="Times New Roman"/>
          <w:szCs w:val="24"/>
          <w:lang w:val="es-ES_tradnl"/>
        </w:rPr>
        <w:t>2004</w:t>
      </w:r>
      <w:r w:rsidR="00FB3B67" w:rsidRPr="007165E9">
        <w:rPr>
          <w:rFonts w:ascii="Times New Roman" w:hAnsi="Times New Roman" w:cs="Times New Roman"/>
          <w:szCs w:val="24"/>
          <w:lang w:val="es-ES_tradnl"/>
        </w:rPr>
        <w:fldChar w:fldCharType="end"/>
      </w:r>
      <w:r w:rsidR="006E6C9B" w:rsidRPr="007165E9">
        <w:rPr>
          <w:rFonts w:ascii="Times New Roman" w:hAnsi="Times New Roman" w:cs="Times New Roman"/>
          <w:szCs w:val="24"/>
          <w:lang w:val="es-ES_tradnl"/>
        </w:rPr>
        <w:t>),</w:t>
      </w:r>
      <w:r w:rsidR="00A64804" w:rsidRPr="007165E9">
        <w:rPr>
          <w:rFonts w:ascii="Times New Roman" w:hAnsi="Times New Roman" w:cs="Times New Roman"/>
          <w:szCs w:val="24"/>
          <w:lang w:val="es-ES_tradnl"/>
        </w:rPr>
        <w:t xml:space="preserve"> </w:t>
      </w:r>
      <w:r w:rsidR="000F0C90" w:rsidRPr="007165E9">
        <w:rPr>
          <w:rFonts w:ascii="Times New Roman" w:hAnsi="Times New Roman" w:cs="Times New Roman"/>
          <w:szCs w:val="24"/>
          <w:lang w:val="es-ES_tradnl"/>
        </w:rPr>
        <w:t xml:space="preserve">Ojeda (2007),  </w:t>
      </w:r>
      <w:r w:rsidR="00FB3B67" w:rsidRPr="007165E9">
        <w:rPr>
          <w:rFonts w:ascii="Times New Roman" w:hAnsi="Times New Roman" w:cs="Times New Roman"/>
          <w:szCs w:val="24"/>
          <w:lang w:val="es-ES_tradnl"/>
        </w:rPr>
        <w:fldChar w:fldCharType="begin" w:fldLock="1"/>
      </w:r>
      <w:r w:rsidR="00AF5555" w:rsidRPr="007165E9">
        <w:rPr>
          <w:rFonts w:ascii="Times New Roman" w:hAnsi="Times New Roman" w:cs="Times New Roman"/>
          <w:szCs w:val="24"/>
          <w:lang w:val="es-ES_tradnl"/>
        </w:rPr>
        <w:instrText>ADDIN CSL_CITATION { "citationItems" : [ { "id" : "ITEM-1", "itemData" : { "abstract" : "Durante los \u00faltimos a\u00f1os, el desarrollo de habilidades para la representaci\u00f3n gr\u00e1fica del conocimiento es centro de atenci\u00f3n de muchos investigadores, quienes las consideran una poderosa herramienta para lograr aprendizajes significativos. Una de las formas m\u00e1s utilizadas para dicha representaci\u00f3n son los denominados mapas conceptuales, creados por el doctor Joseph D. Novak, profesor de la Universidad de Cornell, Estados Unidos. Se definen los mapas conceptuales, los elementos que los integran, los principios para su elaboraci\u00f3n, las aplicaciones en la ense\u00f1anza, as\u00ed como la caracterizaci\u00f3n de varias aplicaciones inform\u00e1ticas \u00fatiles para su elaboraci\u00f3n.", "author" : [ { "dropping-particle" : "", "family" : "Ojeda Cabrera A, D\u00edaz Cu\u00e9llar FE, Gonz\u00e1lez Landri\u00e1n L, Pinedo Melis P", "given" : "Hern\u00e1ndez Gener ME. Los", "non-dropping-particle" : "", "parse-names" : false, "suffix" : "" } ], "id" : "ITEM-1", "issue" : "5", "issued" : { "date-parts" : [ [ "2012" ] ] }, "title" : "Los mapas conceptuales: una poderosa herramienta para el aprendizaje significativo", "type" : "article-journal", "volume" : "15" }, "uris" : [ "http://www.mendeley.com/documents/?uuid=10f3b9d9-772d-4fb5-8017-b5a2b5544ca2" ] } ], "mendeley" : { "formattedCitation" : "(Ojeda Cabrera A, D\u00edaz Cu\u00e9llar FE, Gonz\u00e1lez Landri\u00e1n L, Pinedo Melis P, 2012)", "plainTextFormattedCitation" : "(Ojeda Cabrera A, D\u00edaz Cu\u00e9llar FE, Gonz\u00e1lez Landri\u00e1n L, Pinedo Melis P, 2012)", "previouslyFormattedCitation" : "(Ojeda Cabrera A, D\u00edaz Cu\u00e9llar FE, Gonz\u00e1lez Landri\u00e1n L, Pinedo Melis P, 2012)"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0F0C90" w:rsidRPr="007165E9">
        <w:rPr>
          <w:rFonts w:ascii="Times New Roman" w:hAnsi="Times New Roman" w:cs="Times New Roman"/>
          <w:szCs w:val="24"/>
          <w:lang w:val="es-ES_tradnl"/>
        </w:rPr>
        <w:t>Ojeda y Otros</w:t>
      </w:r>
      <w:r w:rsidR="0031013D" w:rsidRPr="007165E9">
        <w:rPr>
          <w:rFonts w:ascii="Times New Roman" w:hAnsi="Times New Roman" w:cs="Times New Roman"/>
          <w:szCs w:val="24"/>
          <w:lang w:val="es-ES_tradnl"/>
        </w:rPr>
        <w:t xml:space="preserve"> </w:t>
      </w:r>
      <w:r w:rsidR="006E6C9B" w:rsidRPr="007165E9">
        <w:rPr>
          <w:rFonts w:ascii="Times New Roman" w:hAnsi="Times New Roman" w:cs="Times New Roman"/>
          <w:szCs w:val="24"/>
          <w:lang w:val="es-ES_tradnl"/>
        </w:rPr>
        <w:t>(</w:t>
      </w:r>
      <w:r w:rsidR="00AF5555" w:rsidRPr="007165E9">
        <w:rPr>
          <w:rFonts w:ascii="Times New Roman" w:hAnsi="Times New Roman" w:cs="Times New Roman"/>
          <w:szCs w:val="24"/>
          <w:lang w:val="es-ES_tradnl"/>
        </w:rPr>
        <w:t>2012</w:t>
      </w:r>
      <w:r w:rsidR="00FB3B67" w:rsidRPr="007165E9">
        <w:rPr>
          <w:rFonts w:ascii="Times New Roman" w:hAnsi="Times New Roman" w:cs="Times New Roman"/>
          <w:szCs w:val="24"/>
          <w:lang w:val="es-ES_tradnl"/>
        </w:rPr>
        <w:fldChar w:fldCharType="end"/>
      </w:r>
      <w:r w:rsidR="006E6C9B" w:rsidRPr="007165E9">
        <w:rPr>
          <w:rFonts w:ascii="Times New Roman" w:hAnsi="Times New Roman" w:cs="Times New Roman"/>
          <w:szCs w:val="24"/>
          <w:lang w:val="es-ES_tradnl"/>
        </w:rPr>
        <w:t>),</w:t>
      </w:r>
      <w:r w:rsidR="00A928E6"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A7358A" w:rsidRPr="007165E9">
        <w:rPr>
          <w:rFonts w:ascii="Times New Roman" w:hAnsi="Times New Roman" w:cs="Times New Roman"/>
          <w:szCs w:val="24"/>
          <w:lang w:val="es-ES_tradnl"/>
        </w:rPr>
        <w:instrText>ADDIN CSL_CITATION { "citationItems" : [ { "id" : "ITEM-1", "itemData" : { "ISBN" : "9788420686844", "author" : [ { "dropping-particle" : "", "family" : "Palacios", "given" : "Jesus", "non-dropping-particle" : "", "parse-names" : false, "suffix" : "" }, { "dropping-particle" : "", "family" : "Marchesi", "given" : "\u00c1lvaro", "non-dropping-particle" : "", "parse-names" : false, "suffix" : "" }, { "dropping-particle" : "", "family" : "Coll", "given" : "Cesar", "non-dropping-particle" : "", "parse-names" : false, "suffix" : "" } ], "id" : "ITEM-1", "issue" : "January 2014", "issued" : { "date-parts" : [ [ "2004" ] ] }, "title" : "Desarrollo psicol\u00f3gico y educaci\u00f3n (Vol. 1): Psicolog\u00eda evolutiva", "type" : "book" }, "uris" : [ "http://www.mendeley.com/documents/?uuid=59a5e5b0-e7be-4a6d-b9fc-4c417ee4cc6e" ] } ], "mendeley" : { "formattedCitation" : "(Palacios, Marchesi, &amp; Coll, 2004)", "plainTextFormattedCitation" : "(Palacios, Marchesi, &amp; Coll, 2004)", "previouslyFormattedCitation" : "(Palacios, Marchesi, &amp; Coll, 2004)"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A7358A" w:rsidRPr="007165E9">
        <w:rPr>
          <w:rFonts w:ascii="Times New Roman" w:hAnsi="Times New Roman" w:cs="Times New Roman"/>
          <w:szCs w:val="24"/>
          <w:lang w:val="es-ES_tradnl"/>
        </w:rPr>
        <w:t>Palacios y Otros (2004)</w:t>
      </w:r>
      <w:r w:rsidR="00FB3B67" w:rsidRPr="007165E9">
        <w:rPr>
          <w:rFonts w:ascii="Times New Roman" w:hAnsi="Times New Roman" w:cs="Times New Roman"/>
          <w:szCs w:val="24"/>
          <w:lang w:val="es-ES_tradnl"/>
        </w:rPr>
        <w:fldChar w:fldCharType="end"/>
      </w:r>
      <w:r w:rsidR="00A64804"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A928E6" w:rsidRPr="007165E9">
        <w:rPr>
          <w:rFonts w:ascii="Times New Roman" w:hAnsi="Times New Roman" w:cs="Times New Roman"/>
          <w:szCs w:val="24"/>
          <w:lang w:val="es-ES_tradnl"/>
        </w:rPr>
        <w:instrText>ADDIN CSL_CITATION { "citationItems" : [ { "id" : "ITEM-1", "itemData" : { "ISBN" : "978-970-26-1041-0", "author" : [ { "dropping-particle" : "", "family" : "Pimienta Prieto", "given" : "Julio Herminio", "non-dropping-particle" : "", "parse-names" : false, "suffix" : "" } ], "edition" : "3\u00b0", "editor" : [ { "dropping-particle" : "", "family" : "Educaci\u00f3n", "given" : "Pearson", "non-dropping-particle" : "", "parse-names" : false, "suffix" : "" } ], "id" : "ITEM-1", "issued" : { "date-parts" : [ [ "2008" ] ] }, "publisher-place" : "M\u00e9xico", "title" : "Constructivismo. Estrategias para aprender a aprender", "type" : "book" }, "uris" : [ "http://www.mendeley.com/documents/?uuid=5dde8e06-4083-447f-a73d-212275712bbf" ] } ], "mendeley" : { "formattedCitation" : "(Pimienta Prieto, 2008b)", "plainTextFormattedCitation" : "(Pimienta Prieto, 2008b)", "previouslyFormattedCitation" : "(Pimienta Prieto, 2008b)"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6E6C9B" w:rsidRPr="007165E9">
        <w:rPr>
          <w:rFonts w:ascii="Times New Roman" w:hAnsi="Times New Roman" w:cs="Times New Roman"/>
          <w:szCs w:val="24"/>
          <w:lang w:val="es-ES_tradnl"/>
        </w:rPr>
        <w:t>Pimienta (</w:t>
      </w:r>
      <w:r w:rsidR="00A928E6" w:rsidRPr="007165E9">
        <w:rPr>
          <w:rFonts w:ascii="Times New Roman" w:hAnsi="Times New Roman" w:cs="Times New Roman"/>
          <w:szCs w:val="24"/>
          <w:lang w:val="es-ES_tradnl"/>
        </w:rPr>
        <w:t>2008b</w:t>
      </w:r>
      <w:r w:rsidR="00FB3B67" w:rsidRPr="007165E9">
        <w:rPr>
          <w:rFonts w:ascii="Times New Roman" w:hAnsi="Times New Roman" w:cs="Times New Roman"/>
          <w:szCs w:val="24"/>
          <w:lang w:val="es-ES_tradnl"/>
        </w:rPr>
        <w:fldChar w:fldCharType="end"/>
      </w:r>
      <w:r w:rsidR="004E2ECE" w:rsidRPr="007165E9">
        <w:rPr>
          <w:rFonts w:ascii="Times New Roman" w:hAnsi="Times New Roman" w:cs="Times New Roman"/>
          <w:szCs w:val="24"/>
          <w:lang w:val="es-ES_tradnl"/>
        </w:rPr>
        <w:t>), quienes</w:t>
      </w:r>
      <w:r w:rsidR="00A928E6" w:rsidRPr="007165E9">
        <w:rPr>
          <w:rFonts w:ascii="Times New Roman" w:hAnsi="Times New Roman" w:cs="Times New Roman"/>
          <w:szCs w:val="24"/>
          <w:lang w:val="es-ES_tradnl"/>
        </w:rPr>
        <w:t xml:space="preserve"> </w:t>
      </w:r>
      <w:r w:rsidR="004E2ECE" w:rsidRPr="007165E9">
        <w:rPr>
          <w:rFonts w:ascii="Times New Roman" w:hAnsi="Times New Roman" w:cs="Times New Roman"/>
          <w:szCs w:val="24"/>
          <w:lang w:val="es-ES_tradnl"/>
        </w:rPr>
        <w:t>s</w:t>
      </w:r>
      <w:r w:rsidR="0065624A" w:rsidRPr="007165E9">
        <w:rPr>
          <w:rFonts w:ascii="Times New Roman" w:hAnsi="Times New Roman" w:cs="Times New Roman"/>
          <w:szCs w:val="24"/>
          <w:lang w:val="es-ES_tradnl"/>
        </w:rPr>
        <w:t xml:space="preserve">uponen que </w:t>
      </w:r>
      <w:r w:rsidR="004E2ECE" w:rsidRPr="007165E9">
        <w:rPr>
          <w:rFonts w:ascii="Times New Roman" w:hAnsi="Times New Roman" w:cs="Times New Roman"/>
          <w:szCs w:val="24"/>
          <w:lang w:val="es-ES_tradnl"/>
        </w:rPr>
        <w:t>existe</w:t>
      </w:r>
      <w:r w:rsidR="0065624A" w:rsidRPr="007165E9">
        <w:rPr>
          <w:rFonts w:ascii="Times New Roman" w:hAnsi="Times New Roman" w:cs="Times New Roman"/>
          <w:szCs w:val="24"/>
          <w:lang w:val="es-ES_tradnl"/>
        </w:rPr>
        <w:t xml:space="preserve"> un</w:t>
      </w:r>
      <w:r w:rsidR="00A928E6" w:rsidRPr="007165E9">
        <w:rPr>
          <w:rFonts w:ascii="Times New Roman" w:hAnsi="Times New Roman" w:cs="Times New Roman"/>
          <w:szCs w:val="24"/>
          <w:lang w:val="es-ES_tradnl"/>
        </w:rPr>
        <w:t xml:space="preserve"> cambio notable en </w:t>
      </w:r>
      <w:r w:rsidR="0065624A" w:rsidRPr="007165E9">
        <w:rPr>
          <w:rFonts w:ascii="Times New Roman" w:hAnsi="Times New Roman" w:cs="Times New Roman"/>
          <w:szCs w:val="24"/>
          <w:lang w:val="es-ES_tradnl"/>
        </w:rPr>
        <w:t>la enseñanza, colocando como el centro de la educación al estudiante y su esfuerzo por aprender significativamente</w:t>
      </w:r>
      <w:r w:rsidR="00A928E6" w:rsidRPr="007165E9">
        <w:rPr>
          <w:rFonts w:ascii="Times New Roman" w:hAnsi="Times New Roman" w:cs="Times New Roman"/>
          <w:szCs w:val="24"/>
          <w:lang w:val="es-ES_tradnl"/>
        </w:rPr>
        <w:t>.</w:t>
      </w:r>
    </w:p>
    <w:p w14:paraId="1056613F" w14:textId="77777777" w:rsidR="00C85DE1" w:rsidRPr="007165E9" w:rsidRDefault="001B4BD9"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Mediación tecnológica-educativa: </w:t>
      </w:r>
      <w:r w:rsidR="00FB3B67" w:rsidRPr="007165E9">
        <w:rPr>
          <w:rFonts w:ascii="Times New Roman" w:hAnsi="Times New Roman" w:cs="Times New Roman"/>
          <w:szCs w:val="24"/>
          <w:lang w:val="es-ES_tradnl"/>
        </w:rPr>
        <w:fldChar w:fldCharType="begin" w:fldLock="1"/>
      </w:r>
      <w:r w:rsidR="00A928E6" w:rsidRPr="007165E9">
        <w:rPr>
          <w:rFonts w:ascii="Times New Roman" w:hAnsi="Times New Roman" w:cs="Times New Roman"/>
          <w:szCs w:val="24"/>
          <w:lang w:val="es-ES_tradnl"/>
        </w:rPr>
        <w:instrText>ADDIN CSL_CITATION { "citationItems" : [ { "id" : "ITEM-1", "itemData" : { "ISBN" : "978-84-8432-046-4", "author" : [ { "dropping-particle" : "", "family" : "Vygotski", "given" : "Lev S.", "non-dropping-particle" : "", "parse-names" : false, "suffix" : "" } ], "editor" : [ { "dropping-particle" : "", "family" : "Cole", "given" : "Michael", "non-dropping-particle" : "", "parse-names" : false, "suffix" : "" }, { "dropping-particle" : "", "family" : "John-Steiner", "given" : "Vera", "non-dropping-particle" : "", "parse-names" : false, "suffix" : "" }, { "dropping-particle" : "", "family" : "Scribner", "given" : "Sylvia", "non-dropping-particle" : "", "parse-names" : false, "suffix" : "" }, { "dropping-particle" : "", "family" : "Souberman", "given" : "Ellen", "non-dropping-particle" : "", "parse-names" : false, "suffix" : "" } ], "id" : "ITEM-1", "issued" : { "date-parts" : [ [ "1979" ] ] }, "publisher-place" : "Barcelona, Espa\u00f1a", "title" : "El desarrollo de los procesos psicologicos superiores", "type" : "book" }, "uris" : [ "http://www.mendeley.com/documents/?uuid=0bda424d-632e-4e8f-94f7-2f84bc6dcd75" ] } ], "mendeley" : { "formattedCitation" : "(Vygotski, 1979)", "plainTextFormattedCitation" : "(Vygotski, 1979)", "previouslyFormattedCitation" : "(Vygotski, 1979)"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D55906" w:rsidRPr="007165E9">
        <w:rPr>
          <w:rFonts w:ascii="Times New Roman" w:hAnsi="Times New Roman" w:cs="Times New Roman"/>
          <w:szCs w:val="24"/>
          <w:lang w:val="es-ES_tradnl"/>
        </w:rPr>
        <w:t>Castells (</w:t>
      </w:r>
      <w:r w:rsidR="00253390" w:rsidRPr="007165E9">
        <w:rPr>
          <w:rFonts w:ascii="Times New Roman" w:hAnsi="Times New Roman" w:cs="Times New Roman"/>
          <w:szCs w:val="24"/>
          <w:lang w:val="es-ES_tradnl"/>
        </w:rPr>
        <w:t>2009</w:t>
      </w:r>
      <w:r w:rsidR="00D55906" w:rsidRPr="007165E9">
        <w:rPr>
          <w:rFonts w:ascii="Times New Roman" w:hAnsi="Times New Roman" w:cs="Times New Roman"/>
          <w:szCs w:val="24"/>
          <w:lang w:val="es-ES_tradnl"/>
        </w:rPr>
        <w:t>)</w:t>
      </w:r>
      <w:r w:rsidR="00713A4F" w:rsidRPr="007165E9">
        <w:rPr>
          <w:rFonts w:ascii="Times New Roman" w:hAnsi="Times New Roman" w:cs="Times New Roman"/>
          <w:szCs w:val="24"/>
          <w:lang w:val="es-ES_tradnl"/>
        </w:rPr>
        <w:t>,</w:t>
      </w:r>
      <w:r w:rsidR="00253390"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253390" w:rsidRPr="007165E9">
        <w:rPr>
          <w:rFonts w:ascii="Times New Roman" w:hAnsi="Times New Roman" w:cs="Times New Roman"/>
          <w:szCs w:val="24"/>
          <w:lang w:val="es-ES_tradnl"/>
        </w:rPr>
        <w:instrText>ADDIN CSL_CITATION { "citationItems" : [ { "id" : "ITEM-1", "itemData" : { "ISSN" : "1578-7680", "abstract" : "There is a vast production of programs in Distance Education, including ICT or hybrid proposals. This production is extense but not intense in relation to being reflective or having a deep evaluative analysis of its attempts. It is necessary to have a closer look at them. Therefore it is necessary to establish criteria in order to reach trusworthy, quality eduactional proposals. It is still a long way from having criteria no prior to facts to contrast programs and materials, when trying to analyze ongoing processes and their actual results in order to validate and communicate quality indicators by passing judgement and in their social impact. That is also a worrying issue for face-to-face education; it has some other characteristics, though.", "author" : [ { "dropping-particle" : "", "family" : "Fainholc", "given" : "Beatriz", "non-dropping-particle" : "", "parse-names" : false, "suffix" : "" } ], "container-title" : "RED, Revista de Educacio\u0301n a Distancia", "id" : "ITEM-1", "issue" : "Ca\u0301tedra de Tecnologi\u0301a Educativa de la Facultad de Humanidades y Ciencias de la Educacio\u0301n. Universidad Nacional de La Plata. Fundacio\u0301n CEDIPROE", "issued" : { "date-parts" : [ [ "2012" ] ] }, "page" : "1-8", "title" : "La calidad en la educaci\u00f3n a distancia contin\u00faa siendo un tema muy complejo.", "type" : "article-journal", "volume" : "12" }, "uris" : [ "http://www.mendeley.com/documents/?uuid=cf831216-d244-4164-a4f7-263076542654" ] } ], "mendeley" : { "formattedCitation" : "(Fainholc, 2012)", "plainTextFormattedCitation" : "(Fainholc, 2012)", "previouslyFormattedCitation" : "(Fainholc, 2012)"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713A4F" w:rsidRPr="007165E9">
        <w:rPr>
          <w:rFonts w:ascii="Times New Roman" w:hAnsi="Times New Roman" w:cs="Times New Roman"/>
          <w:szCs w:val="24"/>
          <w:lang w:val="es-ES_tradnl"/>
        </w:rPr>
        <w:t>Fainholc (</w:t>
      </w:r>
      <w:r w:rsidR="00253390" w:rsidRPr="007165E9">
        <w:rPr>
          <w:rFonts w:ascii="Times New Roman" w:hAnsi="Times New Roman" w:cs="Times New Roman"/>
          <w:szCs w:val="24"/>
          <w:lang w:val="es-ES_tradnl"/>
        </w:rPr>
        <w:t>201</w:t>
      </w:r>
      <w:r w:rsidR="00B70F02" w:rsidRPr="007165E9">
        <w:rPr>
          <w:rFonts w:ascii="Times New Roman" w:hAnsi="Times New Roman" w:cs="Times New Roman"/>
          <w:szCs w:val="24"/>
          <w:lang w:val="es-ES_tradnl"/>
        </w:rPr>
        <w:t>0</w:t>
      </w:r>
      <w:r w:rsidR="00FB3B67" w:rsidRPr="007165E9">
        <w:rPr>
          <w:rFonts w:ascii="Times New Roman" w:hAnsi="Times New Roman" w:cs="Times New Roman"/>
          <w:szCs w:val="24"/>
          <w:lang w:val="es-ES_tradnl"/>
        </w:rPr>
        <w:fldChar w:fldCharType="end"/>
      </w:r>
      <w:r w:rsidR="00713A4F" w:rsidRPr="007165E9">
        <w:rPr>
          <w:rFonts w:ascii="Times New Roman" w:hAnsi="Times New Roman" w:cs="Times New Roman"/>
          <w:szCs w:val="24"/>
          <w:lang w:val="es-ES_tradnl"/>
        </w:rPr>
        <w:t>),</w:t>
      </w:r>
      <w:r w:rsidR="00253390"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253390" w:rsidRPr="007165E9">
        <w:rPr>
          <w:rFonts w:ascii="Times New Roman" w:hAnsi="Times New Roman" w:cs="Times New Roman"/>
          <w:szCs w:val="24"/>
          <w:lang w:val="es-ES_tradnl"/>
        </w:rPr>
        <w:instrText>ADDIN CSL_CITATION { "citationItems" : [ { "id" : "ITEM-1", "itemData" : { "author" : [ { "dropping-particle" : "", "family" : "Guglietta", "given" : "Ligia", "non-dropping-particle" : "", "parse-names" : false, "suffix" : "" } ], "id" : "ITEM-1", "issued" : { "date-parts" : [ [ "2011" ] ] }, "title" : "Educaci\u00f3n superior por competencias", "type" : "article" }, "uris" : [ "http://www.mendeley.com/documents/?uuid=648b5867-a06b-4bb9-9f4a-382b1e7416d0" ] } ], "mendeley" : { "formattedCitation" : "(Guglietta, 2011)", "plainTextFormattedCitation" : "(Guglietta, 2011)", "previouslyFormattedCitation" : "(Guglietta, 2011)"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713A4F" w:rsidRPr="007165E9">
        <w:rPr>
          <w:rFonts w:ascii="Times New Roman" w:hAnsi="Times New Roman" w:cs="Times New Roman"/>
          <w:szCs w:val="24"/>
          <w:lang w:val="es-ES_tradnl"/>
        </w:rPr>
        <w:t>Guglietta</w:t>
      </w:r>
      <w:r w:rsidR="00253390" w:rsidRPr="007165E9">
        <w:rPr>
          <w:rFonts w:ascii="Times New Roman" w:hAnsi="Times New Roman" w:cs="Times New Roman"/>
          <w:szCs w:val="24"/>
          <w:lang w:val="es-ES_tradnl"/>
        </w:rPr>
        <w:t xml:space="preserve"> </w:t>
      </w:r>
      <w:r w:rsidR="00713A4F" w:rsidRPr="007165E9">
        <w:rPr>
          <w:rFonts w:ascii="Times New Roman" w:hAnsi="Times New Roman" w:cs="Times New Roman"/>
          <w:szCs w:val="24"/>
          <w:lang w:val="es-ES_tradnl"/>
        </w:rPr>
        <w:t>(</w:t>
      </w:r>
      <w:r w:rsidR="00253390" w:rsidRPr="007165E9">
        <w:rPr>
          <w:rFonts w:ascii="Times New Roman" w:hAnsi="Times New Roman" w:cs="Times New Roman"/>
          <w:szCs w:val="24"/>
          <w:lang w:val="es-ES_tradnl"/>
        </w:rPr>
        <w:t>2011</w:t>
      </w:r>
      <w:r w:rsidR="00FB3B67" w:rsidRPr="007165E9">
        <w:rPr>
          <w:rFonts w:ascii="Times New Roman" w:hAnsi="Times New Roman" w:cs="Times New Roman"/>
          <w:szCs w:val="24"/>
          <w:lang w:val="es-ES_tradnl"/>
        </w:rPr>
        <w:fldChar w:fldCharType="end"/>
      </w:r>
      <w:r w:rsidR="00D55906" w:rsidRPr="007165E9">
        <w:rPr>
          <w:rFonts w:ascii="Times New Roman" w:hAnsi="Times New Roman" w:cs="Times New Roman"/>
          <w:szCs w:val="24"/>
          <w:lang w:val="es-ES_tradnl"/>
        </w:rPr>
        <w:t>)</w:t>
      </w:r>
      <w:r w:rsidR="00BE676D" w:rsidRPr="007165E9">
        <w:rPr>
          <w:rFonts w:ascii="Times New Roman" w:hAnsi="Times New Roman" w:cs="Times New Roman"/>
          <w:szCs w:val="24"/>
          <w:lang w:val="es-ES_tradnl"/>
        </w:rPr>
        <w:t xml:space="preserve"> y </w:t>
      </w:r>
      <w:r w:rsidR="00713A4F" w:rsidRPr="007165E9">
        <w:rPr>
          <w:rFonts w:ascii="Times New Roman" w:hAnsi="Times New Roman" w:cs="Times New Roman"/>
          <w:szCs w:val="24"/>
          <w:lang w:val="es-ES_tradnl"/>
        </w:rPr>
        <w:t>Vygotski</w:t>
      </w:r>
      <w:r w:rsidR="00A928E6" w:rsidRPr="007165E9">
        <w:rPr>
          <w:rFonts w:ascii="Times New Roman" w:hAnsi="Times New Roman" w:cs="Times New Roman"/>
          <w:szCs w:val="24"/>
          <w:lang w:val="es-ES_tradnl"/>
        </w:rPr>
        <w:t xml:space="preserve"> </w:t>
      </w:r>
      <w:r w:rsidR="00713A4F" w:rsidRPr="007165E9">
        <w:rPr>
          <w:rFonts w:ascii="Times New Roman" w:hAnsi="Times New Roman" w:cs="Times New Roman"/>
          <w:szCs w:val="24"/>
          <w:lang w:val="es-ES_tradnl"/>
        </w:rPr>
        <w:t>(</w:t>
      </w:r>
      <w:r w:rsidR="00A928E6" w:rsidRPr="007165E9">
        <w:rPr>
          <w:rFonts w:ascii="Times New Roman" w:hAnsi="Times New Roman" w:cs="Times New Roman"/>
          <w:szCs w:val="24"/>
          <w:lang w:val="es-ES_tradnl"/>
        </w:rPr>
        <w:t>1979</w:t>
      </w:r>
      <w:r w:rsidR="00FB3B67" w:rsidRPr="007165E9">
        <w:rPr>
          <w:rFonts w:ascii="Times New Roman" w:hAnsi="Times New Roman" w:cs="Times New Roman"/>
          <w:szCs w:val="24"/>
          <w:lang w:val="es-ES_tradnl"/>
        </w:rPr>
        <w:fldChar w:fldCharType="end"/>
      </w:r>
      <w:r w:rsidR="00FB3B67" w:rsidRPr="007165E9">
        <w:rPr>
          <w:rFonts w:ascii="Times New Roman" w:hAnsi="Times New Roman" w:cs="Times New Roman"/>
          <w:szCs w:val="24"/>
          <w:lang w:val="es-ES_tradnl"/>
        </w:rPr>
        <w:fldChar w:fldCharType="begin" w:fldLock="1"/>
      </w:r>
      <w:r w:rsidR="003E2676" w:rsidRPr="007165E9">
        <w:rPr>
          <w:rFonts w:ascii="Times New Roman" w:hAnsi="Times New Roman" w:cs="Times New Roman"/>
          <w:szCs w:val="24"/>
          <w:lang w:val="es-ES_tradnl"/>
        </w:rPr>
        <w:instrText>ADDIN CSL_CITATION { "citationItems" : [ { "id" : "ITEM-1", "itemData" : { "DOI" : "10.4135/9781412950657.n32", "ISBN" : "9780761923824 ISBN-1138-9796", "author" : [ { "dropping-particle" : "", "family" : "Castells", "given" : "Manuel", "non-dropping-particle" : "", "parse-names" : false, "suffix" : "" } ], "container-title" : "Revista Bibliogr\u00e1fica de Geograf\u00eda y Ciencias Sociales", "id" : "ITEM-1", "issued" : { "date-parts" : [ [ "2009" ] ] }, "page" : "10-19", "title" : "La ciudad informacional. Tecnolog\u00edas de la informaci\u00f3n, estructuraci\u00f3n econ\u00f3mica y el proceso urbano-regional", "type" : "article-journal", "volume" : "N\u00ba 98" }, "uris" : [ "http://www.mendeley.com/documents/?uuid=324d687b-2acd-4627-abaf-af0cd4958168" ] } ], "mendeley" : { "formattedCitation" : "(Castells, 2009)", "plainTextFormattedCitation" : "(Castells, 2009)", "previouslyFormattedCitation" : "(Castells, 2009)"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45074F" w:rsidRPr="007165E9">
        <w:rPr>
          <w:rFonts w:ascii="Times New Roman" w:hAnsi="Times New Roman" w:cs="Times New Roman"/>
          <w:szCs w:val="24"/>
          <w:lang w:val="es-ES_tradnl"/>
        </w:rPr>
        <w:t>)</w:t>
      </w:r>
      <w:r w:rsidR="00FB3B67" w:rsidRPr="007165E9">
        <w:rPr>
          <w:rFonts w:ascii="Times New Roman" w:hAnsi="Times New Roman" w:cs="Times New Roman"/>
          <w:szCs w:val="24"/>
          <w:lang w:val="es-ES_tradnl"/>
        </w:rPr>
        <w:fldChar w:fldCharType="end"/>
      </w:r>
      <w:r w:rsidR="00BA5750" w:rsidRPr="007165E9">
        <w:rPr>
          <w:rFonts w:ascii="Times New Roman" w:hAnsi="Times New Roman" w:cs="Times New Roman"/>
          <w:szCs w:val="24"/>
          <w:lang w:val="es-ES_tradnl"/>
        </w:rPr>
        <w:t xml:space="preserve"> concuerdan en que</w:t>
      </w:r>
      <w:r w:rsidR="00253390" w:rsidRPr="007165E9">
        <w:rPr>
          <w:rFonts w:ascii="Times New Roman" w:hAnsi="Times New Roman" w:cs="Times New Roman"/>
          <w:szCs w:val="24"/>
          <w:lang w:val="es-ES_tradnl"/>
        </w:rPr>
        <w:t xml:space="preserve"> </w:t>
      </w:r>
      <w:r w:rsidR="0031013D" w:rsidRPr="007165E9">
        <w:rPr>
          <w:rFonts w:ascii="Times New Roman" w:hAnsi="Times New Roman" w:cs="Times New Roman"/>
          <w:szCs w:val="24"/>
          <w:lang w:val="es-ES_tradnl"/>
        </w:rPr>
        <w:t xml:space="preserve">a través de la actividad </w:t>
      </w:r>
      <w:r w:rsidR="00C85DE1" w:rsidRPr="007165E9">
        <w:rPr>
          <w:rFonts w:ascii="Times New Roman" w:hAnsi="Times New Roman" w:cs="Times New Roman"/>
          <w:szCs w:val="24"/>
          <w:lang w:val="es-ES_tradnl"/>
        </w:rPr>
        <w:t>mediada por medios artificiales</w:t>
      </w:r>
      <w:r w:rsidR="0031013D" w:rsidRPr="007165E9">
        <w:rPr>
          <w:rFonts w:ascii="Times New Roman" w:hAnsi="Times New Roman" w:cs="Times New Roman"/>
          <w:szCs w:val="24"/>
          <w:lang w:val="es-ES_tradnl"/>
        </w:rPr>
        <w:t xml:space="preserve"> cambian las funciones psicológicas, y que </w:t>
      </w:r>
      <w:r w:rsidR="00C85DE1" w:rsidRPr="007165E9">
        <w:rPr>
          <w:rFonts w:ascii="Times New Roman" w:hAnsi="Times New Roman" w:cs="Times New Roman"/>
          <w:szCs w:val="24"/>
          <w:lang w:val="es-ES_tradnl"/>
        </w:rPr>
        <w:t>al utilizar estas</w:t>
      </w:r>
      <w:r w:rsidR="0031013D" w:rsidRPr="007165E9">
        <w:rPr>
          <w:rFonts w:ascii="Times New Roman" w:hAnsi="Times New Roman" w:cs="Times New Roman"/>
          <w:szCs w:val="24"/>
          <w:lang w:val="es-ES_tradnl"/>
        </w:rPr>
        <w:t xml:space="preserve"> herramientas </w:t>
      </w:r>
      <w:r w:rsidR="00C85DE1" w:rsidRPr="007165E9">
        <w:rPr>
          <w:rFonts w:ascii="Times New Roman" w:hAnsi="Times New Roman" w:cs="Times New Roman"/>
          <w:szCs w:val="24"/>
          <w:lang w:val="es-ES_tradnl"/>
        </w:rPr>
        <w:t xml:space="preserve">se engrandece de modo ilimitado </w:t>
      </w:r>
      <w:r w:rsidR="00BE676D" w:rsidRPr="007165E9">
        <w:rPr>
          <w:rFonts w:ascii="Times New Roman" w:hAnsi="Times New Roman" w:cs="Times New Roman"/>
          <w:szCs w:val="24"/>
          <w:lang w:val="es-ES_tradnl"/>
        </w:rPr>
        <w:t>la actividad psicológica del individuo.</w:t>
      </w:r>
    </w:p>
    <w:p w14:paraId="5CDD6F13" w14:textId="77777777" w:rsidR="006060EB" w:rsidRPr="007165E9" w:rsidRDefault="003555B1" w:rsidP="000507E8">
      <w:pPr>
        <w:pStyle w:val="Textoindependienteprimerasangra"/>
        <w:spacing w:line="360" w:lineRule="auto"/>
        <w:ind w:firstLine="0"/>
        <w:rPr>
          <w:rFonts w:ascii="Times New Roman" w:hAnsi="Times New Roman" w:cs="Times New Roman"/>
          <w:i/>
          <w:szCs w:val="24"/>
          <w:highlight w:val="yellow"/>
          <w:lang w:val="es-ES_tradnl"/>
        </w:rPr>
      </w:pPr>
      <w:r w:rsidRPr="007165E9">
        <w:rPr>
          <w:rFonts w:ascii="Times New Roman" w:hAnsi="Times New Roman" w:cs="Times New Roman"/>
          <w:szCs w:val="24"/>
          <w:lang w:val="es-ES_tradnl"/>
        </w:rPr>
        <w:t>Estas posturas co</w:t>
      </w:r>
      <w:r w:rsidR="00EE653A" w:rsidRPr="007165E9">
        <w:rPr>
          <w:rFonts w:ascii="Times New Roman" w:hAnsi="Times New Roman" w:cs="Times New Roman"/>
          <w:szCs w:val="24"/>
          <w:lang w:val="es-ES_tradnl"/>
        </w:rPr>
        <w:t xml:space="preserve">nstructivistas </w:t>
      </w:r>
      <w:r w:rsidRPr="007165E9">
        <w:rPr>
          <w:rFonts w:ascii="Times New Roman" w:hAnsi="Times New Roman" w:cs="Times New Roman"/>
          <w:szCs w:val="24"/>
          <w:lang w:val="es-ES_tradnl"/>
        </w:rPr>
        <w:t xml:space="preserve">tienen alcances importantes para la enseñanza y el aprendizaje, </w:t>
      </w:r>
      <w:r w:rsidR="007165E9">
        <w:rPr>
          <w:rFonts w:ascii="Times New Roman" w:hAnsi="Times New Roman" w:cs="Times New Roman"/>
          <w:szCs w:val="24"/>
          <w:lang w:val="es-ES_tradnl"/>
        </w:rPr>
        <w:t>y</w:t>
      </w:r>
      <w:r w:rsidRPr="007165E9">
        <w:rPr>
          <w:rFonts w:ascii="Times New Roman" w:hAnsi="Times New Roman" w:cs="Times New Roman"/>
          <w:szCs w:val="24"/>
          <w:lang w:val="es-ES_tradnl"/>
        </w:rPr>
        <w:t xml:space="preserve"> han sido reforzadas a través de los diversos estudios presentados por investigadores como </w:t>
      </w:r>
      <w:r w:rsidR="0026752E" w:rsidRPr="007165E9">
        <w:rPr>
          <w:rFonts w:ascii="Times New Roman" w:hAnsi="Times New Roman" w:cs="Times New Roman"/>
          <w:szCs w:val="24"/>
          <w:lang w:val="es-ES_tradnl"/>
        </w:rPr>
        <w:t>Ojeda</w:t>
      </w:r>
      <w:r w:rsidR="00F37EC7" w:rsidRPr="007165E9">
        <w:rPr>
          <w:rFonts w:ascii="Times New Roman" w:hAnsi="Times New Roman" w:cs="Times New Roman"/>
          <w:szCs w:val="24"/>
          <w:lang w:val="es-ES_tradnl"/>
        </w:rPr>
        <w:t xml:space="preserve">, 2007; </w:t>
      </w:r>
      <w:r w:rsidR="003602A2" w:rsidRPr="007165E9">
        <w:rPr>
          <w:rFonts w:ascii="Times New Roman" w:hAnsi="Times New Roman" w:cs="Times New Roman"/>
          <w:szCs w:val="24"/>
          <w:lang w:val="es-ES_tradnl"/>
        </w:rPr>
        <w:t>Castillo</w:t>
      </w:r>
      <w:r w:rsidRPr="007165E9">
        <w:rPr>
          <w:rFonts w:ascii="Times New Roman" w:hAnsi="Times New Roman" w:cs="Times New Roman"/>
          <w:szCs w:val="24"/>
          <w:lang w:val="es-ES_tradnl"/>
        </w:rPr>
        <w:t>, 2006</w:t>
      </w:r>
      <w:r w:rsidR="00A420B1"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C</w:t>
      </w:r>
      <w:r w:rsidR="00F37EC7" w:rsidRPr="007165E9">
        <w:rPr>
          <w:rFonts w:ascii="Times New Roman" w:hAnsi="Times New Roman" w:cs="Times New Roman"/>
          <w:szCs w:val="24"/>
          <w:lang w:val="es-ES_tradnl"/>
        </w:rPr>
        <w:t>oll</w:t>
      </w:r>
      <w:r w:rsidR="00287BF3" w:rsidRPr="007165E9">
        <w:rPr>
          <w:rFonts w:ascii="Times New Roman" w:hAnsi="Times New Roman" w:cs="Times New Roman"/>
          <w:szCs w:val="24"/>
          <w:lang w:val="es-ES_tradnl"/>
        </w:rPr>
        <w:t>,</w:t>
      </w:r>
      <w:r w:rsidR="00F37EC7" w:rsidRPr="007165E9">
        <w:rPr>
          <w:rFonts w:ascii="Times New Roman" w:hAnsi="Times New Roman" w:cs="Times New Roman"/>
          <w:szCs w:val="24"/>
          <w:lang w:val="es-ES_tradnl"/>
        </w:rPr>
        <w:t xml:space="preserve"> </w:t>
      </w:r>
      <w:r w:rsidR="00F7631B" w:rsidRPr="007165E9">
        <w:rPr>
          <w:rFonts w:ascii="Times New Roman" w:hAnsi="Times New Roman" w:cs="Times New Roman"/>
          <w:szCs w:val="24"/>
          <w:lang w:val="es-ES_tradnl"/>
        </w:rPr>
        <w:t>2010</w:t>
      </w:r>
      <w:r w:rsidR="00A420B1" w:rsidRPr="007165E9">
        <w:rPr>
          <w:rFonts w:ascii="Times New Roman" w:hAnsi="Times New Roman" w:cs="Times New Roman"/>
          <w:szCs w:val="24"/>
          <w:lang w:val="es-ES_tradnl"/>
        </w:rPr>
        <w:t xml:space="preserve">; </w:t>
      </w:r>
      <w:r w:rsidR="002E6304" w:rsidRPr="007165E9">
        <w:rPr>
          <w:rFonts w:ascii="Times New Roman" w:hAnsi="Times New Roman" w:cs="Times New Roman"/>
          <w:szCs w:val="24"/>
          <w:lang w:val="es-ES_tradnl"/>
        </w:rPr>
        <w:t>Díaz</w:t>
      </w:r>
      <w:r w:rsidR="009D4D11" w:rsidRPr="007165E9">
        <w:rPr>
          <w:rFonts w:ascii="Times New Roman" w:hAnsi="Times New Roman" w:cs="Times New Roman"/>
          <w:szCs w:val="24"/>
          <w:lang w:val="es-ES_tradnl"/>
        </w:rPr>
        <w:t>, 2010</w:t>
      </w:r>
      <w:r w:rsidR="00A420B1" w:rsidRPr="007165E9">
        <w:rPr>
          <w:rFonts w:ascii="Times New Roman" w:hAnsi="Times New Roman" w:cs="Times New Roman"/>
          <w:szCs w:val="24"/>
          <w:lang w:val="es-ES_tradnl"/>
        </w:rPr>
        <w:t xml:space="preserve">; </w:t>
      </w:r>
      <w:r w:rsidR="00F37EC7" w:rsidRPr="007165E9">
        <w:rPr>
          <w:rFonts w:ascii="Times New Roman" w:hAnsi="Times New Roman" w:cs="Times New Roman"/>
          <w:szCs w:val="24"/>
          <w:lang w:val="es-ES_tradnl"/>
        </w:rPr>
        <w:t>Pimienta,</w:t>
      </w:r>
      <w:r w:rsidR="00F333D2" w:rsidRPr="007165E9">
        <w:rPr>
          <w:rFonts w:ascii="Times New Roman" w:hAnsi="Times New Roman" w:cs="Times New Roman"/>
          <w:szCs w:val="24"/>
          <w:lang w:val="es-ES_tradnl"/>
        </w:rPr>
        <w:t xml:space="preserve"> 2012</w:t>
      </w:r>
      <w:r w:rsidR="00F37EC7"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Quezada, 2009, </w:t>
      </w:r>
      <w:r w:rsidR="008F3C9B" w:rsidRPr="007165E9">
        <w:rPr>
          <w:rFonts w:ascii="Times New Roman" w:hAnsi="Times New Roman" w:cs="Times New Roman"/>
          <w:szCs w:val="24"/>
          <w:lang w:val="es-ES_tradnl"/>
        </w:rPr>
        <w:t xml:space="preserve">en </w:t>
      </w:r>
      <w:r w:rsidR="00FB3B67" w:rsidRPr="007165E9">
        <w:rPr>
          <w:rFonts w:ascii="Times New Roman" w:hAnsi="Times New Roman" w:cs="Times New Roman"/>
          <w:szCs w:val="24"/>
          <w:lang w:val="es-ES_tradnl"/>
        </w:rPr>
        <w:fldChar w:fldCharType="begin" w:fldLock="1"/>
      </w:r>
      <w:r w:rsidR="008F3C9B" w:rsidRPr="007165E9">
        <w:rPr>
          <w:rFonts w:ascii="Times New Roman" w:hAnsi="Times New Roman" w:cs="Times New Roman"/>
          <w:szCs w:val="24"/>
          <w:lang w:val="es-ES_tradnl"/>
        </w:rPr>
        <w:instrText>ADDIN CSL_CITATION { "citationItems" : [ { "id" : "ITEM-1", "itemData" : { "ISBN" : "978-607-742-596-0", "author" : [ { "dropping-particle" : "", "family" : "Morales-Gamboa", "given" : "Rafael (Coordinador)", "non-dropping-particle" : "", "parse-names" : false, "suffix" : "" }, { "dropping-particle" : "", "family" : "Carranza Alc\u00e1ntar", "given" : "Mar;ia del Rocio", "non-dropping-particle" : "", "parse-names" : false, "suffix" : "" }, { "dropping-particle" : "", "family" : "Caldera Montes", "given" : "Juan Francisco", "non-dropping-particle" : "", "parse-names" : false, "suffix" : "" } ], "chapter-number" : "Cap. 3. Es", "container-title" : "Nuevas visiones en sistemas y ambientes educativos.", "edition" : "1ra.", "editor" : [ { "dropping-particle" : "", "family" : "Universidad de Guadalajara", "given" : "", "non-dropping-particle" : "", "parse-names" : false, "suffix" : "" } ], "id" : "ITEM-1", "issued" : { "date-parts" : [ [ "2016" ] ] }, "publisher" : "UdeG Virtual", "publisher-place" : "Mexico", "title" : "Cap. 3. Estrategias de ense\u00f1anza mediadas por tecnolog\u00eda y aprendizaje significativo en modalidades mixtas", "type" : "chapter" }, "uris" : [ "http://www.mendeley.com/documents/?uuid=68fe59d4-fa41-43b2-84b8-1c3cc881aa43" ] } ], "mendeley" : { "formattedCitation" : "(Morales-Gamboa, Carranza Alc\u00e1ntar, &amp; Caldera Montes, 2016)", "plainTextFormattedCitation" : "(Morales-Gamboa, Carranza Alc\u00e1ntar, &amp; Caldera Montes, 2016)", "previouslyFormattedCitation" : "(Morales-Gamboa, Carranza Alc\u00e1ntar, &amp; Caldera Montes, 2016)"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8F3C9B" w:rsidRPr="007165E9">
        <w:rPr>
          <w:rFonts w:ascii="Times New Roman" w:hAnsi="Times New Roman" w:cs="Times New Roman"/>
          <w:szCs w:val="24"/>
          <w:lang w:val="es-ES_tradnl"/>
        </w:rPr>
        <w:t xml:space="preserve"> Carranza y Caldera (2016)</w:t>
      </w:r>
      <w:r w:rsidR="00FB3B67" w:rsidRPr="007165E9">
        <w:rPr>
          <w:rFonts w:ascii="Times New Roman" w:hAnsi="Times New Roman" w:cs="Times New Roman"/>
          <w:szCs w:val="24"/>
          <w:lang w:val="es-ES_tradnl"/>
        </w:rPr>
        <w:fldChar w:fldCharType="end"/>
      </w:r>
      <w:r w:rsidR="008F3C9B"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quienes concuerdan en la clara relación que existe entre</w:t>
      </w:r>
      <w:r w:rsidR="00A90CD7" w:rsidRPr="007165E9">
        <w:rPr>
          <w:rFonts w:ascii="Times New Roman" w:hAnsi="Times New Roman" w:cs="Times New Roman"/>
          <w:szCs w:val="24"/>
          <w:lang w:val="es-ES_tradnl"/>
        </w:rPr>
        <w:t xml:space="preserve"> el</w:t>
      </w:r>
      <w:r w:rsidR="00F37EC7" w:rsidRPr="007165E9">
        <w:rPr>
          <w:rFonts w:ascii="Times New Roman" w:hAnsi="Times New Roman" w:cs="Times New Roman"/>
          <w:szCs w:val="24"/>
          <w:lang w:val="es-ES_tradnl"/>
        </w:rPr>
        <w:t xml:space="preserve"> </w:t>
      </w:r>
      <w:r w:rsidR="00CA3680" w:rsidRPr="007165E9">
        <w:rPr>
          <w:rFonts w:ascii="Times New Roman" w:hAnsi="Times New Roman" w:cs="Times New Roman"/>
          <w:szCs w:val="24"/>
          <w:lang w:val="es-ES_tradnl"/>
        </w:rPr>
        <w:t xml:space="preserve">aprendizaje significativo, </w:t>
      </w:r>
      <w:r w:rsidRPr="007165E9">
        <w:rPr>
          <w:rFonts w:ascii="Times New Roman" w:hAnsi="Times New Roman" w:cs="Times New Roman"/>
          <w:szCs w:val="24"/>
          <w:lang w:val="es-ES_tradnl"/>
        </w:rPr>
        <w:t>el constructivismo</w:t>
      </w:r>
      <w:r w:rsidR="00CA3680" w:rsidRPr="007165E9">
        <w:rPr>
          <w:rFonts w:ascii="Times New Roman" w:hAnsi="Times New Roman" w:cs="Times New Roman"/>
          <w:szCs w:val="24"/>
          <w:lang w:val="es-ES_tradnl"/>
        </w:rPr>
        <w:t xml:space="preserve"> y la </w:t>
      </w:r>
      <w:r w:rsidR="00D96244" w:rsidRPr="007165E9">
        <w:rPr>
          <w:rFonts w:ascii="Times New Roman" w:hAnsi="Times New Roman" w:cs="Times New Roman"/>
          <w:szCs w:val="24"/>
          <w:lang w:val="es-ES_tradnl"/>
        </w:rPr>
        <w:t>mediación tecnológica educativa.</w:t>
      </w:r>
      <w:r w:rsidR="003E2676" w:rsidRPr="007165E9">
        <w:rPr>
          <w:rFonts w:ascii="Times New Roman" w:hAnsi="Times New Roman" w:cs="Times New Roman"/>
          <w:szCs w:val="24"/>
          <w:lang w:val="es-ES_tradnl"/>
        </w:rPr>
        <w:t xml:space="preserve"> </w:t>
      </w:r>
    </w:p>
    <w:p w14:paraId="35FB06CB" w14:textId="2AD064E3" w:rsidR="00A05238" w:rsidRDefault="00AF7AE0"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or lo tanto, si esta investigación se trata básicamente de estrategias de enseñanza mediadas por tecnología y su relación con el aprendizaje significativo en una modalidad mixta, se puede decir que la aplicación directa de la teoría constructivista está en el proceso de mediación que realiza el profesor en el ambiente social que constituye la escuela y para este caso también la  modalidad en la que se lleva a cabo, donde lo expresado a través de los contenidos de los programas favorece la construcción del conocimiento desde el aprendizaje significativo que adquieren los estudiantes. Y es</w:t>
      </w:r>
      <w:r w:rsidR="001B3912" w:rsidRPr="007165E9">
        <w:rPr>
          <w:rFonts w:ascii="Times New Roman" w:hAnsi="Times New Roman" w:cs="Times New Roman"/>
          <w:szCs w:val="24"/>
          <w:lang w:val="es-ES_tradnl"/>
        </w:rPr>
        <w:t xml:space="preserve"> precisamente dicha interacción lo que beneficia</w:t>
      </w:r>
      <w:r w:rsidRPr="007165E9">
        <w:rPr>
          <w:rFonts w:ascii="Times New Roman" w:hAnsi="Times New Roman" w:cs="Times New Roman"/>
          <w:szCs w:val="24"/>
          <w:lang w:val="es-ES_tradnl"/>
        </w:rPr>
        <w:t xml:space="preserve"> </w:t>
      </w:r>
      <w:r w:rsidR="001B3912" w:rsidRPr="007165E9">
        <w:rPr>
          <w:rFonts w:ascii="Times New Roman" w:hAnsi="Times New Roman" w:cs="Times New Roman"/>
          <w:szCs w:val="24"/>
          <w:lang w:val="es-ES_tradnl"/>
        </w:rPr>
        <w:t>el</w:t>
      </w:r>
      <w:r w:rsidRPr="007165E9">
        <w:rPr>
          <w:rFonts w:ascii="Times New Roman" w:hAnsi="Times New Roman" w:cs="Times New Roman"/>
          <w:szCs w:val="24"/>
          <w:lang w:val="es-ES_tradnl"/>
        </w:rPr>
        <w:t xml:space="preserve"> proceso privado y personal.</w:t>
      </w:r>
    </w:p>
    <w:p w14:paraId="17BB0FFD" w14:textId="7E61273C" w:rsidR="006202A0" w:rsidRDefault="006202A0" w:rsidP="000507E8">
      <w:pPr>
        <w:pStyle w:val="Textoindependienteprimerasangra"/>
        <w:spacing w:line="360" w:lineRule="auto"/>
        <w:ind w:firstLine="0"/>
        <w:rPr>
          <w:rFonts w:ascii="Times New Roman" w:hAnsi="Times New Roman" w:cs="Times New Roman"/>
          <w:szCs w:val="24"/>
          <w:lang w:val="es-ES_tradnl"/>
        </w:rPr>
      </w:pPr>
    </w:p>
    <w:p w14:paraId="702B3031" w14:textId="77777777" w:rsidR="006202A0" w:rsidRPr="007165E9" w:rsidRDefault="006202A0" w:rsidP="000507E8">
      <w:pPr>
        <w:pStyle w:val="Textoindependienteprimerasangra"/>
        <w:spacing w:line="360" w:lineRule="auto"/>
        <w:ind w:firstLine="0"/>
        <w:rPr>
          <w:rFonts w:ascii="Times New Roman" w:hAnsi="Times New Roman" w:cs="Times New Roman"/>
          <w:szCs w:val="24"/>
          <w:lang w:val="es-ES_tradnl"/>
        </w:rPr>
      </w:pPr>
    </w:p>
    <w:p w14:paraId="7A4059E2" w14:textId="77777777" w:rsidR="00F45807" w:rsidRPr="007165E9" w:rsidRDefault="00F45807" w:rsidP="008478DF">
      <w:pPr>
        <w:pStyle w:val="Textoindependienteprimerasangra"/>
        <w:spacing w:line="360" w:lineRule="auto"/>
        <w:ind w:left="720" w:firstLine="0"/>
        <w:rPr>
          <w:rFonts w:ascii="Times New Roman" w:hAnsi="Times New Roman" w:cs="Times New Roman"/>
          <w:b/>
          <w:i/>
          <w:szCs w:val="24"/>
          <w:lang w:val="es-ES_tradnl"/>
        </w:rPr>
      </w:pPr>
      <w:r w:rsidRPr="007165E9">
        <w:rPr>
          <w:rFonts w:ascii="Times New Roman" w:hAnsi="Times New Roman" w:cs="Times New Roman"/>
          <w:b/>
          <w:i/>
          <w:szCs w:val="24"/>
          <w:lang w:val="es-ES_tradnl"/>
        </w:rPr>
        <w:lastRenderedPageBreak/>
        <w:t>Aprendizaje significativo y sus dimensiones</w:t>
      </w:r>
    </w:p>
    <w:p w14:paraId="11C51F87" w14:textId="77777777" w:rsidR="00FB27EF" w:rsidRPr="007165E9" w:rsidRDefault="00364794"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Por otro lado, </w:t>
      </w:r>
      <w:r w:rsidR="005A289F" w:rsidRPr="007165E9">
        <w:rPr>
          <w:rFonts w:ascii="Times New Roman" w:hAnsi="Times New Roman" w:cs="Times New Roman"/>
          <w:szCs w:val="24"/>
          <w:lang w:val="es-ES_tradnl"/>
        </w:rPr>
        <w:t>el</w:t>
      </w:r>
      <w:r w:rsidR="00D11F75" w:rsidRPr="007165E9">
        <w:rPr>
          <w:rFonts w:ascii="Times New Roman" w:hAnsi="Times New Roman" w:cs="Times New Roman"/>
          <w:szCs w:val="24"/>
          <w:lang w:val="es-ES_tradnl"/>
        </w:rPr>
        <w:t xml:space="preserve"> aprendizaje significativo, </w:t>
      </w:r>
      <w:r w:rsidR="005A289F" w:rsidRPr="007165E9">
        <w:rPr>
          <w:rFonts w:ascii="Times New Roman" w:hAnsi="Times New Roman" w:cs="Times New Roman"/>
          <w:szCs w:val="24"/>
          <w:lang w:val="es-ES_tradnl"/>
        </w:rPr>
        <w:t>no puede ser considerado</w:t>
      </w:r>
      <w:r w:rsidR="00D11F75" w:rsidRPr="007165E9">
        <w:rPr>
          <w:rFonts w:ascii="Times New Roman" w:hAnsi="Times New Roman" w:cs="Times New Roman"/>
          <w:szCs w:val="24"/>
          <w:lang w:val="es-ES_tradnl"/>
        </w:rPr>
        <w:t xml:space="preserve"> como </w:t>
      </w:r>
      <w:r w:rsidR="00A05238" w:rsidRPr="007165E9">
        <w:rPr>
          <w:rFonts w:ascii="Times New Roman" w:hAnsi="Times New Roman" w:cs="Times New Roman"/>
          <w:szCs w:val="24"/>
          <w:lang w:val="es-ES_tradnl"/>
        </w:rPr>
        <w:t>una cuestió</w:t>
      </w:r>
      <w:r w:rsidR="005A289F" w:rsidRPr="007165E9">
        <w:rPr>
          <w:rFonts w:ascii="Times New Roman" w:hAnsi="Times New Roman" w:cs="Times New Roman"/>
          <w:szCs w:val="24"/>
          <w:lang w:val="es-ES_tradnl"/>
        </w:rPr>
        <w:t>n de todo o nada, sino de grado, es decir, n</w:t>
      </w:r>
      <w:r w:rsidR="00A05238" w:rsidRPr="007165E9">
        <w:rPr>
          <w:rFonts w:ascii="Times New Roman" w:hAnsi="Times New Roman" w:cs="Times New Roman"/>
          <w:szCs w:val="24"/>
          <w:lang w:val="es-ES_tradnl"/>
        </w:rPr>
        <w:t>o cabe diseñar una actividad de evaluación</w:t>
      </w:r>
      <w:r w:rsidR="00505C45" w:rsidRPr="007165E9">
        <w:rPr>
          <w:rFonts w:ascii="Times New Roman" w:hAnsi="Times New Roman" w:cs="Times New Roman"/>
          <w:szCs w:val="24"/>
          <w:lang w:val="es-ES_tradnl"/>
        </w:rPr>
        <w:t xml:space="preserve"> para saber si el estudiante ha logrado o no un aprendizaje significativo,</w:t>
      </w:r>
      <w:r w:rsidR="00A05238" w:rsidRPr="007165E9">
        <w:rPr>
          <w:rFonts w:ascii="Times New Roman" w:hAnsi="Times New Roman" w:cs="Times New Roman"/>
          <w:szCs w:val="24"/>
          <w:lang w:val="es-ES_tradnl"/>
        </w:rPr>
        <w:t xml:space="preserve"> lo que procede es detectar el grado de significatividad del aprendizaje realizado </w:t>
      </w:r>
      <w:r w:rsidR="00505C45" w:rsidRPr="007165E9">
        <w:rPr>
          <w:rFonts w:ascii="Times New Roman" w:hAnsi="Times New Roman" w:cs="Times New Roman"/>
          <w:szCs w:val="24"/>
          <w:lang w:val="es-ES_tradnl"/>
        </w:rPr>
        <w:t>a través de</w:t>
      </w:r>
      <w:r w:rsidR="00A05238" w:rsidRPr="007165E9">
        <w:rPr>
          <w:rFonts w:ascii="Times New Roman" w:hAnsi="Times New Roman" w:cs="Times New Roman"/>
          <w:szCs w:val="24"/>
          <w:lang w:val="es-ES_tradnl"/>
        </w:rPr>
        <w:t xml:space="preserve"> actividades y tareas susceptibles de ser abordadas o resueltas a partir de diferentes grados de significatividad de los contenidos implicados en su desarrollo o resolución </w:t>
      </w:r>
      <w:r w:rsidR="00A64157" w:rsidRPr="007165E9">
        <w:rPr>
          <w:rFonts w:ascii="Times New Roman" w:hAnsi="Times New Roman" w:cs="Times New Roman"/>
          <w:szCs w:val="24"/>
          <w:lang w:val="es-ES_tradnl"/>
        </w:rPr>
        <w:t>(Coll, 2010</w:t>
      </w:r>
      <w:r w:rsidR="00A05238" w:rsidRPr="007165E9">
        <w:rPr>
          <w:rFonts w:ascii="Times New Roman" w:hAnsi="Times New Roman" w:cs="Times New Roman"/>
          <w:szCs w:val="24"/>
          <w:lang w:val="es-ES_tradnl"/>
        </w:rPr>
        <w:t xml:space="preserve">). </w:t>
      </w:r>
      <w:r w:rsidR="00FA083E" w:rsidRPr="007165E9">
        <w:rPr>
          <w:rFonts w:ascii="Times New Roman" w:hAnsi="Times New Roman" w:cs="Times New Roman"/>
          <w:szCs w:val="24"/>
          <w:lang w:val="es-ES_tradnl"/>
        </w:rPr>
        <w:t xml:space="preserve"> </w:t>
      </w:r>
      <w:r w:rsidR="00D11F75" w:rsidRPr="007165E9">
        <w:rPr>
          <w:rFonts w:ascii="Times New Roman" w:hAnsi="Times New Roman" w:cs="Times New Roman"/>
          <w:szCs w:val="24"/>
          <w:lang w:val="es-ES_tradnl"/>
        </w:rPr>
        <w:t>Con fundamento en lo anterior se puede asegurar</w:t>
      </w:r>
      <w:r w:rsidR="00594B8F" w:rsidRPr="007165E9">
        <w:rPr>
          <w:rFonts w:ascii="Times New Roman" w:hAnsi="Times New Roman" w:cs="Times New Roman"/>
          <w:szCs w:val="24"/>
          <w:lang w:val="es-ES_tradnl"/>
        </w:rPr>
        <w:t xml:space="preserve"> que</w:t>
      </w:r>
      <w:r w:rsidR="00D11F75" w:rsidRPr="007165E9">
        <w:rPr>
          <w:rFonts w:ascii="Times New Roman" w:hAnsi="Times New Roman" w:cs="Times New Roman"/>
          <w:szCs w:val="24"/>
          <w:lang w:val="es-ES_tradnl"/>
        </w:rPr>
        <w:t xml:space="preserve"> para que</w:t>
      </w:r>
      <w:r w:rsidR="00594B8F" w:rsidRPr="007165E9">
        <w:rPr>
          <w:rFonts w:ascii="Times New Roman" w:hAnsi="Times New Roman" w:cs="Times New Roman"/>
          <w:szCs w:val="24"/>
          <w:lang w:val="es-ES_tradnl"/>
        </w:rPr>
        <w:t xml:space="preserve"> el aprendizaje significativo pueda concretarse se requiere entonces una serie de acciones </w:t>
      </w:r>
      <w:r w:rsidR="00F51280" w:rsidRPr="007165E9">
        <w:rPr>
          <w:rFonts w:ascii="Times New Roman" w:hAnsi="Times New Roman" w:cs="Times New Roman"/>
          <w:szCs w:val="24"/>
          <w:lang w:val="es-ES_tradnl"/>
        </w:rPr>
        <w:t xml:space="preserve">y/o </w:t>
      </w:r>
      <w:r w:rsidR="00594B8F" w:rsidRPr="007165E9">
        <w:rPr>
          <w:rFonts w:ascii="Times New Roman" w:hAnsi="Times New Roman" w:cs="Times New Roman"/>
          <w:szCs w:val="24"/>
          <w:lang w:val="es-ES_tradnl"/>
        </w:rPr>
        <w:t>cogni</w:t>
      </w:r>
      <w:r w:rsidR="00F51280" w:rsidRPr="007165E9">
        <w:rPr>
          <w:rFonts w:ascii="Times New Roman" w:hAnsi="Times New Roman" w:cs="Times New Roman"/>
          <w:szCs w:val="24"/>
          <w:lang w:val="es-ES_tradnl"/>
        </w:rPr>
        <w:t>ciones</w:t>
      </w:r>
      <w:r w:rsidR="00594B8F" w:rsidRPr="007165E9">
        <w:rPr>
          <w:rFonts w:ascii="Times New Roman" w:hAnsi="Times New Roman" w:cs="Times New Roman"/>
          <w:szCs w:val="24"/>
          <w:lang w:val="es-ES_tradnl"/>
        </w:rPr>
        <w:t xml:space="preserve"> en cada uno de los estudiantes</w:t>
      </w:r>
      <w:r w:rsidR="00E307A7" w:rsidRPr="007165E9">
        <w:rPr>
          <w:rFonts w:ascii="Times New Roman" w:hAnsi="Times New Roman" w:cs="Times New Roman"/>
          <w:szCs w:val="24"/>
          <w:lang w:val="es-ES_tradnl"/>
        </w:rPr>
        <w:t xml:space="preserve">. Dichas acciones pueden </w:t>
      </w:r>
      <w:r w:rsidR="00594B8F" w:rsidRPr="007165E9">
        <w:rPr>
          <w:rFonts w:ascii="Times New Roman" w:hAnsi="Times New Roman" w:cs="Times New Roman"/>
          <w:szCs w:val="24"/>
          <w:lang w:val="es-ES_tradnl"/>
        </w:rPr>
        <w:t>denomina</w:t>
      </w:r>
      <w:r w:rsidR="00E307A7" w:rsidRPr="007165E9">
        <w:rPr>
          <w:rFonts w:ascii="Times New Roman" w:hAnsi="Times New Roman" w:cs="Times New Roman"/>
          <w:szCs w:val="24"/>
          <w:lang w:val="es-ES_tradnl"/>
        </w:rPr>
        <w:t>rse</w:t>
      </w:r>
      <w:r w:rsidR="00594B8F" w:rsidRPr="007165E9">
        <w:rPr>
          <w:rFonts w:ascii="Times New Roman" w:hAnsi="Times New Roman" w:cs="Times New Roman"/>
          <w:szCs w:val="24"/>
          <w:lang w:val="es-ES_tradnl"/>
        </w:rPr>
        <w:t xml:space="preserve"> dimensiones del aprendizaje significativo, </w:t>
      </w:r>
      <w:r w:rsidR="00E307A7" w:rsidRPr="007165E9">
        <w:rPr>
          <w:rFonts w:ascii="Times New Roman" w:hAnsi="Times New Roman" w:cs="Times New Roman"/>
          <w:szCs w:val="24"/>
          <w:lang w:val="es-ES_tradnl"/>
        </w:rPr>
        <w:t xml:space="preserve">las cuales se sintetizan </w:t>
      </w:r>
      <w:r w:rsidR="00505C45" w:rsidRPr="007165E9">
        <w:rPr>
          <w:rFonts w:ascii="Times New Roman" w:hAnsi="Times New Roman" w:cs="Times New Roman"/>
          <w:szCs w:val="24"/>
          <w:lang w:val="es-ES_tradnl"/>
        </w:rPr>
        <w:t>en el siguiente gráfico, mismas que fueron tomadas como referente para el análisis de los resultados de esta investigación.</w:t>
      </w:r>
    </w:p>
    <w:p w14:paraId="752217D9" w14:textId="77777777" w:rsidR="002F5599" w:rsidRPr="007165E9" w:rsidRDefault="002F5599" w:rsidP="000507E8">
      <w:pPr>
        <w:pStyle w:val="Textoindependienteprimerasangra"/>
        <w:spacing w:line="360" w:lineRule="auto"/>
        <w:ind w:firstLine="0"/>
        <w:jc w:val="center"/>
        <w:rPr>
          <w:rFonts w:ascii="Times New Roman" w:hAnsi="Times New Roman" w:cs="Times New Roman"/>
          <w:szCs w:val="24"/>
          <w:lang w:val="es-ES_tradnl"/>
        </w:rPr>
      </w:pPr>
      <w:r w:rsidRPr="006202A0">
        <w:rPr>
          <w:rFonts w:ascii="Times New Roman" w:hAnsi="Times New Roman" w:cs="Times New Roman"/>
          <w:b/>
          <w:szCs w:val="24"/>
          <w:lang w:val="es-ES_tradnl"/>
        </w:rPr>
        <w:t>Figura 1.</w:t>
      </w:r>
      <w:r w:rsidRPr="007165E9">
        <w:rPr>
          <w:rFonts w:ascii="Times New Roman" w:hAnsi="Times New Roman" w:cs="Times New Roman"/>
          <w:szCs w:val="24"/>
          <w:lang w:val="es-ES_tradnl"/>
        </w:rPr>
        <w:t xml:space="preserve"> Dimensiones del aprendizaje significativo</w:t>
      </w:r>
    </w:p>
    <w:p w14:paraId="37F9E07C" w14:textId="77777777" w:rsidR="00921817" w:rsidRPr="007165E9" w:rsidRDefault="00574946" w:rsidP="000507E8">
      <w:pPr>
        <w:pStyle w:val="Textoindependienteprimerasangra"/>
        <w:spacing w:line="360" w:lineRule="auto"/>
        <w:ind w:firstLine="0"/>
        <w:jc w:val="center"/>
        <w:rPr>
          <w:rFonts w:ascii="Times New Roman" w:hAnsi="Times New Roman" w:cs="Times New Roman"/>
          <w:szCs w:val="24"/>
          <w:lang w:val="es-ES_tradnl"/>
        </w:rPr>
      </w:pPr>
      <w:r w:rsidRPr="007165E9">
        <w:rPr>
          <w:rFonts w:ascii="Times New Roman" w:hAnsi="Times New Roman" w:cs="Times New Roman"/>
          <w:noProof/>
          <w:szCs w:val="24"/>
          <w:lang w:eastAsia="es-MX"/>
        </w:rPr>
        <w:drawing>
          <wp:inline distT="0" distB="0" distL="0" distR="0" wp14:anchorId="47A00E2B" wp14:editId="624C5026">
            <wp:extent cx="5972175" cy="2276475"/>
            <wp:effectExtent l="0" t="0" r="0" b="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003E4CC0" w:rsidRPr="007165E9">
        <w:rPr>
          <w:rFonts w:ascii="Times New Roman" w:hAnsi="Times New Roman" w:cs="Times New Roman"/>
          <w:szCs w:val="24"/>
          <w:lang w:val="es-ES_tradnl"/>
        </w:rPr>
        <w:t xml:space="preserve"> </w:t>
      </w:r>
      <w:r w:rsidR="00FB27EF" w:rsidRPr="007165E9">
        <w:rPr>
          <w:rFonts w:ascii="Times New Roman" w:hAnsi="Times New Roman" w:cs="Times New Roman"/>
          <w:szCs w:val="24"/>
          <w:lang w:val="es-ES_tradnl"/>
        </w:rPr>
        <w:t xml:space="preserve">Conceptos extraídos </w:t>
      </w:r>
      <w:r w:rsidR="002F5599" w:rsidRPr="007165E9">
        <w:rPr>
          <w:rFonts w:ascii="Times New Roman" w:hAnsi="Times New Roman" w:cs="Times New Roman"/>
          <w:szCs w:val="24"/>
          <w:lang w:val="es-ES_tradnl"/>
        </w:rPr>
        <w:t>sobre las dimensiones del aprendizaje a partir de los conceptos presentados por</w:t>
      </w:r>
      <w:r w:rsidR="00FB27EF" w:rsidRPr="007165E9">
        <w:rPr>
          <w:rFonts w:ascii="Times New Roman" w:hAnsi="Times New Roman" w:cs="Times New Roman"/>
          <w:szCs w:val="24"/>
          <w:lang w:val="es-ES_tradnl"/>
        </w:rPr>
        <w:t xml:space="preserve"> </w:t>
      </w:r>
      <w:r w:rsidR="009C210E" w:rsidRPr="007165E9">
        <w:rPr>
          <w:rFonts w:ascii="Times New Roman" w:hAnsi="Times New Roman" w:cs="Times New Roman"/>
          <w:szCs w:val="24"/>
          <w:lang w:val="es-ES_tradnl"/>
        </w:rPr>
        <w:t xml:space="preserve">Coll, </w:t>
      </w:r>
      <w:r w:rsidR="002F5599" w:rsidRPr="007165E9">
        <w:rPr>
          <w:rFonts w:ascii="Times New Roman" w:hAnsi="Times New Roman" w:cs="Times New Roman"/>
          <w:szCs w:val="24"/>
          <w:lang w:val="es-ES_tradnl"/>
        </w:rPr>
        <w:t>(</w:t>
      </w:r>
      <w:r w:rsidR="009C210E" w:rsidRPr="007165E9">
        <w:rPr>
          <w:rFonts w:ascii="Times New Roman" w:hAnsi="Times New Roman" w:cs="Times New Roman"/>
          <w:szCs w:val="24"/>
          <w:lang w:val="es-ES_tradnl"/>
        </w:rPr>
        <w:t>1990</w:t>
      </w:r>
      <w:r w:rsidR="002F5599" w:rsidRPr="007165E9">
        <w:rPr>
          <w:rFonts w:ascii="Times New Roman" w:hAnsi="Times New Roman" w:cs="Times New Roman"/>
          <w:szCs w:val="24"/>
          <w:lang w:val="es-ES_tradnl"/>
        </w:rPr>
        <w:t>) y Zarzar</w:t>
      </w:r>
      <w:r w:rsidR="009C210E" w:rsidRPr="007165E9">
        <w:rPr>
          <w:rFonts w:ascii="Times New Roman" w:hAnsi="Times New Roman" w:cs="Times New Roman"/>
          <w:szCs w:val="24"/>
          <w:lang w:val="es-ES_tradnl"/>
        </w:rPr>
        <w:t xml:space="preserve"> </w:t>
      </w:r>
      <w:r w:rsidR="002F5599" w:rsidRPr="007165E9">
        <w:rPr>
          <w:rFonts w:ascii="Times New Roman" w:hAnsi="Times New Roman" w:cs="Times New Roman"/>
          <w:szCs w:val="24"/>
          <w:lang w:val="es-ES_tradnl"/>
        </w:rPr>
        <w:t>(</w:t>
      </w:r>
      <w:r w:rsidR="009C210E" w:rsidRPr="007165E9">
        <w:rPr>
          <w:rFonts w:ascii="Times New Roman" w:hAnsi="Times New Roman" w:cs="Times New Roman"/>
          <w:szCs w:val="24"/>
          <w:lang w:val="es-ES_tradnl"/>
        </w:rPr>
        <w:t>2000)</w:t>
      </w:r>
      <w:r w:rsidR="002F5599" w:rsidRPr="007165E9">
        <w:rPr>
          <w:rFonts w:ascii="Times New Roman" w:hAnsi="Times New Roman" w:cs="Times New Roman"/>
          <w:szCs w:val="24"/>
          <w:lang w:val="es-ES_tradnl"/>
        </w:rPr>
        <w:t>. Creación propia</w:t>
      </w:r>
      <w:r w:rsidR="007165E9">
        <w:rPr>
          <w:rFonts w:ascii="Times New Roman" w:hAnsi="Times New Roman" w:cs="Times New Roman"/>
          <w:szCs w:val="24"/>
          <w:lang w:val="es-ES_tradnl"/>
        </w:rPr>
        <w:t>.</w:t>
      </w:r>
    </w:p>
    <w:p w14:paraId="0825CA3E" w14:textId="43E4AA55" w:rsidR="00505C45" w:rsidRDefault="00505C45" w:rsidP="000507E8">
      <w:pPr>
        <w:pStyle w:val="Textoindependienteprimerasangra"/>
        <w:spacing w:line="360" w:lineRule="auto"/>
        <w:ind w:firstLine="0"/>
        <w:jc w:val="center"/>
        <w:rPr>
          <w:rFonts w:ascii="Times New Roman" w:hAnsi="Times New Roman" w:cs="Times New Roman"/>
          <w:szCs w:val="24"/>
          <w:lang w:val="es-ES_tradnl"/>
        </w:rPr>
      </w:pPr>
    </w:p>
    <w:p w14:paraId="36675353" w14:textId="34F465D4" w:rsidR="006202A0" w:rsidRDefault="006202A0" w:rsidP="000507E8">
      <w:pPr>
        <w:pStyle w:val="Textoindependienteprimerasangra"/>
        <w:spacing w:line="360" w:lineRule="auto"/>
        <w:ind w:firstLine="0"/>
        <w:jc w:val="center"/>
        <w:rPr>
          <w:rFonts w:ascii="Times New Roman" w:hAnsi="Times New Roman" w:cs="Times New Roman"/>
          <w:szCs w:val="24"/>
          <w:lang w:val="es-ES_tradnl"/>
        </w:rPr>
      </w:pPr>
    </w:p>
    <w:p w14:paraId="1EF34538" w14:textId="75B32897" w:rsidR="006202A0" w:rsidRDefault="006202A0" w:rsidP="000507E8">
      <w:pPr>
        <w:pStyle w:val="Textoindependienteprimerasangra"/>
        <w:spacing w:line="360" w:lineRule="auto"/>
        <w:ind w:firstLine="0"/>
        <w:jc w:val="center"/>
        <w:rPr>
          <w:rFonts w:ascii="Times New Roman" w:hAnsi="Times New Roman" w:cs="Times New Roman"/>
          <w:szCs w:val="24"/>
          <w:lang w:val="es-ES_tradnl"/>
        </w:rPr>
      </w:pPr>
    </w:p>
    <w:p w14:paraId="75293259" w14:textId="77777777" w:rsidR="006202A0" w:rsidRPr="007165E9" w:rsidRDefault="006202A0" w:rsidP="000507E8">
      <w:pPr>
        <w:pStyle w:val="Textoindependienteprimerasangra"/>
        <w:spacing w:line="360" w:lineRule="auto"/>
        <w:ind w:firstLine="0"/>
        <w:jc w:val="center"/>
        <w:rPr>
          <w:rFonts w:ascii="Times New Roman" w:hAnsi="Times New Roman" w:cs="Times New Roman"/>
          <w:szCs w:val="24"/>
          <w:lang w:val="es-ES_tradnl"/>
        </w:rPr>
      </w:pPr>
    </w:p>
    <w:p w14:paraId="2CCC7428" w14:textId="77777777" w:rsidR="00594B8F" w:rsidRPr="007165E9" w:rsidRDefault="00271789"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 xml:space="preserve">Los aspectos específicos de </w:t>
      </w:r>
      <w:r w:rsidR="00522672" w:rsidRPr="007165E9">
        <w:rPr>
          <w:rFonts w:ascii="Times New Roman" w:hAnsi="Times New Roman" w:cs="Times New Roman"/>
          <w:szCs w:val="24"/>
          <w:lang w:val="es-ES_tradnl"/>
        </w:rPr>
        <w:t>las</w:t>
      </w:r>
      <w:r w:rsidRPr="007165E9">
        <w:rPr>
          <w:rFonts w:ascii="Times New Roman" w:hAnsi="Times New Roman" w:cs="Times New Roman"/>
          <w:szCs w:val="24"/>
          <w:lang w:val="es-ES_tradnl"/>
        </w:rPr>
        <w:t xml:space="preserve"> dimensiones se detallan a continuación:</w:t>
      </w:r>
    </w:p>
    <w:p w14:paraId="3A90EEE2" w14:textId="77777777" w:rsidR="00594B8F" w:rsidRPr="007165E9" w:rsidRDefault="00594B8F" w:rsidP="000507E8">
      <w:pPr>
        <w:pStyle w:val="Textoindependienteprimerasangra"/>
        <w:numPr>
          <w:ilvl w:val="0"/>
          <w:numId w:val="12"/>
        </w:numPr>
        <w:spacing w:line="360" w:lineRule="auto"/>
        <w:rPr>
          <w:rFonts w:ascii="Times New Roman" w:hAnsi="Times New Roman" w:cs="Times New Roman"/>
          <w:szCs w:val="24"/>
          <w:lang w:val="es-ES_tradnl"/>
        </w:rPr>
      </w:pPr>
      <w:r w:rsidRPr="007165E9">
        <w:rPr>
          <w:rFonts w:ascii="Times New Roman" w:hAnsi="Times New Roman" w:cs="Times New Roman"/>
          <w:szCs w:val="24"/>
          <w:lang w:val="es-ES_tradnl"/>
        </w:rPr>
        <w:t>La motivación,</w:t>
      </w:r>
      <w:r w:rsidR="00FA083E" w:rsidRPr="007165E9">
        <w:rPr>
          <w:rFonts w:ascii="Times New Roman" w:hAnsi="Times New Roman" w:cs="Times New Roman"/>
          <w:szCs w:val="24"/>
          <w:lang w:val="es-ES_tradnl"/>
        </w:rPr>
        <w:t xml:space="preserve"> se puede asegurar que </w:t>
      </w:r>
      <w:r w:rsidRPr="007165E9">
        <w:rPr>
          <w:rFonts w:ascii="Times New Roman" w:hAnsi="Times New Roman" w:cs="Times New Roman"/>
          <w:szCs w:val="24"/>
          <w:lang w:val="es-ES_tradnl"/>
        </w:rPr>
        <w:t>el mayor o menor grado de significatividad del aprendizaje dependerá en gran parte de la fuerza de esa tendencia a aprender significativamente.</w:t>
      </w:r>
    </w:p>
    <w:p w14:paraId="65293176" w14:textId="77777777" w:rsidR="00594B8F" w:rsidRPr="007165E9" w:rsidRDefault="00594B8F" w:rsidP="000507E8">
      <w:pPr>
        <w:pStyle w:val="Textoindependienteprimerasangra"/>
        <w:numPr>
          <w:ilvl w:val="0"/>
          <w:numId w:val="12"/>
        </w:numPr>
        <w:spacing w:line="360" w:lineRule="auto"/>
        <w:rPr>
          <w:rFonts w:ascii="Times New Roman" w:hAnsi="Times New Roman" w:cs="Times New Roman"/>
          <w:szCs w:val="24"/>
          <w:lang w:val="es-ES_tradnl"/>
        </w:rPr>
      </w:pPr>
      <w:r w:rsidRPr="007165E9">
        <w:rPr>
          <w:rFonts w:ascii="Times New Roman" w:hAnsi="Times New Roman" w:cs="Times New Roman"/>
          <w:szCs w:val="24"/>
          <w:lang w:val="es-ES_tradnl"/>
        </w:rPr>
        <w:t>La comprensión</w:t>
      </w:r>
      <w:r w:rsid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se pretende la construcción de significados, para lo cual se requiere buscar la relación entre los conocimientos previos y los nuevos. Se trata de</w:t>
      </w:r>
      <w:r w:rsidR="002B6AF5" w:rsidRPr="007165E9">
        <w:rPr>
          <w:rFonts w:ascii="Times New Roman" w:hAnsi="Times New Roman" w:cs="Times New Roman"/>
          <w:szCs w:val="24"/>
          <w:lang w:val="es-ES_tradnl"/>
        </w:rPr>
        <w:t xml:space="preserve"> una concordancia muy especial a la </w:t>
      </w:r>
      <w:r w:rsidRPr="007165E9">
        <w:rPr>
          <w:rFonts w:ascii="Times New Roman" w:hAnsi="Times New Roman" w:cs="Times New Roman"/>
          <w:szCs w:val="24"/>
          <w:lang w:val="es-ES_tradnl"/>
        </w:rPr>
        <w:t>que frecuentemente se le llama comprensión de los contenidos</w:t>
      </w:r>
      <w:r w:rsidR="002B6AF5" w:rsidRPr="007165E9">
        <w:rPr>
          <w:rFonts w:ascii="Times New Roman" w:hAnsi="Times New Roman" w:cs="Times New Roman"/>
          <w:szCs w:val="24"/>
          <w:lang w:val="es-ES_tradnl"/>
        </w:rPr>
        <w:t>.</w:t>
      </w:r>
    </w:p>
    <w:p w14:paraId="785B6224" w14:textId="77777777" w:rsidR="00E307A7" w:rsidRPr="007165E9" w:rsidRDefault="00594B8F" w:rsidP="000507E8">
      <w:pPr>
        <w:pStyle w:val="Textoindependienteprimerasangra"/>
        <w:numPr>
          <w:ilvl w:val="0"/>
          <w:numId w:val="12"/>
        </w:numPr>
        <w:spacing w:line="360" w:lineRule="auto"/>
        <w:rPr>
          <w:rFonts w:ascii="Times New Roman" w:hAnsi="Times New Roman" w:cs="Times New Roman"/>
          <w:szCs w:val="24"/>
          <w:lang w:val="es-ES_tradnl"/>
        </w:rPr>
      </w:pPr>
      <w:r w:rsidRPr="007165E9">
        <w:rPr>
          <w:rFonts w:ascii="Times New Roman" w:hAnsi="Times New Roman" w:cs="Times New Roman"/>
          <w:szCs w:val="24"/>
          <w:lang w:val="es-ES_tradnl"/>
        </w:rPr>
        <w:t>La funcionalidad,</w:t>
      </w:r>
      <w:r w:rsidR="003B64BD" w:rsidRPr="007165E9">
        <w:rPr>
          <w:rFonts w:ascii="Times New Roman" w:hAnsi="Times New Roman" w:cs="Times New Roman"/>
          <w:szCs w:val="24"/>
          <w:lang w:val="es-ES_tradnl"/>
        </w:rPr>
        <w:t xml:space="preserve"> </w:t>
      </w:r>
      <w:r w:rsidR="003F6433" w:rsidRPr="007165E9">
        <w:rPr>
          <w:rFonts w:ascii="Times New Roman" w:hAnsi="Times New Roman" w:cs="Times New Roman"/>
          <w:szCs w:val="24"/>
          <w:lang w:val="es-ES_tradnl"/>
        </w:rPr>
        <w:t xml:space="preserve">o </w:t>
      </w:r>
      <w:r w:rsidRPr="007165E9">
        <w:rPr>
          <w:rFonts w:ascii="Times New Roman" w:hAnsi="Times New Roman" w:cs="Times New Roman"/>
          <w:szCs w:val="24"/>
          <w:lang w:val="es-ES_tradnl"/>
        </w:rPr>
        <w:t>aprendizaje funcional</w:t>
      </w:r>
      <w:r w:rsidR="003F6433" w:rsidRP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es </w:t>
      </w:r>
      <w:r w:rsidR="007165E9">
        <w:rPr>
          <w:rFonts w:ascii="Times New Roman" w:hAnsi="Times New Roman" w:cs="Times New Roman"/>
          <w:szCs w:val="24"/>
          <w:lang w:val="es-ES_tradnl"/>
        </w:rPr>
        <w:t>aquel</w:t>
      </w:r>
      <w:r w:rsidR="007165E9"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que nos permite utilizar los conocimientos adquiridos para resolver problemas en c</w:t>
      </w:r>
      <w:r w:rsidR="00764463" w:rsidRPr="007165E9">
        <w:rPr>
          <w:rFonts w:ascii="Times New Roman" w:hAnsi="Times New Roman" w:cs="Times New Roman"/>
          <w:szCs w:val="24"/>
          <w:lang w:val="es-ES_tradnl"/>
        </w:rPr>
        <w:t xml:space="preserve">ontextos diferentes. </w:t>
      </w:r>
      <w:r w:rsidRPr="007165E9">
        <w:rPr>
          <w:rFonts w:ascii="Times New Roman" w:hAnsi="Times New Roman" w:cs="Times New Roman"/>
          <w:szCs w:val="24"/>
          <w:lang w:val="es-ES_tradnl"/>
        </w:rPr>
        <w:t>Por lo tanto, de activarse estos procesos de razonamiento, el estudiante podrá estar en condiciones de encontrar la funcionalidad d</w:t>
      </w:r>
      <w:r w:rsidR="00CF2DDB" w:rsidRPr="007165E9">
        <w:rPr>
          <w:rFonts w:ascii="Times New Roman" w:hAnsi="Times New Roman" w:cs="Times New Roman"/>
          <w:szCs w:val="24"/>
          <w:lang w:val="es-ES_tradnl"/>
        </w:rPr>
        <w:t xml:space="preserve">e los conocimientos adquiridos. </w:t>
      </w:r>
    </w:p>
    <w:p w14:paraId="64D0FCF5" w14:textId="77777777" w:rsidR="00594B8F" w:rsidRPr="007165E9" w:rsidRDefault="00594B8F" w:rsidP="000507E8">
      <w:pPr>
        <w:pStyle w:val="Textoindependienteprimerasangra"/>
        <w:numPr>
          <w:ilvl w:val="0"/>
          <w:numId w:val="12"/>
        </w:numPr>
        <w:spacing w:line="360" w:lineRule="auto"/>
        <w:rPr>
          <w:rFonts w:ascii="Times New Roman" w:hAnsi="Times New Roman" w:cs="Times New Roman"/>
          <w:szCs w:val="24"/>
          <w:lang w:val="es-ES_tradnl"/>
        </w:rPr>
      </w:pPr>
      <w:r w:rsidRPr="007165E9">
        <w:rPr>
          <w:rFonts w:ascii="Times New Roman" w:hAnsi="Times New Roman" w:cs="Times New Roman"/>
          <w:szCs w:val="24"/>
          <w:lang w:val="es-ES_tradnl"/>
        </w:rPr>
        <w:t xml:space="preserve">La participación activa se empieza a dar cuando el estudiante asume un papel activo y trabaja sobre la información recibida. </w:t>
      </w:r>
      <w:r w:rsidR="00A72082" w:rsidRPr="007165E9">
        <w:rPr>
          <w:rFonts w:ascii="Times New Roman" w:hAnsi="Times New Roman" w:cs="Times New Roman"/>
          <w:szCs w:val="24"/>
          <w:lang w:val="es-ES_tradnl"/>
        </w:rPr>
        <w:t>Se integra por</w:t>
      </w:r>
      <w:r w:rsidRPr="007165E9">
        <w:rPr>
          <w:rFonts w:ascii="Times New Roman" w:hAnsi="Times New Roman" w:cs="Times New Roman"/>
          <w:szCs w:val="24"/>
          <w:lang w:val="es-ES_tradnl"/>
        </w:rPr>
        <w:t xml:space="preserve"> diferentes momentos en los que</w:t>
      </w:r>
      <w:r w:rsidR="00A72082" w:rsidRPr="007165E9">
        <w:rPr>
          <w:rFonts w:ascii="Times New Roman" w:hAnsi="Times New Roman" w:cs="Times New Roman"/>
          <w:szCs w:val="24"/>
          <w:lang w:val="es-ES_tradnl"/>
        </w:rPr>
        <w:t xml:space="preserve"> el estudiante</w:t>
      </w:r>
      <w:r w:rsidRPr="007165E9">
        <w:rPr>
          <w:rFonts w:ascii="Times New Roman" w:hAnsi="Times New Roman" w:cs="Times New Roman"/>
          <w:szCs w:val="24"/>
          <w:lang w:val="es-ES_tradnl"/>
        </w:rPr>
        <w:t xml:space="preserve"> reflexion</w:t>
      </w:r>
      <w:r w:rsidR="00A72082" w:rsidRPr="007165E9">
        <w:rPr>
          <w:rFonts w:ascii="Times New Roman" w:hAnsi="Times New Roman" w:cs="Times New Roman"/>
          <w:szCs w:val="24"/>
          <w:lang w:val="es-ES_tradnl"/>
        </w:rPr>
        <w:t>a</w:t>
      </w:r>
      <w:r w:rsidR="00764463" w:rsidRPr="007165E9">
        <w:rPr>
          <w:rFonts w:ascii="Times New Roman" w:hAnsi="Times New Roman" w:cs="Times New Roman"/>
          <w:szCs w:val="24"/>
          <w:lang w:val="es-ES_tradnl"/>
        </w:rPr>
        <w:t xml:space="preserve"> sobre su propio proceso: analizar valorar, actuar </w:t>
      </w:r>
      <w:r w:rsidR="00D11F75" w:rsidRPr="007165E9">
        <w:rPr>
          <w:rFonts w:ascii="Times New Roman" w:hAnsi="Times New Roman" w:cs="Times New Roman"/>
          <w:szCs w:val="24"/>
          <w:lang w:val="es-ES_tradnl"/>
        </w:rPr>
        <w:t>y detectar</w:t>
      </w:r>
      <w:r w:rsidR="00764463"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las dificultades </w:t>
      </w:r>
      <w:r w:rsidR="00764463" w:rsidRPr="007165E9">
        <w:rPr>
          <w:rFonts w:ascii="Times New Roman" w:hAnsi="Times New Roman" w:cs="Times New Roman"/>
          <w:szCs w:val="24"/>
          <w:lang w:val="es-ES_tradnl"/>
        </w:rPr>
        <w:t>y</w:t>
      </w:r>
      <w:r w:rsidRPr="007165E9">
        <w:rPr>
          <w:rFonts w:ascii="Times New Roman" w:hAnsi="Times New Roman" w:cs="Times New Roman"/>
          <w:szCs w:val="24"/>
          <w:lang w:val="es-ES_tradnl"/>
        </w:rPr>
        <w:t xml:space="preserve"> los medios para resolverlos</w:t>
      </w:r>
      <w:r w:rsidR="00764463" w:rsidRPr="007165E9">
        <w:rPr>
          <w:rFonts w:ascii="Times New Roman" w:hAnsi="Times New Roman" w:cs="Times New Roman"/>
          <w:szCs w:val="24"/>
          <w:lang w:val="es-ES_tradnl"/>
        </w:rPr>
        <w:t>, además de extraer</w:t>
      </w:r>
      <w:r w:rsidRPr="007165E9">
        <w:rPr>
          <w:rFonts w:ascii="Times New Roman" w:hAnsi="Times New Roman" w:cs="Times New Roman"/>
          <w:szCs w:val="24"/>
          <w:lang w:val="es-ES_tradnl"/>
        </w:rPr>
        <w:t xml:space="preserve"> conclusiones que le sirvan para afrontar otros retos de aprendizaje</w:t>
      </w:r>
      <w:r w:rsidR="00764463" w:rsidRPr="007165E9">
        <w:rPr>
          <w:rFonts w:ascii="Times New Roman" w:hAnsi="Times New Roman" w:cs="Times New Roman"/>
          <w:szCs w:val="24"/>
          <w:lang w:val="es-ES_tradnl"/>
        </w:rPr>
        <w:t>.</w:t>
      </w:r>
    </w:p>
    <w:p w14:paraId="408522D6" w14:textId="77777777" w:rsidR="00EE653A" w:rsidRPr="007165E9" w:rsidRDefault="00594B8F" w:rsidP="000507E8">
      <w:pPr>
        <w:pStyle w:val="Textoindependienteprimerasangra"/>
        <w:numPr>
          <w:ilvl w:val="0"/>
          <w:numId w:val="12"/>
        </w:numPr>
        <w:spacing w:line="360" w:lineRule="auto"/>
        <w:rPr>
          <w:rFonts w:ascii="Times New Roman" w:hAnsi="Times New Roman" w:cs="Times New Roman"/>
          <w:szCs w:val="24"/>
          <w:lang w:val="es-ES_tradnl"/>
        </w:rPr>
      </w:pPr>
      <w:r w:rsidRPr="007165E9">
        <w:rPr>
          <w:rFonts w:ascii="Times New Roman" w:hAnsi="Times New Roman" w:cs="Times New Roman"/>
          <w:szCs w:val="24"/>
          <w:lang w:val="es-ES_tradnl"/>
        </w:rPr>
        <w:t xml:space="preserve">La relación con la vida real, </w:t>
      </w:r>
      <w:r w:rsidR="003F6433" w:rsidRPr="007165E9">
        <w:rPr>
          <w:rFonts w:ascii="Times New Roman" w:hAnsi="Times New Roman" w:cs="Times New Roman"/>
          <w:szCs w:val="24"/>
          <w:lang w:val="es-ES_tradnl"/>
        </w:rPr>
        <w:t>se refleja en l</w:t>
      </w:r>
      <w:r w:rsidRPr="007165E9">
        <w:rPr>
          <w:rFonts w:ascii="Times New Roman" w:hAnsi="Times New Roman" w:cs="Times New Roman"/>
          <w:szCs w:val="24"/>
          <w:lang w:val="es-ES_tradnl"/>
        </w:rPr>
        <w:t>a satisfacción de necesidades reales para los estudia</w:t>
      </w:r>
      <w:r w:rsidR="003F6433" w:rsidRPr="007165E9">
        <w:rPr>
          <w:rFonts w:ascii="Times New Roman" w:hAnsi="Times New Roman" w:cs="Times New Roman"/>
          <w:szCs w:val="24"/>
          <w:lang w:val="es-ES_tradnl"/>
        </w:rPr>
        <w:t xml:space="preserve">ntes y </w:t>
      </w:r>
      <w:r w:rsidRPr="007165E9">
        <w:rPr>
          <w:rFonts w:ascii="Times New Roman" w:hAnsi="Times New Roman" w:cs="Times New Roman"/>
          <w:szCs w:val="24"/>
          <w:lang w:val="es-ES_tradnl"/>
        </w:rPr>
        <w:t>reflejan un g</w:t>
      </w:r>
      <w:r w:rsidR="00EE653A" w:rsidRPr="007165E9">
        <w:rPr>
          <w:rFonts w:ascii="Times New Roman" w:hAnsi="Times New Roman" w:cs="Times New Roman"/>
          <w:szCs w:val="24"/>
          <w:lang w:val="es-ES_tradnl"/>
        </w:rPr>
        <w:t>rado de significatividad mayor.</w:t>
      </w:r>
    </w:p>
    <w:p w14:paraId="4E9651CB" w14:textId="0DC5070B" w:rsidR="00D11F75" w:rsidRDefault="00D11F7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or lo tanto y de acuerdo con las teorías expuestas en el marco teórico de este trabajo, el conocimiento entonces es construido a partir de las experiencias individuales, de ahí la importancia de analizar las ideas y percepciones que el docente universitario tiene en relación a las estrategias de enseñanza mediadas por tecnología que utiliza en una modalidad mixta, así como indagar sobre las percepciones que el estudiante tiene respecto al aprendizaje significativo que alcanza a través los cursos mediados tecnológicamente</w:t>
      </w:r>
      <w:r w:rsidR="006202A0">
        <w:rPr>
          <w:rFonts w:ascii="Times New Roman" w:hAnsi="Times New Roman" w:cs="Times New Roman"/>
          <w:szCs w:val="24"/>
          <w:lang w:val="es-ES_tradnl"/>
        </w:rPr>
        <w:t>.</w:t>
      </w:r>
    </w:p>
    <w:p w14:paraId="5AABE3CC" w14:textId="0F4EE8CC" w:rsidR="006202A0" w:rsidRDefault="006202A0" w:rsidP="000507E8">
      <w:pPr>
        <w:pStyle w:val="Textoindependienteprimerasangra"/>
        <w:spacing w:line="360" w:lineRule="auto"/>
        <w:ind w:firstLine="0"/>
        <w:rPr>
          <w:rFonts w:ascii="Times New Roman" w:hAnsi="Times New Roman" w:cs="Times New Roman"/>
          <w:color w:val="4F81BD" w:themeColor="accent1"/>
          <w:szCs w:val="24"/>
          <w:lang w:val="es-ES_tradnl"/>
        </w:rPr>
      </w:pPr>
    </w:p>
    <w:p w14:paraId="61458BDC" w14:textId="77777777" w:rsidR="006202A0" w:rsidRPr="007165E9" w:rsidRDefault="006202A0" w:rsidP="000507E8">
      <w:pPr>
        <w:pStyle w:val="Textoindependienteprimerasangra"/>
        <w:spacing w:line="360" w:lineRule="auto"/>
        <w:ind w:firstLine="0"/>
        <w:rPr>
          <w:rFonts w:ascii="Times New Roman" w:hAnsi="Times New Roman" w:cs="Times New Roman"/>
          <w:color w:val="4F81BD" w:themeColor="accent1"/>
          <w:szCs w:val="24"/>
          <w:lang w:val="es-ES_tradnl"/>
        </w:rPr>
      </w:pPr>
    </w:p>
    <w:p w14:paraId="77CCC1B8" w14:textId="77777777" w:rsidR="00256B39" w:rsidRPr="00A34A45" w:rsidRDefault="00620881" w:rsidP="00F975E0">
      <w:pPr>
        <w:pStyle w:val="Textoindependienteprimerasangra"/>
        <w:spacing w:line="360" w:lineRule="auto"/>
        <w:ind w:firstLine="0"/>
        <w:jc w:val="left"/>
        <w:rPr>
          <w:rFonts w:ascii="Arial" w:hAnsi="Arial"/>
          <w:b/>
          <w:szCs w:val="24"/>
          <w:lang w:val="es-ES_tradnl" w:eastAsia="es-ES"/>
        </w:rPr>
      </w:pPr>
      <w:r w:rsidRPr="00A34A45">
        <w:rPr>
          <w:rFonts w:ascii="Arial" w:hAnsi="Arial"/>
          <w:b/>
          <w:szCs w:val="24"/>
          <w:lang w:val="es-ES_tradnl" w:eastAsia="es-ES"/>
        </w:rPr>
        <w:lastRenderedPageBreak/>
        <w:t>Metodología</w:t>
      </w:r>
    </w:p>
    <w:p w14:paraId="05309C0B" w14:textId="77777777" w:rsidR="00256B39" w:rsidRPr="007165E9" w:rsidRDefault="00256B39"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El diseño de la investigación </w:t>
      </w:r>
      <w:r w:rsidR="007165E9">
        <w:rPr>
          <w:rFonts w:ascii="Times New Roman" w:hAnsi="Times New Roman" w:cs="Times New Roman"/>
          <w:szCs w:val="24"/>
          <w:lang w:val="es-ES_tradnl"/>
        </w:rPr>
        <w:t>se</w:t>
      </w:r>
      <w:r w:rsidR="007165E9" w:rsidRPr="007165E9">
        <w:rPr>
          <w:rFonts w:ascii="Times New Roman" w:hAnsi="Times New Roman" w:cs="Times New Roman"/>
          <w:szCs w:val="24"/>
          <w:lang w:val="es-ES_tradnl"/>
        </w:rPr>
        <w:t xml:space="preserve"> </w:t>
      </w:r>
      <w:r w:rsidR="009C0DCB" w:rsidRPr="007165E9">
        <w:rPr>
          <w:rFonts w:ascii="Times New Roman" w:hAnsi="Times New Roman" w:cs="Times New Roman"/>
          <w:szCs w:val="24"/>
          <w:lang w:val="es-ES_tradnl"/>
        </w:rPr>
        <w:t>realizó con</w:t>
      </w:r>
      <w:r w:rsidRPr="007165E9">
        <w:rPr>
          <w:rFonts w:ascii="Times New Roman" w:hAnsi="Times New Roman" w:cs="Times New Roman"/>
          <w:szCs w:val="24"/>
          <w:lang w:val="es-ES_tradnl"/>
        </w:rPr>
        <w:t xml:space="preserve"> un enfoque de</w:t>
      </w:r>
      <w:r w:rsidR="009C0DCB" w:rsidRPr="007165E9">
        <w:rPr>
          <w:rFonts w:ascii="Times New Roman" w:hAnsi="Times New Roman" w:cs="Times New Roman"/>
          <w:szCs w:val="24"/>
          <w:lang w:val="es-ES_tradnl"/>
        </w:rPr>
        <w:t xml:space="preserve"> cualitativo; asimismo para abordar el objeto de estudio se consideró adecuado hacerlo bajo </w:t>
      </w:r>
      <w:r w:rsidRPr="007165E9">
        <w:rPr>
          <w:rFonts w:ascii="Times New Roman" w:hAnsi="Times New Roman" w:cs="Times New Roman"/>
          <w:szCs w:val="24"/>
          <w:lang w:val="es-ES_tradnl"/>
        </w:rPr>
        <w:t xml:space="preserve">la perspectiva teórica </w:t>
      </w:r>
      <w:r w:rsidR="009C0DCB" w:rsidRPr="007165E9">
        <w:rPr>
          <w:rFonts w:ascii="Times New Roman" w:hAnsi="Times New Roman" w:cs="Times New Roman"/>
          <w:szCs w:val="24"/>
          <w:lang w:val="es-ES_tradnl"/>
        </w:rPr>
        <w:t>de</w:t>
      </w:r>
      <w:r w:rsidRPr="007165E9">
        <w:rPr>
          <w:rFonts w:ascii="Times New Roman" w:hAnsi="Times New Roman" w:cs="Times New Roman"/>
          <w:szCs w:val="24"/>
          <w:lang w:val="es-ES_tradnl"/>
        </w:rPr>
        <w:t xml:space="preserve"> la </w:t>
      </w:r>
      <w:r w:rsidR="007165E9">
        <w:rPr>
          <w:rFonts w:ascii="Times New Roman" w:hAnsi="Times New Roman" w:cs="Times New Roman"/>
          <w:szCs w:val="24"/>
          <w:lang w:val="es-ES_tradnl"/>
        </w:rPr>
        <w:t>fenomenología</w:t>
      </w:r>
      <w:r w:rsidRPr="007165E9">
        <w:rPr>
          <w:rFonts w:ascii="Times New Roman" w:hAnsi="Times New Roman" w:cs="Times New Roman"/>
          <w:szCs w:val="24"/>
          <w:lang w:val="es-ES_tradnl"/>
        </w:rPr>
        <w:t xml:space="preserve">, debido a que está centrada en captar el punto de vista de los actores sociales, para este </w:t>
      </w:r>
      <w:r w:rsidR="00A5190E" w:rsidRPr="007165E9">
        <w:rPr>
          <w:rFonts w:ascii="Times New Roman" w:hAnsi="Times New Roman" w:cs="Times New Roman"/>
          <w:szCs w:val="24"/>
          <w:lang w:val="es-ES_tradnl"/>
        </w:rPr>
        <w:t>caso los</w:t>
      </w:r>
      <w:r w:rsidRPr="007165E9">
        <w:rPr>
          <w:rFonts w:ascii="Times New Roman" w:hAnsi="Times New Roman" w:cs="Times New Roman"/>
          <w:szCs w:val="24"/>
          <w:lang w:val="es-ES_tradnl"/>
        </w:rPr>
        <w:t xml:space="preserve"> docentes y estudiantes, definidos con sus propias categorías. De lo anterior se deriva la intención de conocer los significados </w:t>
      </w:r>
      <w:r w:rsidR="009866E3" w:rsidRPr="007165E9">
        <w:rPr>
          <w:rFonts w:ascii="Times New Roman" w:hAnsi="Times New Roman" w:cs="Times New Roman"/>
          <w:szCs w:val="24"/>
          <w:lang w:val="es-ES_tradnl"/>
        </w:rPr>
        <w:t xml:space="preserve">de la experiencia que han tenido desde su </w:t>
      </w:r>
      <w:r w:rsidR="007165E9">
        <w:rPr>
          <w:rFonts w:ascii="Times New Roman" w:hAnsi="Times New Roman" w:cs="Times New Roman"/>
          <w:szCs w:val="24"/>
          <w:lang w:val="es-ES_tradnl"/>
        </w:rPr>
        <w:t>contexto</w:t>
      </w:r>
      <w:r w:rsidR="007165E9" w:rsidRPr="007165E9">
        <w:rPr>
          <w:rFonts w:ascii="Times New Roman" w:hAnsi="Times New Roman" w:cs="Times New Roman"/>
          <w:szCs w:val="24"/>
          <w:lang w:val="es-ES_tradnl"/>
        </w:rPr>
        <w:t xml:space="preserve"> </w:t>
      </w:r>
      <w:r w:rsidR="009866E3" w:rsidRPr="007165E9">
        <w:rPr>
          <w:rFonts w:ascii="Times New Roman" w:hAnsi="Times New Roman" w:cs="Times New Roman"/>
          <w:szCs w:val="24"/>
          <w:lang w:val="es-ES_tradnl"/>
        </w:rPr>
        <w:t xml:space="preserve">respecto </w:t>
      </w:r>
      <w:r w:rsidRPr="007165E9">
        <w:rPr>
          <w:rFonts w:ascii="Times New Roman" w:hAnsi="Times New Roman" w:cs="Times New Roman"/>
          <w:szCs w:val="24"/>
          <w:lang w:val="es-ES_tradnl"/>
        </w:rPr>
        <w:t>a las estrategias mediadas por tecnología y el aprendizaje significativo en un curso mixto.</w:t>
      </w:r>
    </w:p>
    <w:p w14:paraId="34DF1090" w14:textId="77777777" w:rsidR="00256B39" w:rsidRPr="007165E9" w:rsidRDefault="00256B39" w:rsidP="008478DF">
      <w:pPr>
        <w:pStyle w:val="Textoindependienteprimerasangra"/>
        <w:spacing w:line="360" w:lineRule="auto"/>
        <w:rPr>
          <w:rFonts w:ascii="Times New Roman" w:hAnsi="Times New Roman" w:cs="Times New Roman"/>
          <w:b/>
          <w:i/>
          <w:szCs w:val="24"/>
          <w:lang w:val="es-ES_tradnl"/>
        </w:rPr>
      </w:pPr>
      <w:r w:rsidRPr="007165E9">
        <w:rPr>
          <w:rFonts w:ascii="Times New Roman" w:hAnsi="Times New Roman" w:cs="Times New Roman"/>
          <w:b/>
          <w:i/>
          <w:szCs w:val="24"/>
          <w:lang w:val="es-ES_tradnl"/>
        </w:rPr>
        <w:t>Población y muestra</w:t>
      </w:r>
    </w:p>
    <w:p w14:paraId="6C8B317C" w14:textId="77777777" w:rsidR="00256B39" w:rsidRPr="007165E9" w:rsidRDefault="002A7EA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La muestra se estableció a partir de la </w:t>
      </w:r>
      <w:r w:rsidR="00256B39" w:rsidRPr="007165E9">
        <w:rPr>
          <w:rFonts w:ascii="Times New Roman" w:hAnsi="Times New Roman" w:cs="Times New Roman"/>
          <w:szCs w:val="24"/>
          <w:lang w:val="es-ES_tradnl"/>
        </w:rPr>
        <w:t>población que corresponde a los 18 docentes que impartieron los cursos en modalidad mixta co</w:t>
      </w:r>
      <w:r w:rsidR="00BE7FB5" w:rsidRPr="007165E9">
        <w:rPr>
          <w:rFonts w:ascii="Times New Roman" w:hAnsi="Times New Roman" w:cs="Times New Roman"/>
          <w:szCs w:val="24"/>
          <w:lang w:val="es-ES_tradnl"/>
        </w:rPr>
        <w:t xml:space="preserve">n </w:t>
      </w:r>
      <w:r w:rsidR="00F8619B" w:rsidRPr="007165E9">
        <w:rPr>
          <w:rFonts w:ascii="Times New Roman" w:hAnsi="Times New Roman" w:cs="Times New Roman"/>
          <w:szCs w:val="24"/>
          <w:lang w:val="es-ES_tradnl"/>
        </w:rPr>
        <w:t>apoyo en la plataforma Moodle de</w:t>
      </w:r>
      <w:r w:rsidR="00BE7FB5" w:rsidRPr="007165E9">
        <w:rPr>
          <w:rFonts w:ascii="Times New Roman" w:hAnsi="Times New Roman" w:cs="Times New Roman"/>
          <w:szCs w:val="24"/>
          <w:lang w:val="es-ES_tradnl"/>
        </w:rPr>
        <w:t xml:space="preserve"> la carrera de Abogado</w:t>
      </w:r>
      <w:r w:rsidR="004271C8" w:rsidRPr="007165E9">
        <w:rPr>
          <w:rFonts w:ascii="Times New Roman" w:hAnsi="Times New Roman" w:cs="Times New Roman"/>
          <w:szCs w:val="24"/>
          <w:lang w:val="es-ES_tradnl"/>
        </w:rPr>
        <w:t>,</w:t>
      </w:r>
      <w:r w:rsidR="00BE7FB5" w:rsidRPr="007165E9">
        <w:rPr>
          <w:rFonts w:ascii="Times New Roman" w:hAnsi="Times New Roman" w:cs="Times New Roman"/>
          <w:szCs w:val="24"/>
          <w:lang w:val="es-ES_tradnl"/>
        </w:rPr>
        <w:t xml:space="preserve"> en una universidad pública de México, </w:t>
      </w:r>
      <w:r w:rsidR="00256B39" w:rsidRPr="007165E9">
        <w:rPr>
          <w:rFonts w:ascii="Times New Roman" w:hAnsi="Times New Roman" w:cs="Times New Roman"/>
          <w:szCs w:val="24"/>
          <w:lang w:val="es-ES_tradnl"/>
        </w:rPr>
        <w:t>así como del 100% de los estudiantes que participaron en dichas clases.</w:t>
      </w:r>
    </w:p>
    <w:p w14:paraId="32F665B2" w14:textId="77777777" w:rsidR="00BE7FB5" w:rsidRPr="007165E9" w:rsidRDefault="00BE7FB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Previo a </w:t>
      </w:r>
      <w:r w:rsidR="00004A99" w:rsidRPr="007165E9">
        <w:rPr>
          <w:rFonts w:ascii="Times New Roman" w:hAnsi="Times New Roman" w:cs="Times New Roman"/>
          <w:szCs w:val="24"/>
          <w:lang w:val="es-ES_tradnl"/>
        </w:rPr>
        <w:t>determinar</w:t>
      </w:r>
      <w:r w:rsidRPr="007165E9">
        <w:rPr>
          <w:rFonts w:ascii="Times New Roman" w:hAnsi="Times New Roman" w:cs="Times New Roman"/>
          <w:szCs w:val="24"/>
          <w:lang w:val="es-ES_tradnl"/>
        </w:rPr>
        <w:t xml:space="preserve"> la muestra, se analizaron de manera general los cursos que se encontraban disponibles en la plataforma</w:t>
      </w:r>
      <w:r w:rsidR="002A7EA5" w:rsidRPr="007165E9">
        <w:rPr>
          <w:rFonts w:ascii="Times New Roman" w:hAnsi="Times New Roman" w:cs="Times New Roman"/>
          <w:szCs w:val="24"/>
          <w:lang w:val="es-ES_tradnl"/>
        </w:rPr>
        <w:t xml:space="preserve"> Moodle</w:t>
      </w:r>
      <w:r w:rsidRPr="007165E9">
        <w:rPr>
          <w:rFonts w:ascii="Times New Roman" w:hAnsi="Times New Roman" w:cs="Times New Roman"/>
          <w:szCs w:val="24"/>
          <w:lang w:val="es-ES_tradnl"/>
        </w:rPr>
        <w:t xml:space="preserve">, mismos que </w:t>
      </w:r>
      <w:r w:rsidR="00004A99" w:rsidRPr="007165E9">
        <w:rPr>
          <w:rFonts w:ascii="Times New Roman" w:hAnsi="Times New Roman" w:cs="Times New Roman"/>
          <w:szCs w:val="24"/>
          <w:lang w:val="es-ES_tradnl"/>
        </w:rPr>
        <w:t xml:space="preserve">se </w:t>
      </w:r>
      <w:r w:rsidR="00954FCE" w:rsidRPr="007165E9">
        <w:rPr>
          <w:rFonts w:ascii="Times New Roman" w:hAnsi="Times New Roman" w:cs="Times New Roman"/>
          <w:szCs w:val="24"/>
          <w:lang w:val="es-ES_tradnl"/>
        </w:rPr>
        <w:t>clasificaron</w:t>
      </w:r>
      <w:r w:rsidR="00004A99" w:rsidRPr="007165E9">
        <w:rPr>
          <w:rFonts w:ascii="Times New Roman" w:hAnsi="Times New Roman" w:cs="Times New Roman"/>
          <w:szCs w:val="24"/>
          <w:lang w:val="es-ES_tradnl"/>
        </w:rPr>
        <w:t xml:space="preserve"> en tres tipos: aquellos que son utilizados solo </w:t>
      </w:r>
      <w:r w:rsidR="00954FCE" w:rsidRPr="007165E9">
        <w:rPr>
          <w:rFonts w:ascii="Times New Roman" w:hAnsi="Times New Roman" w:cs="Times New Roman"/>
          <w:szCs w:val="24"/>
          <w:lang w:val="es-ES_tradnl"/>
        </w:rPr>
        <w:t xml:space="preserve">como </w:t>
      </w:r>
      <w:r w:rsidR="00004A99" w:rsidRPr="007165E9">
        <w:rPr>
          <w:rFonts w:ascii="Times New Roman" w:hAnsi="Times New Roman" w:cs="Times New Roman"/>
          <w:szCs w:val="24"/>
          <w:lang w:val="es-ES_tradnl"/>
        </w:rPr>
        <w:t>repositorio de datos; aquellos que incluían actividades y contaban con un diseño instruccional medio y los llamados integrales, debido a que se consideraron con un alto nivel de diseño instruccional.</w:t>
      </w:r>
    </w:p>
    <w:p w14:paraId="31A83D0D" w14:textId="77777777" w:rsidR="00256B39" w:rsidRPr="007165E9" w:rsidRDefault="00BE7FB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De tal manera que </w:t>
      </w:r>
      <w:r w:rsidR="00256B39" w:rsidRPr="007165E9">
        <w:rPr>
          <w:rFonts w:ascii="Times New Roman" w:hAnsi="Times New Roman" w:cs="Times New Roman"/>
          <w:szCs w:val="24"/>
          <w:lang w:val="es-ES_tradnl"/>
        </w:rPr>
        <w:t xml:space="preserve">se resolvió que la muestra estaría representada por tres de los 18 docentes que impartieron </w:t>
      </w:r>
      <w:r w:rsidR="00A568F7" w:rsidRPr="007165E9">
        <w:rPr>
          <w:rFonts w:ascii="Times New Roman" w:hAnsi="Times New Roman" w:cs="Times New Roman"/>
          <w:szCs w:val="24"/>
          <w:lang w:val="es-ES_tradnl"/>
        </w:rPr>
        <w:t>las clases</w:t>
      </w:r>
      <w:r w:rsidR="00256B39" w:rsidRP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cada uno de ellos correspondía a </w:t>
      </w:r>
      <w:r w:rsidR="00A568F7" w:rsidRPr="007165E9">
        <w:rPr>
          <w:rFonts w:ascii="Times New Roman" w:hAnsi="Times New Roman" w:cs="Times New Roman"/>
          <w:szCs w:val="24"/>
          <w:lang w:val="es-ES_tradnl"/>
        </w:rPr>
        <w:t xml:space="preserve">uno de </w:t>
      </w:r>
      <w:r w:rsidRPr="007165E9">
        <w:rPr>
          <w:rFonts w:ascii="Times New Roman" w:hAnsi="Times New Roman" w:cs="Times New Roman"/>
          <w:szCs w:val="24"/>
          <w:lang w:val="es-ES_tradnl"/>
        </w:rPr>
        <w:t xml:space="preserve">los tipos de cursos registrados en la plataforma, </w:t>
      </w:r>
      <w:r w:rsidR="00A568F7" w:rsidRPr="007165E9">
        <w:rPr>
          <w:rFonts w:ascii="Times New Roman" w:hAnsi="Times New Roman" w:cs="Times New Roman"/>
          <w:szCs w:val="24"/>
          <w:lang w:val="es-ES_tradnl"/>
        </w:rPr>
        <w:t>así mismo</w:t>
      </w:r>
      <w:r w:rsidR="00256B39" w:rsidRPr="007165E9">
        <w:rPr>
          <w:rFonts w:ascii="Times New Roman" w:hAnsi="Times New Roman" w:cs="Times New Roman"/>
          <w:szCs w:val="24"/>
          <w:lang w:val="es-ES_tradnl"/>
        </w:rPr>
        <w:t xml:space="preserve"> se acordó que para</w:t>
      </w:r>
      <w:r w:rsidR="00954FCE" w:rsidRPr="007165E9">
        <w:rPr>
          <w:rFonts w:ascii="Times New Roman" w:hAnsi="Times New Roman" w:cs="Times New Roman"/>
          <w:szCs w:val="24"/>
          <w:lang w:val="es-ES_tradnl"/>
        </w:rPr>
        <w:t xml:space="preserve"> obtener la opinión de</w:t>
      </w:r>
      <w:r w:rsidR="00256B39" w:rsidRPr="007165E9">
        <w:rPr>
          <w:rFonts w:ascii="Times New Roman" w:hAnsi="Times New Roman" w:cs="Times New Roman"/>
          <w:szCs w:val="24"/>
          <w:lang w:val="es-ES_tradnl"/>
        </w:rPr>
        <w:t xml:space="preserve"> los estudiantes</w:t>
      </w:r>
      <w:r w:rsidR="003D3554" w:rsidRPr="007165E9">
        <w:rPr>
          <w:rFonts w:ascii="Times New Roman" w:hAnsi="Times New Roman" w:cs="Times New Roman"/>
          <w:szCs w:val="24"/>
          <w:lang w:val="es-ES_tradnl"/>
        </w:rPr>
        <w:t>,</w:t>
      </w:r>
      <w:r w:rsidR="00256B39" w:rsidRPr="007165E9">
        <w:rPr>
          <w:rFonts w:ascii="Times New Roman" w:hAnsi="Times New Roman" w:cs="Times New Roman"/>
          <w:szCs w:val="24"/>
          <w:lang w:val="es-ES_tradnl"/>
        </w:rPr>
        <w:t xml:space="preserve"> se entrevistara a tres alumnos que habían participado en uno</w:t>
      </w:r>
      <w:r w:rsidR="00F8619B" w:rsidRPr="007165E9">
        <w:rPr>
          <w:rFonts w:ascii="Times New Roman" w:hAnsi="Times New Roman" w:cs="Times New Roman"/>
          <w:szCs w:val="24"/>
          <w:lang w:val="es-ES_tradnl"/>
        </w:rPr>
        <w:t xml:space="preserve"> de los tres modelos de cursos.</w:t>
      </w:r>
    </w:p>
    <w:p w14:paraId="1E3AD7F8" w14:textId="77777777" w:rsidR="00256B39" w:rsidRPr="007165E9" w:rsidRDefault="00A568F7"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Los c</w:t>
      </w:r>
      <w:r w:rsidR="00256B39" w:rsidRPr="007165E9">
        <w:rPr>
          <w:rFonts w:ascii="Times New Roman" w:hAnsi="Times New Roman" w:cs="Times New Roman"/>
          <w:szCs w:val="24"/>
          <w:lang w:val="es-ES_tradnl"/>
        </w:rPr>
        <w:t>riterios de incl</w:t>
      </w:r>
      <w:r w:rsidRPr="007165E9">
        <w:rPr>
          <w:rFonts w:ascii="Times New Roman" w:hAnsi="Times New Roman" w:cs="Times New Roman"/>
          <w:szCs w:val="24"/>
          <w:lang w:val="es-ES_tradnl"/>
        </w:rPr>
        <w:t>usión fueron def</w:t>
      </w:r>
      <w:r w:rsidR="006B5CAB" w:rsidRPr="007165E9">
        <w:rPr>
          <w:rFonts w:ascii="Times New Roman" w:hAnsi="Times New Roman" w:cs="Times New Roman"/>
          <w:szCs w:val="24"/>
          <w:lang w:val="es-ES_tradnl"/>
        </w:rPr>
        <w:t>inido</w:t>
      </w:r>
      <w:r w:rsidRPr="007165E9">
        <w:rPr>
          <w:rFonts w:ascii="Times New Roman" w:hAnsi="Times New Roman" w:cs="Times New Roman"/>
          <w:szCs w:val="24"/>
          <w:lang w:val="es-ES_tradnl"/>
        </w:rPr>
        <w:t>s de la siguiente manera:</w:t>
      </w:r>
    </w:p>
    <w:p w14:paraId="527BFA11" w14:textId="76E60591" w:rsidR="00256B39" w:rsidRPr="007165E9" w:rsidRDefault="00954FCE"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docentes: h</w:t>
      </w:r>
      <w:r w:rsidR="00256B39" w:rsidRPr="007165E9">
        <w:rPr>
          <w:rFonts w:ascii="Times New Roman" w:hAnsi="Times New Roman" w:cs="Times New Roman"/>
          <w:szCs w:val="24"/>
          <w:lang w:val="es-ES_tradnl"/>
        </w:rPr>
        <w:t>aber diseñado uno de los cursos de modalidad mixta en plataforma Moodle. Cabe señalar que no todos los docentes que imparten clases en esta mo</w:t>
      </w:r>
      <w:r w:rsidRPr="007165E9">
        <w:rPr>
          <w:rFonts w:ascii="Times New Roman" w:hAnsi="Times New Roman" w:cs="Times New Roman"/>
          <w:szCs w:val="24"/>
          <w:lang w:val="es-ES_tradnl"/>
        </w:rPr>
        <w:t>dalidad han diseñado los cursos</w:t>
      </w:r>
      <w:r w:rsidR="00F8619B" w:rsidRPr="007165E9">
        <w:rPr>
          <w:rFonts w:ascii="Times New Roman" w:hAnsi="Times New Roman" w:cs="Times New Roman"/>
          <w:szCs w:val="24"/>
          <w:lang w:val="es-ES_tradnl"/>
        </w:rPr>
        <w:t>. También debían ser profesores</w:t>
      </w:r>
      <w:r w:rsidR="00256B39" w:rsidRPr="007165E9">
        <w:rPr>
          <w:rFonts w:ascii="Times New Roman" w:hAnsi="Times New Roman" w:cs="Times New Roman"/>
          <w:szCs w:val="24"/>
          <w:lang w:val="es-ES_tradnl"/>
        </w:rPr>
        <w:t xml:space="preserve"> de la carrera de</w:t>
      </w:r>
      <w:r w:rsidR="00A568F7" w:rsidRPr="007165E9">
        <w:rPr>
          <w:rFonts w:ascii="Times New Roman" w:hAnsi="Times New Roman" w:cs="Times New Roman"/>
          <w:szCs w:val="24"/>
          <w:lang w:val="es-ES_tradnl"/>
        </w:rPr>
        <w:t xml:space="preserve"> </w:t>
      </w:r>
      <w:r w:rsidR="00C84A64">
        <w:rPr>
          <w:rFonts w:ascii="Times New Roman" w:hAnsi="Times New Roman" w:cs="Times New Roman"/>
          <w:szCs w:val="24"/>
          <w:lang w:val="es-ES_tradnl"/>
        </w:rPr>
        <w:t>Derecho</w:t>
      </w:r>
      <w:r w:rsidR="002B0D7C" w:rsidRPr="007165E9">
        <w:rPr>
          <w:rFonts w:ascii="Times New Roman" w:hAnsi="Times New Roman" w:cs="Times New Roman"/>
          <w:szCs w:val="24"/>
          <w:lang w:val="es-ES_tradnl"/>
        </w:rPr>
        <w:t xml:space="preserve"> en la modalidad mixta en la Universidad en la que se llevó a cabo la investigación</w:t>
      </w:r>
      <w:r w:rsidR="006202A0">
        <w:rPr>
          <w:rFonts w:ascii="Times New Roman" w:hAnsi="Times New Roman" w:cs="Times New Roman"/>
          <w:szCs w:val="24"/>
          <w:lang w:val="es-ES_tradnl"/>
        </w:rPr>
        <w:t>.</w:t>
      </w:r>
    </w:p>
    <w:p w14:paraId="7935481F" w14:textId="7F8228AE" w:rsidR="00256B39" w:rsidRPr="007165E9" w:rsidRDefault="00954FCE"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Para estudiantes: ser alumno activo</w:t>
      </w:r>
      <w:r w:rsidR="00256B39"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de</w:t>
      </w:r>
      <w:r w:rsidR="00256B39" w:rsidRPr="007165E9">
        <w:rPr>
          <w:rFonts w:ascii="Times New Roman" w:hAnsi="Times New Roman" w:cs="Times New Roman"/>
          <w:szCs w:val="24"/>
          <w:lang w:val="es-ES_tradnl"/>
        </w:rPr>
        <w:t xml:space="preserve"> la carrera d</w:t>
      </w:r>
      <w:r w:rsidR="002B0D7C" w:rsidRPr="007165E9">
        <w:rPr>
          <w:rFonts w:ascii="Times New Roman" w:hAnsi="Times New Roman" w:cs="Times New Roman"/>
          <w:szCs w:val="24"/>
          <w:lang w:val="es-ES_tradnl"/>
        </w:rPr>
        <w:t xml:space="preserve">e </w:t>
      </w:r>
      <w:r w:rsidR="00C84A64">
        <w:rPr>
          <w:rFonts w:ascii="Times New Roman" w:hAnsi="Times New Roman" w:cs="Times New Roman"/>
          <w:szCs w:val="24"/>
          <w:lang w:val="es-ES_tradnl"/>
        </w:rPr>
        <w:t xml:space="preserve">Derecho </w:t>
      </w:r>
      <w:r w:rsidR="002B0D7C" w:rsidRPr="007165E9">
        <w:rPr>
          <w:rFonts w:ascii="Times New Roman" w:hAnsi="Times New Roman" w:cs="Times New Roman"/>
          <w:szCs w:val="24"/>
          <w:lang w:val="es-ES_tradnl"/>
        </w:rPr>
        <w:t>en la modalidad mixta en la Universidad en la que se llevó a cabo la investigación</w:t>
      </w:r>
      <w:r w:rsidRPr="007165E9">
        <w:rPr>
          <w:rFonts w:ascii="Times New Roman" w:hAnsi="Times New Roman" w:cs="Times New Roman"/>
          <w:szCs w:val="24"/>
          <w:lang w:val="es-ES_tradnl"/>
        </w:rPr>
        <w:t xml:space="preserve"> y haber cursado alguna</w:t>
      </w:r>
      <w:r w:rsidR="00256B39" w:rsidRPr="007165E9">
        <w:rPr>
          <w:rFonts w:ascii="Times New Roman" w:hAnsi="Times New Roman" w:cs="Times New Roman"/>
          <w:szCs w:val="24"/>
          <w:lang w:val="es-ES_tradnl"/>
        </w:rPr>
        <w:t xml:space="preserve"> de las materias di</w:t>
      </w:r>
      <w:r w:rsidR="00A568F7" w:rsidRPr="007165E9">
        <w:rPr>
          <w:rFonts w:ascii="Times New Roman" w:hAnsi="Times New Roman" w:cs="Times New Roman"/>
          <w:szCs w:val="24"/>
          <w:lang w:val="es-ES_tradnl"/>
        </w:rPr>
        <w:t>señadas en plataforma Moodle</w:t>
      </w:r>
      <w:r w:rsidR="00256B39" w:rsidRPr="007165E9">
        <w:rPr>
          <w:rFonts w:ascii="Times New Roman" w:hAnsi="Times New Roman" w:cs="Times New Roman"/>
          <w:szCs w:val="24"/>
          <w:lang w:val="es-ES_tradnl"/>
        </w:rPr>
        <w:t>, lo cual significa que tuvo que haber realizados las actividades diseñadas por sus docentes durante las clases.</w:t>
      </w:r>
    </w:p>
    <w:p w14:paraId="0C1CC753" w14:textId="77777777" w:rsidR="00256B39" w:rsidRPr="007165E9" w:rsidRDefault="00A568F7"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En cuanto a los criterios de exclusión se determinó que todo aquel que no cumpliera con el criterio de inclusión no podría participar en la muestra.</w:t>
      </w:r>
    </w:p>
    <w:p w14:paraId="47176A95" w14:textId="77777777" w:rsidR="00256B39" w:rsidRPr="007165E9" w:rsidRDefault="00256B39" w:rsidP="008478DF">
      <w:pPr>
        <w:pStyle w:val="Textoindependienteprimerasangra"/>
        <w:spacing w:line="360" w:lineRule="auto"/>
        <w:ind w:left="720" w:firstLine="0"/>
        <w:rPr>
          <w:rFonts w:ascii="Times New Roman" w:hAnsi="Times New Roman" w:cs="Times New Roman"/>
          <w:b/>
          <w:i/>
          <w:szCs w:val="24"/>
          <w:lang w:val="es-ES_tradnl"/>
        </w:rPr>
      </w:pPr>
      <w:r w:rsidRPr="007165E9">
        <w:rPr>
          <w:rFonts w:ascii="Times New Roman" w:hAnsi="Times New Roman" w:cs="Times New Roman"/>
          <w:b/>
          <w:i/>
          <w:szCs w:val="24"/>
          <w:lang w:val="es-ES_tradnl"/>
        </w:rPr>
        <w:t>Método de recolección de datos:</w:t>
      </w:r>
    </w:p>
    <w:p w14:paraId="6860AF24" w14:textId="77777777" w:rsidR="00EA4328" w:rsidRPr="007165E9" w:rsidRDefault="00256B39"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Se diseñaron dos guías de entrevistas semiestructuradas</w:t>
      </w:r>
      <w:r w:rsidR="001C693D" w:rsidRPr="007165E9">
        <w:rPr>
          <w:rFonts w:ascii="Times New Roman" w:hAnsi="Times New Roman" w:cs="Times New Roman"/>
          <w:szCs w:val="24"/>
          <w:lang w:val="es-ES_tradnl"/>
        </w:rPr>
        <w:t xml:space="preserve"> basadas en los referente</w:t>
      </w:r>
      <w:r w:rsidR="00901055" w:rsidRPr="007165E9">
        <w:rPr>
          <w:rFonts w:ascii="Times New Roman" w:hAnsi="Times New Roman" w:cs="Times New Roman"/>
          <w:szCs w:val="24"/>
          <w:lang w:val="es-ES_tradnl"/>
        </w:rPr>
        <w:t>s</w:t>
      </w:r>
      <w:r w:rsidR="001C693D" w:rsidRPr="007165E9">
        <w:rPr>
          <w:rFonts w:ascii="Times New Roman" w:hAnsi="Times New Roman" w:cs="Times New Roman"/>
          <w:szCs w:val="24"/>
          <w:lang w:val="es-ES_tradnl"/>
        </w:rPr>
        <w:t xml:space="preserve"> teóricos</w:t>
      </w:r>
      <w:r w:rsidRPr="007165E9">
        <w:rPr>
          <w:rFonts w:ascii="Times New Roman" w:hAnsi="Times New Roman" w:cs="Times New Roman"/>
          <w:szCs w:val="24"/>
          <w:lang w:val="es-ES_tradnl"/>
        </w:rPr>
        <w:t xml:space="preserve">, una para los docentes y otra para los estudiantes, las cuales fueron elaboradas </w:t>
      </w:r>
      <w:r w:rsidR="002B0D7C" w:rsidRPr="007165E9">
        <w:rPr>
          <w:rFonts w:ascii="Times New Roman" w:hAnsi="Times New Roman" w:cs="Times New Roman"/>
          <w:szCs w:val="24"/>
          <w:lang w:val="es-ES_tradnl"/>
        </w:rPr>
        <w:t>con la finalidad de</w:t>
      </w:r>
      <w:r w:rsidRPr="007165E9">
        <w:rPr>
          <w:rFonts w:ascii="Times New Roman" w:hAnsi="Times New Roman" w:cs="Times New Roman"/>
          <w:szCs w:val="24"/>
          <w:lang w:val="es-ES_tradnl"/>
        </w:rPr>
        <w:t xml:space="preserve"> obtener datos mediante un diálogo entre el</w:t>
      </w:r>
      <w:r w:rsidR="00954FCE" w:rsidRPr="007165E9">
        <w:rPr>
          <w:rFonts w:ascii="Times New Roman" w:hAnsi="Times New Roman" w:cs="Times New Roman"/>
          <w:szCs w:val="24"/>
          <w:lang w:val="es-ES_tradnl"/>
        </w:rPr>
        <w:t xml:space="preserve"> </w:t>
      </w:r>
      <w:r w:rsidR="001C693D" w:rsidRPr="007165E9">
        <w:rPr>
          <w:rFonts w:ascii="Times New Roman" w:hAnsi="Times New Roman" w:cs="Times New Roman"/>
          <w:szCs w:val="24"/>
          <w:lang w:val="es-ES_tradnl"/>
        </w:rPr>
        <w:t>investigador y el entrevistado</w:t>
      </w:r>
      <w:r w:rsidR="00954FCE" w:rsidRPr="007165E9">
        <w:rPr>
          <w:rFonts w:ascii="Times New Roman" w:hAnsi="Times New Roman" w:cs="Times New Roman"/>
          <w:szCs w:val="24"/>
          <w:lang w:val="es-ES_tradnl"/>
        </w:rPr>
        <w:t>.</w:t>
      </w:r>
      <w:r w:rsidR="00DE3FE0"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De acuerdo con John </w:t>
      </w:r>
      <w:proofErr w:type="spellStart"/>
      <w:r w:rsidRPr="007165E9">
        <w:rPr>
          <w:rFonts w:ascii="Times New Roman" w:hAnsi="Times New Roman" w:cs="Times New Roman"/>
          <w:szCs w:val="24"/>
          <w:lang w:val="es-ES_tradnl"/>
        </w:rPr>
        <w:t>Creesweell</w:t>
      </w:r>
      <w:proofErr w:type="spellEnd"/>
      <w:r w:rsidRPr="007165E9">
        <w:rPr>
          <w:rFonts w:ascii="Times New Roman" w:hAnsi="Times New Roman" w:cs="Times New Roman"/>
          <w:szCs w:val="24"/>
          <w:lang w:val="es-ES_tradnl"/>
        </w:rPr>
        <w:t xml:space="preserve"> en </w:t>
      </w:r>
      <w:r w:rsidR="00FB3B67" w:rsidRPr="007165E9">
        <w:rPr>
          <w:rFonts w:ascii="Times New Roman" w:hAnsi="Times New Roman" w:cs="Times New Roman"/>
          <w:szCs w:val="24"/>
          <w:lang w:val="es-ES_tradnl"/>
        </w:rPr>
        <w:fldChar w:fldCharType="begin" w:fldLock="1"/>
      </w:r>
      <w:r w:rsidR="00BC325B" w:rsidRPr="007165E9">
        <w:rPr>
          <w:rFonts w:ascii="Times New Roman" w:hAnsi="Times New Roman" w:cs="Times New Roman"/>
          <w:szCs w:val="24"/>
          <w:lang w:val="es-ES_tradnl"/>
        </w:rPr>
        <w:instrText>ADDIN CSL_CITATION { "citationItems" : [ { "id" : "ITEM-1", "itemData" : { "ISBN" : "968-853-516-8", "author" : [ { "dropping-particle" : "", "family" : "Alvarez-Gayou Jurgenson", "given" : "Juan Luis", "non-dropping-particle" : "", "parse-names" : false, "suffix" : "" } ], "edition" : "1ra.", "editor" : [ { "dropping-particle" : "", "family" : "Mexicana", "given" : "Editorial Paidos", "non-dropping-particle" : "", "parse-names" : false, "suffix" : "" } ], "id" : "ITEM-1", "issued" : { "date-parts" : [ [ "2003" ] ] }, "number-of-pages" : "224", "publisher-place" : "Barcelona, Espa\u00f1a", "title" : "C\u00f3mo hacer investigaci\u00f3n cualitativa", "type" : "book" }, "uris" : [ "http://www.mendeley.com/documents/?uuid=210648cf-324f-4607-a9ad-19c577fda3b3" ] } ], "mendeley" : { "formattedCitation" : "(Alvarez-Gayou Jurgenson, 2003)", "plainTextFormattedCitation" : "(Alvarez-Gayou Jurgenson, 2003)", "previouslyFormattedCitation" : "(Alvarez-Gayou Jurgenson, 2003)"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5C6C98" w:rsidRPr="007165E9">
        <w:rPr>
          <w:rFonts w:ascii="Times New Roman" w:hAnsi="Times New Roman" w:cs="Times New Roman"/>
          <w:szCs w:val="24"/>
          <w:lang w:val="es-ES_tradnl"/>
        </w:rPr>
        <w:t>Alvarez-Gayou</w:t>
      </w:r>
      <w:r w:rsidR="00A76038" w:rsidRPr="007165E9">
        <w:rPr>
          <w:rFonts w:ascii="Times New Roman" w:hAnsi="Times New Roman" w:cs="Times New Roman"/>
          <w:szCs w:val="24"/>
          <w:lang w:val="es-ES_tradnl"/>
        </w:rPr>
        <w:t xml:space="preserve"> </w:t>
      </w:r>
      <w:r w:rsidR="005C6C98" w:rsidRPr="007165E9">
        <w:rPr>
          <w:rFonts w:ascii="Times New Roman" w:hAnsi="Times New Roman" w:cs="Times New Roman"/>
          <w:szCs w:val="24"/>
          <w:lang w:val="es-ES_tradnl"/>
        </w:rPr>
        <w:t>(</w:t>
      </w:r>
      <w:r w:rsidR="005A4403" w:rsidRPr="007165E9">
        <w:rPr>
          <w:rFonts w:ascii="Times New Roman" w:hAnsi="Times New Roman" w:cs="Times New Roman"/>
          <w:szCs w:val="24"/>
          <w:lang w:val="es-ES_tradnl"/>
        </w:rPr>
        <w:t>2009</w:t>
      </w:r>
      <w:r w:rsidR="003E2676" w:rsidRPr="007165E9">
        <w:rPr>
          <w:rFonts w:ascii="Times New Roman" w:hAnsi="Times New Roman" w:cs="Times New Roman"/>
          <w:szCs w:val="24"/>
          <w:lang w:val="es-ES_tradnl"/>
        </w:rPr>
        <w:t>)</w:t>
      </w:r>
      <w:r w:rsidR="00FB3B67" w:rsidRPr="007165E9">
        <w:rPr>
          <w:rFonts w:ascii="Times New Roman" w:hAnsi="Times New Roman" w:cs="Times New Roman"/>
          <w:szCs w:val="24"/>
          <w:lang w:val="es-ES_tradnl"/>
        </w:rPr>
        <w:fldChar w:fldCharType="end"/>
      </w:r>
      <w:r w:rsidR="003E2676"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considera que se pueden realizar este tipo de trabajos bajo el enfoque de la fenomenología si se obtiene información de quienes han experimentado el fenómeno que estudian, generalmente por medio de entrevistas; de acuerdo como se hizo esta investigación. </w:t>
      </w:r>
    </w:p>
    <w:p w14:paraId="602BF030" w14:textId="77777777" w:rsidR="00256B39" w:rsidRPr="007165E9" w:rsidRDefault="00256B39" w:rsidP="000507E8">
      <w:pPr>
        <w:pStyle w:val="Textoindependienteprimerasangra"/>
        <w:spacing w:line="360" w:lineRule="auto"/>
        <w:ind w:firstLine="0"/>
        <w:rPr>
          <w:rFonts w:ascii="Times New Roman" w:hAnsi="Times New Roman" w:cs="Times New Roman"/>
          <w:color w:val="FF0000"/>
          <w:szCs w:val="24"/>
          <w:lang w:val="es-ES_tradnl"/>
        </w:rPr>
      </w:pPr>
      <w:r w:rsidRPr="007165E9">
        <w:rPr>
          <w:rFonts w:ascii="Times New Roman" w:hAnsi="Times New Roman" w:cs="Times New Roman"/>
          <w:szCs w:val="24"/>
          <w:lang w:val="es-ES_tradnl"/>
        </w:rPr>
        <w:t>Para el caso de los docentes, la entrevista consta de 13 preguntas básicas abiertas, las cuales pretenden analizar las percepciones que el docente universitario tiene en relación a las estrategias de enseñanza mediadas por tecnología que</w:t>
      </w:r>
      <w:r w:rsidR="001F5ED2" w:rsidRPr="007165E9">
        <w:rPr>
          <w:rFonts w:ascii="Times New Roman" w:hAnsi="Times New Roman" w:cs="Times New Roman"/>
          <w:szCs w:val="24"/>
          <w:lang w:val="es-ES_tradnl"/>
        </w:rPr>
        <w:t xml:space="preserve"> utiliza en una modalidad mixta, así como </w:t>
      </w:r>
      <w:r w:rsidRPr="007165E9">
        <w:rPr>
          <w:rFonts w:ascii="Times New Roman" w:hAnsi="Times New Roman" w:cs="Times New Roman"/>
          <w:szCs w:val="24"/>
          <w:lang w:val="es-ES_tradnl"/>
        </w:rPr>
        <w:t xml:space="preserve"> la relación que estas tienen en el aprendizaje de los estudiantes.</w:t>
      </w:r>
    </w:p>
    <w:p w14:paraId="10AA41CC" w14:textId="77777777" w:rsidR="00256B39" w:rsidRPr="007165E9" w:rsidRDefault="00256B39"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Entre las preguntas principales destacan el conocimiento que el profesor tiene en relación a qué son las estrategias de enseñanza mediadas por tecnología, </w:t>
      </w:r>
      <w:r w:rsidR="00A501C8" w:rsidRPr="007165E9">
        <w:rPr>
          <w:rFonts w:ascii="Times New Roman" w:hAnsi="Times New Roman" w:cs="Times New Roman"/>
          <w:szCs w:val="24"/>
          <w:lang w:val="es-ES_tradnl"/>
        </w:rPr>
        <w:t>y cómo las aplica en una modalidad mixta, así como su percepción respecto a cómo influyen en el aprendizaje de sus estudiantes.</w:t>
      </w:r>
    </w:p>
    <w:p w14:paraId="6EAAF936" w14:textId="77777777" w:rsidR="00256B39" w:rsidRPr="007165E9" w:rsidRDefault="00267C66"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los estud</w:t>
      </w:r>
      <w:r w:rsidR="00256B39" w:rsidRPr="007165E9">
        <w:rPr>
          <w:rFonts w:ascii="Times New Roman" w:hAnsi="Times New Roman" w:cs="Times New Roman"/>
          <w:szCs w:val="24"/>
          <w:lang w:val="es-ES_tradnl"/>
        </w:rPr>
        <w:t>iantes, la entrevista también consta de 13 preguntas básicas abiertas</w:t>
      </w:r>
      <w:r w:rsidR="00CA1EFF" w:rsidRPr="007165E9">
        <w:rPr>
          <w:rFonts w:ascii="Times New Roman" w:hAnsi="Times New Roman" w:cs="Times New Roman"/>
          <w:szCs w:val="24"/>
          <w:lang w:val="es-ES_tradnl"/>
        </w:rPr>
        <w:t xml:space="preserve"> con las cuales</w:t>
      </w:r>
      <w:r w:rsidR="00256B39" w:rsidRPr="007165E9">
        <w:rPr>
          <w:rFonts w:ascii="Times New Roman" w:hAnsi="Times New Roman" w:cs="Times New Roman"/>
          <w:szCs w:val="24"/>
          <w:lang w:val="es-ES_tradnl"/>
        </w:rPr>
        <w:t xml:space="preserve"> se pretende estudiar las percepciones que los estudiantes tienen de los cursos en la modalidad mixta y la relación c</w:t>
      </w:r>
      <w:r w:rsidR="00133B5D" w:rsidRPr="007165E9">
        <w:rPr>
          <w:rFonts w:ascii="Times New Roman" w:hAnsi="Times New Roman" w:cs="Times New Roman"/>
          <w:szCs w:val="24"/>
          <w:lang w:val="es-ES_tradnl"/>
        </w:rPr>
        <w:t xml:space="preserve">on su aprendizaje significativo, destacan las preguntas relacionadas directamente con </w:t>
      </w:r>
      <w:r w:rsidR="00256B39" w:rsidRPr="007165E9">
        <w:rPr>
          <w:rFonts w:ascii="Times New Roman" w:hAnsi="Times New Roman" w:cs="Times New Roman"/>
          <w:szCs w:val="24"/>
          <w:lang w:val="es-ES_tradnl"/>
        </w:rPr>
        <w:t xml:space="preserve">las actividades que sus docentes les piden </w:t>
      </w:r>
      <w:r w:rsidR="00FC50A3" w:rsidRPr="007165E9">
        <w:rPr>
          <w:rFonts w:ascii="Times New Roman" w:hAnsi="Times New Roman" w:cs="Times New Roman"/>
          <w:szCs w:val="24"/>
          <w:lang w:val="es-ES_tradnl"/>
        </w:rPr>
        <w:t xml:space="preserve">y </w:t>
      </w:r>
      <w:r w:rsidR="00233925" w:rsidRPr="007165E9">
        <w:rPr>
          <w:rFonts w:ascii="Times New Roman" w:hAnsi="Times New Roman" w:cs="Times New Roman"/>
          <w:szCs w:val="24"/>
          <w:lang w:val="es-ES_tradnl"/>
        </w:rPr>
        <w:t>cómo estas pueden motivarlos y apoyarlos en su desarrollo como abogados.</w:t>
      </w:r>
      <w:r w:rsidR="00256B39" w:rsidRPr="007165E9">
        <w:rPr>
          <w:rFonts w:ascii="Times New Roman" w:hAnsi="Times New Roman" w:cs="Times New Roman"/>
          <w:szCs w:val="24"/>
          <w:lang w:val="es-ES_tradnl"/>
        </w:rPr>
        <w:t xml:space="preserve"> </w:t>
      </w:r>
    </w:p>
    <w:p w14:paraId="30277F1C" w14:textId="77777777" w:rsidR="007647D2" w:rsidRPr="007165E9" w:rsidRDefault="00CA1EFF"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 xml:space="preserve">Para la recolección de datos se trabajó con los criterios de </w:t>
      </w:r>
      <w:r w:rsidR="00FA4366" w:rsidRPr="007165E9">
        <w:rPr>
          <w:rFonts w:ascii="Times New Roman" w:hAnsi="Times New Roman" w:cs="Times New Roman"/>
          <w:szCs w:val="24"/>
          <w:lang w:val="es-ES_tradnl"/>
        </w:rPr>
        <w:t xml:space="preserve">rigor establecidos por </w:t>
      </w:r>
      <w:r w:rsidR="00FB3B67" w:rsidRPr="007165E9">
        <w:rPr>
          <w:rFonts w:ascii="Times New Roman" w:hAnsi="Times New Roman" w:cs="Times New Roman"/>
          <w:szCs w:val="24"/>
          <w:lang w:val="es-ES_tradnl"/>
        </w:rPr>
        <w:fldChar w:fldCharType="begin" w:fldLock="1"/>
      </w:r>
      <w:r w:rsidR="00BC325B" w:rsidRPr="007165E9">
        <w:rPr>
          <w:rFonts w:ascii="Times New Roman" w:hAnsi="Times New Roman" w:cs="Times New Roman"/>
          <w:szCs w:val="24"/>
          <w:lang w:val="es-ES_tradnl"/>
        </w:rPr>
        <w:instrText>ADDIN CSL_CITATION { "citationItems" : [ { "id" : "ITEM-1", "itemData" : { "DOI" : "10.1126/science.146.3642.347", "ISBN" : "2819641016", "ISSN" : "0036-8075", "PMID" : "17739513", "abstract" : "Certain systematic methods of scientific thinking may produce much more rapid progress than others.", "author" : [ { "dropping-particle" : "", "family" : "Guba", "given" : "Egon", "non-dropping-particle" : "", "parse-names" : false, "suffix" : "" }, { "dropping-particle" : "", "family" : "Lincoln", "given" : "Yvonna", "non-dropping-particle" : "", "parse-names" : false, "suffix" : "" } ], "container-title" : "Educational Communication and Technology", "id" : "ITEM-1", "issue" : "4", "issued" : { "date-parts" : [ [ "1982" ] ] }, "page" : "233-252", "title" : "Epistemological and methodological basis of naturalistic inquiry", "type" : "article-journal", "volume" : "30" }, "uris" : [ "http://www.mendeley.com/documents/?uuid=cc93fa8d-558d-4008-9aee-46bc95ff50df" ] } ], "mendeley" : { "formattedCitation" : "(Guba &amp; Lincoln, 1982)", "plainTextFormattedCitation" : "(Guba &amp; Lincoln, 1982)", "previouslyFormattedCitation" : "(Guba &amp; Lincoln, 1982)"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A87DC0" w:rsidRPr="007165E9">
        <w:rPr>
          <w:rFonts w:ascii="Times New Roman" w:hAnsi="Times New Roman" w:cs="Times New Roman"/>
          <w:szCs w:val="24"/>
          <w:lang w:val="es-ES_tradnl"/>
        </w:rPr>
        <w:t>Guba y</w:t>
      </w:r>
      <w:r w:rsidR="009F345A" w:rsidRPr="007165E9">
        <w:rPr>
          <w:rFonts w:ascii="Times New Roman" w:hAnsi="Times New Roman" w:cs="Times New Roman"/>
          <w:szCs w:val="24"/>
          <w:lang w:val="es-ES_tradnl"/>
        </w:rPr>
        <w:t xml:space="preserve"> Lincoln</w:t>
      </w:r>
      <w:r w:rsidR="003E2676" w:rsidRPr="007165E9">
        <w:rPr>
          <w:rFonts w:ascii="Times New Roman" w:hAnsi="Times New Roman" w:cs="Times New Roman"/>
          <w:szCs w:val="24"/>
          <w:lang w:val="es-ES_tradnl"/>
        </w:rPr>
        <w:t xml:space="preserve"> </w:t>
      </w:r>
      <w:r w:rsidR="009F345A" w:rsidRPr="007165E9">
        <w:rPr>
          <w:rFonts w:ascii="Times New Roman" w:hAnsi="Times New Roman" w:cs="Times New Roman"/>
          <w:szCs w:val="24"/>
          <w:lang w:val="es-ES_tradnl"/>
        </w:rPr>
        <w:t>(</w:t>
      </w:r>
      <w:r w:rsidR="003E2676" w:rsidRPr="007165E9">
        <w:rPr>
          <w:rFonts w:ascii="Times New Roman" w:hAnsi="Times New Roman" w:cs="Times New Roman"/>
          <w:szCs w:val="24"/>
          <w:lang w:val="es-ES_tradnl"/>
        </w:rPr>
        <w:t>1982)</w:t>
      </w:r>
      <w:r w:rsidR="00FB3B67" w:rsidRPr="007165E9">
        <w:rPr>
          <w:rFonts w:ascii="Times New Roman" w:hAnsi="Times New Roman" w:cs="Times New Roman"/>
          <w:szCs w:val="24"/>
          <w:lang w:val="es-ES_tradnl"/>
        </w:rPr>
        <w:fldChar w:fldCharType="end"/>
      </w:r>
      <w:r w:rsidR="003E2676" w:rsidRPr="007165E9">
        <w:rPr>
          <w:rFonts w:ascii="Times New Roman" w:hAnsi="Times New Roman" w:cs="Times New Roman"/>
          <w:szCs w:val="24"/>
          <w:lang w:val="es-ES_tradnl"/>
        </w:rPr>
        <w:t xml:space="preserve">, </w:t>
      </w:r>
      <w:r w:rsidR="00FA4366" w:rsidRPr="007165E9">
        <w:rPr>
          <w:rFonts w:ascii="Times New Roman" w:hAnsi="Times New Roman" w:cs="Times New Roman"/>
          <w:szCs w:val="24"/>
          <w:lang w:val="es-ES_tradnl"/>
        </w:rPr>
        <w:t>mismos</w:t>
      </w:r>
      <w:r w:rsidR="00233925" w:rsidRPr="007165E9">
        <w:rPr>
          <w:rFonts w:ascii="Times New Roman" w:hAnsi="Times New Roman" w:cs="Times New Roman"/>
          <w:szCs w:val="24"/>
          <w:lang w:val="es-ES_tradnl"/>
        </w:rPr>
        <w:t xml:space="preserve"> </w:t>
      </w:r>
      <w:r w:rsidR="00256B39" w:rsidRPr="007165E9">
        <w:rPr>
          <w:rFonts w:ascii="Times New Roman" w:hAnsi="Times New Roman" w:cs="Times New Roman"/>
          <w:szCs w:val="24"/>
          <w:lang w:val="es-ES_tradnl"/>
        </w:rPr>
        <w:t xml:space="preserve">que condiciona su credibilidad, </w:t>
      </w:r>
      <w:r w:rsidR="00893BD0" w:rsidRPr="007165E9">
        <w:rPr>
          <w:rFonts w:ascii="Times New Roman" w:hAnsi="Times New Roman" w:cs="Times New Roman"/>
          <w:szCs w:val="24"/>
          <w:lang w:val="es-ES_tradnl"/>
        </w:rPr>
        <w:t xml:space="preserve">de tal manera que para este estudio se aplicaron los criterios de consistencia </w:t>
      </w:r>
      <w:r w:rsidR="00233925" w:rsidRPr="007165E9">
        <w:rPr>
          <w:rFonts w:ascii="Times New Roman" w:hAnsi="Times New Roman" w:cs="Times New Roman"/>
          <w:szCs w:val="24"/>
          <w:lang w:val="es-ES_tradnl"/>
        </w:rPr>
        <w:t>y neutralidad.</w:t>
      </w:r>
    </w:p>
    <w:p w14:paraId="76441DA0" w14:textId="77777777" w:rsidR="000B5AB5" w:rsidRPr="00A34A45" w:rsidRDefault="00620881" w:rsidP="00F975E0">
      <w:pPr>
        <w:pStyle w:val="Textoindependienteprimerasangra"/>
        <w:spacing w:line="360" w:lineRule="auto"/>
        <w:ind w:firstLine="0"/>
        <w:jc w:val="left"/>
        <w:rPr>
          <w:rFonts w:ascii="Arial" w:hAnsi="Arial"/>
          <w:b/>
          <w:szCs w:val="24"/>
          <w:lang w:val="es-ES_tradnl" w:eastAsia="es-ES"/>
        </w:rPr>
      </w:pPr>
      <w:r w:rsidRPr="00A34A45">
        <w:rPr>
          <w:rFonts w:ascii="Arial" w:hAnsi="Arial"/>
          <w:b/>
          <w:szCs w:val="24"/>
          <w:lang w:val="es-ES_tradnl" w:eastAsia="es-ES"/>
        </w:rPr>
        <w:t>Resultados y discusión</w:t>
      </w:r>
    </w:p>
    <w:p w14:paraId="2E3175C4" w14:textId="77777777" w:rsidR="00A5190E" w:rsidRPr="007165E9" w:rsidRDefault="00A5190E" w:rsidP="000507E8">
      <w:pPr>
        <w:pStyle w:val="Textoindependienteprimerasangra"/>
        <w:spacing w:line="360" w:lineRule="auto"/>
        <w:ind w:firstLine="0"/>
        <w:rPr>
          <w:rFonts w:ascii="Times New Roman" w:hAnsi="Times New Roman" w:cs="Times New Roman"/>
          <w:szCs w:val="24"/>
          <w:highlight w:val="yellow"/>
          <w:lang w:val="es-ES_tradnl"/>
        </w:rPr>
      </w:pPr>
      <w:r w:rsidRPr="007165E9">
        <w:rPr>
          <w:rFonts w:ascii="Times New Roman" w:hAnsi="Times New Roman" w:cs="Times New Roman"/>
          <w:szCs w:val="24"/>
          <w:lang w:val="es-ES_tradnl"/>
        </w:rPr>
        <w:t>Los resultados obtenidos fueron analizados, como ya se mencionó con anterioridad, desde una perspectiva teórica de la fenomenología, pues han sido captados los puntos de vista de los actores sociales representados en esta investigación.</w:t>
      </w:r>
    </w:p>
    <w:p w14:paraId="3A7FB6BF" w14:textId="77777777" w:rsidR="00A5190E" w:rsidRPr="007165E9" w:rsidRDefault="009B5CA4"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realizar el análisis de datos</w:t>
      </w:r>
      <w:r w:rsidR="00A5190E" w:rsidRPr="007165E9">
        <w:rPr>
          <w:rFonts w:ascii="Times New Roman" w:hAnsi="Times New Roman" w:cs="Times New Roman"/>
          <w:szCs w:val="24"/>
          <w:lang w:val="es-ES_tradnl"/>
        </w:rPr>
        <w:t xml:space="preserve"> se </w:t>
      </w:r>
      <w:r w:rsidRPr="007165E9">
        <w:rPr>
          <w:rFonts w:ascii="Times New Roman" w:hAnsi="Times New Roman" w:cs="Times New Roman"/>
          <w:szCs w:val="24"/>
          <w:lang w:val="es-ES_tradnl"/>
        </w:rPr>
        <w:t>utilizó la</w:t>
      </w:r>
      <w:r w:rsidR="00A5190E" w:rsidRPr="007165E9">
        <w:rPr>
          <w:rFonts w:ascii="Times New Roman" w:hAnsi="Times New Roman" w:cs="Times New Roman"/>
          <w:szCs w:val="24"/>
          <w:lang w:val="es-ES_tradnl"/>
        </w:rPr>
        <w:t xml:space="preserve"> herr</w:t>
      </w:r>
      <w:r w:rsidRPr="007165E9">
        <w:rPr>
          <w:rFonts w:ascii="Times New Roman" w:hAnsi="Times New Roman" w:cs="Times New Roman"/>
          <w:szCs w:val="24"/>
          <w:lang w:val="es-ES_tradnl"/>
        </w:rPr>
        <w:t xml:space="preserve">amienta computacional </w:t>
      </w:r>
      <w:proofErr w:type="spellStart"/>
      <w:r w:rsidRPr="007165E9">
        <w:rPr>
          <w:rFonts w:ascii="Times New Roman" w:hAnsi="Times New Roman" w:cs="Times New Roman"/>
          <w:szCs w:val="24"/>
          <w:lang w:val="es-ES_tradnl"/>
        </w:rPr>
        <w:t>ATLAS.ti</w:t>
      </w:r>
      <w:proofErr w:type="spellEnd"/>
      <w:r w:rsidRPr="007165E9">
        <w:rPr>
          <w:rFonts w:ascii="Times New Roman" w:hAnsi="Times New Roman" w:cs="Times New Roman"/>
          <w:szCs w:val="24"/>
          <w:lang w:val="es-ES_tradnl"/>
        </w:rPr>
        <w:t xml:space="preserve"> y se </w:t>
      </w:r>
      <w:r w:rsidR="00A90BF5" w:rsidRPr="007165E9">
        <w:rPr>
          <w:rFonts w:ascii="Times New Roman" w:hAnsi="Times New Roman" w:cs="Times New Roman"/>
          <w:szCs w:val="24"/>
          <w:lang w:val="es-ES_tradnl"/>
        </w:rPr>
        <w:t>ejecutó</w:t>
      </w:r>
      <w:r w:rsidRPr="007165E9">
        <w:rPr>
          <w:rFonts w:ascii="Times New Roman" w:hAnsi="Times New Roman" w:cs="Times New Roman"/>
          <w:szCs w:val="24"/>
          <w:lang w:val="es-ES_tradnl"/>
        </w:rPr>
        <w:t xml:space="preserve"> con base en la metodología propuesta por </w:t>
      </w:r>
      <w:r w:rsidR="00FB3B67" w:rsidRPr="007165E9">
        <w:rPr>
          <w:rFonts w:ascii="Times New Roman" w:hAnsi="Times New Roman" w:cs="Times New Roman"/>
          <w:szCs w:val="24"/>
          <w:lang w:val="es-ES_tradnl"/>
        </w:rPr>
        <w:fldChar w:fldCharType="begin" w:fldLock="1"/>
      </w:r>
      <w:r w:rsidR="00BC325B" w:rsidRPr="007165E9">
        <w:rPr>
          <w:rFonts w:ascii="Times New Roman" w:hAnsi="Times New Roman" w:cs="Times New Roman"/>
          <w:szCs w:val="24"/>
          <w:lang w:val="es-ES_tradnl"/>
        </w:rPr>
        <w:instrText>ADDIN CSL_CITATION { "citationItems" : [ { "id" : "ITEM-1", "itemData" : { "ISSN" : "1315-883X", "abstract" : "El prop\u00f3sito del art\u00edculo consiste en ofrecer un conjunto de recomendaciones metodol\u00f3gicas que facilitan el an\u00e1lisis cualitativo de la informaci\u00f3n. Despu\u00e9s de recopilada la informaci\u00f3n, mediante entrevistas, observaciones, documentos impresos y grabaciones audiovisuales, el investigador asume la responsabilidad de interpretar lo que se observa, escucha o lee. En esta etapa de la investigaci\u00f3n la pregunta m\u00e1s frecuente es \u00bfy ahora qu\u00e9 hago, con todo esto?. Desde esta reflexi\u00f3n la recomendaci\u00f3n primordial es combinar el proceso de an\u00e1lisis con la herramienta computacional ATLAS.ti. Partiendo de esta proposici\u00f3n se identifican: Contacto primario con el documento (organizaci\u00f3n, clasificaci\u00f3n y lecturas iniciales de la informaci\u00f3n); Preparaci\u00f3n del documento; An\u00e1lisis (construcci\u00f3n, denominaci\u00f3n y definici\u00f3n de categor\u00edas de primer y segundo orden y creaci\u00f3n de redes); Interpretaci\u00f3n anal\u00edtica (descripci\u00f3n de hallazgos o teorizaci\u00f3n). Es necesario se\u00f1alar que estas recomendaciones pueden ser \u00fatiles para el abordaje de otras t\u00e9cnicas de an\u00e1lisis cualitativo.", "author" : [ { "dropping-particle" : "", "family" : "Varguillas", "given" : "C.", "non-dropping-particle" : "", "parse-names" : false, "suffix" : "" } ], "container-title" : "Revista de Educaci\u00f3n", "id" : "ITEM-1", "issued" : { "date-parts" : [ [ "2006" ] ] }, "page" : "73-87", "title" : "El uso de Atlas.ti y la creatividad del investigador en el an\u00e1lisis cualitativo de contenido upel", "type" : "article-journal" }, "uris" : [ "http://www.mendeley.com/documents/?uuid=2d0085a8-8df3-4e26-92e6-5b7d44fab84b" ] } ], "mendeley" : { "formattedCitation" : "(Varguillas, 2006)", "manualFormatting" : "Varguillas, (2006)", "plainTextFormattedCitation" : "(Varguillas, 2006)", "previouslyFormattedCitation" : "(Varguillas, 2006)"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E16FC6" w:rsidRPr="007165E9">
        <w:rPr>
          <w:rFonts w:ascii="Times New Roman" w:hAnsi="Times New Roman" w:cs="Times New Roman"/>
          <w:szCs w:val="24"/>
          <w:lang w:val="es-ES_tradnl"/>
        </w:rPr>
        <w:t>Varguillas</w:t>
      </w:r>
      <w:r w:rsidR="00BC325B" w:rsidRPr="007165E9">
        <w:rPr>
          <w:rFonts w:ascii="Times New Roman" w:hAnsi="Times New Roman" w:cs="Times New Roman"/>
          <w:szCs w:val="24"/>
          <w:lang w:val="es-ES_tradnl"/>
        </w:rPr>
        <w:t xml:space="preserve"> (2006)</w:t>
      </w:r>
      <w:r w:rsidR="00FB3B67" w:rsidRPr="007165E9">
        <w:rPr>
          <w:rFonts w:ascii="Times New Roman" w:hAnsi="Times New Roman" w:cs="Times New Roman"/>
          <w:szCs w:val="24"/>
          <w:lang w:val="es-ES_tradnl"/>
        </w:rPr>
        <w:fldChar w:fldCharType="end"/>
      </w:r>
      <w:r w:rsidRPr="007165E9">
        <w:rPr>
          <w:rFonts w:ascii="Times New Roman" w:hAnsi="Times New Roman" w:cs="Times New Roman"/>
          <w:szCs w:val="24"/>
          <w:lang w:val="es-ES_tradnl"/>
        </w:rPr>
        <w:t xml:space="preserve">, es decir </w:t>
      </w:r>
      <w:r w:rsidR="008C653B" w:rsidRPr="007165E9">
        <w:rPr>
          <w:rFonts w:ascii="Times New Roman" w:hAnsi="Times New Roman" w:cs="Times New Roman"/>
          <w:szCs w:val="24"/>
          <w:lang w:val="es-ES_tradnl"/>
        </w:rPr>
        <w:t>hay un</w:t>
      </w:r>
      <w:r w:rsidR="00A5190E" w:rsidRPr="007165E9">
        <w:rPr>
          <w:rFonts w:ascii="Times New Roman" w:hAnsi="Times New Roman" w:cs="Times New Roman"/>
          <w:szCs w:val="24"/>
          <w:lang w:val="es-ES_tradnl"/>
        </w:rPr>
        <w:t xml:space="preserve"> contacto primario con el documento (organización, clasificación y lecturas iniciales de la información); preparación del documento; análisis (construcción, denominación y definición de categorías de primer y segu</w:t>
      </w:r>
      <w:r w:rsidR="00FC50A3" w:rsidRPr="007165E9">
        <w:rPr>
          <w:rFonts w:ascii="Times New Roman" w:hAnsi="Times New Roman" w:cs="Times New Roman"/>
          <w:szCs w:val="24"/>
          <w:lang w:val="es-ES_tradnl"/>
        </w:rPr>
        <w:t xml:space="preserve">ndo orden y creación de redes) y la </w:t>
      </w:r>
      <w:r w:rsidR="00A5190E" w:rsidRPr="007165E9">
        <w:rPr>
          <w:rFonts w:ascii="Times New Roman" w:hAnsi="Times New Roman" w:cs="Times New Roman"/>
          <w:szCs w:val="24"/>
          <w:lang w:val="es-ES_tradnl"/>
        </w:rPr>
        <w:t>interpretación analítica (descripción de hallazgos o teorización)</w:t>
      </w:r>
    </w:p>
    <w:p w14:paraId="50928F5C" w14:textId="77777777" w:rsidR="00A65713" w:rsidRPr="007165E9" w:rsidRDefault="00A5190E"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poder llevar a cabo el proceso analítico, en primer lugar, se trabajó en la codificación de la información obtenida en las seis entrevistas realizadas. Los códigos de análisis para esta investigación involucrados en el estudio fueron generados de manera intencionada y en estrecha relación con los conceptos revisados en el apartado teórico de este trabajo</w:t>
      </w:r>
      <w:r w:rsidR="00191277" w:rsidRPr="007165E9">
        <w:rPr>
          <w:rFonts w:ascii="Times New Roman" w:hAnsi="Times New Roman" w:cs="Times New Roman"/>
          <w:szCs w:val="24"/>
          <w:lang w:val="es-ES_tradnl"/>
        </w:rPr>
        <w:t>; l</w:t>
      </w:r>
      <w:r w:rsidRPr="007165E9">
        <w:rPr>
          <w:rFonts w:ascii="Times New Roman" w:hAnsi="Times New Roman" w:cs="Times New Roman"/>
          <w:szCs w:val="24"/>
          <w:lang w:val="es-ES_tradnl"/>
        </w:rPr>
        <w:t>o anterior con el fin de lograr la sistematización deseada para el análisis de los puntos de vista de los actores sociales que intervinieron en la investigación. En este contexto los códigos claves que se revisan a continuación obedecen a categorías configuradas en el estado del arte que presenta la investigación, en conjunto con los objetivos asociados al trabajo, aunque después del análisis de los datos apareció una categoría representada por numerosos comentarios expresados durante las entrevistas.</w:t>
      </w:r>
    </w:p>
    <w:p w14:paraId="21928B53" w14:textId="77777777" w:rsidR="00A5190E" w:rsidRPr="007165E9" w:rsidRDefault="00A5190E"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tal efecto en un primer momento se codificó en función a las dimensiones del aprendizaje significativo en relación a las estrategias de enseñanza mediadas por tecnología que utiliza el docente, categorizando cada una de las opiniones expresadas por los entrevistados</w:t>
      </w:r>
      <w:r w:rsidR="00622D36" w:rsidRPr="007165E9">
        <w:rPr>
          <w:rFonts w:ascii="Times New Roman" w:hAnsi="Times New Roman" w:cs="Times New Roman"/>
          <w:szCs w:val="24"/>
          <w:lang w:val="es-ES_tradnl"/>
        </w:rPr>
        <w:t xml:space="preserve"> (estudiantes y profesores),</w:t>
      </w:r>
      <w:r w:rsidRPr="007165E9">
        <w:rPr>
          <w:rFonts w:ascii="Times New Roman" w:hAnsi="Times New Roman" w:cs="Times New Roman"/>
          <w:szCs w:val="24"/>
          <w:lang w:val="es-ES_tradnl"/>
        </w:rPr>
        <w:t xml:space="preserve"> en la motivación</w:t>
      </w:r>
      <w:r w:rsidR="00191277" w:rsidRP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la compresión</w:t>
      </w:r>
      <w:r w:rsidR="00191277" w:rsidRP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la funcionalidad</w:t>
      </w:r>
      <w:r w:rsidR="00191277"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la participación activa </w:t>
      </w:r>
      <w:r w:rsidR="00191277" w:rsidRPr="007165E9">
        <w:rPr>
          <w:rFonts w:ascii="Times New Roman" w:hAnsi="Times New Roman" w:cs="Times New Roman"/>
          <w:szCs w:val="24"/>
          <w:lang w:val="es-ES_tradnl"/>
        </w:rPr>
        <w:t>y la</w:t>
      </w:r>
      <w:r w:rsidRPr="007165E9">
        <w:rPr>
          <w:rFonts w:ascii="Times New Roman" w:hAnsi="Times New Roman" w:cs="Times New Roman"/>
          <w:szCs w:val="24"/>
          <w:lang w:val="es-ES_tradnl"/>
        </w:rPr>
        <w:t xml:space="preserve"> relación con la vida real</w:t>
      </w:r>
      <w:r w:rsidR="003D3554" w:rsidRPr="007165E9">
        <w:rPr>
          <w:rFonts w:ascii="Times New Roman" w:hAnsi="Times New Roman" w:cs="Times New Roman"/>
          <w:szCs w:val="24"/>
          <w:lang w:val="es-ES_tradnl"/>
        </w:rPr>
        <w:t>.</w:t>
      </w:r>
    </w:p>
    <w:p w14:paraId="0DF7ACE6" w14:textId="77777777" w:rsidR="00A5190E" w:rsidRPr="007165E9" w:rsidRDefault="00A5190E"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 xml:space="preserve">Como ya se mencionó con anterioridad, durante el análisis de las entrevistas y tras los diversos puntos de vista expresados por los actores sociales que intervinieron en la investigación, se logró identificar una nueva categoría reconocida como la retroalimentación, la cual se basa en la idea de interacción entre efecto y causa, pues en todo proceso y sistema social se reconoce un intercambio circular de información entre al menos dos partes, que ayuda a organizar ese sistema. Sin esa capacidad de respuesta que genera la retroalimentación no hay posibilidad de mantener un sistema en equilibrio </w:t>
      </w:r>
      <w:r w:rsidR="00BC325B"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BC325B" w:rsidRPr="007165E9">
        <w:rPr>
          <w:rFonts w:ascii="Times New Roman" w:hAnsi="Times New Roman" w:cs="Times New Roman"/>
          <w:szCs w:val="24"/>
          <w:lang w:val="es-ES_tradnl"/>
        </w:rPr>
        <w:instrText>ADDIN CSL_CITATION { "citationItems" : [ { "id" : "ITEM-1", "itemData" : { "ISSN" : "0124-5821", "abstract" : "En este avance de investigaci\u00f3n se presenta un an\u00e1lisis de la categor\u00eda \u00abRetroalimentaci\u00f3n o feedback\u00bb, del proyecto de investigaci\u00f3n \u00abEstado del arte sobre la investigaci\u00f3n y la pr\u00e1ctica discursiva en torno a la evaluaci\u00f3n de aprendizajes en e-learning en la educaci\u00f3n superior\u00bb. La categor\u00eda indaga sobre c\u00f3mo evaluar el aprendizaje en la educaci\u00f3n superior on line. En el aspecto metodol\u00f3gico, la presente es un investigaci\u00f3n en la que se combinaron el an\u00e1lisis documental y el grupo de discusi\u00f3n, con respecto a la evaluaci\u00f3n del aprendizaje en la educaci\u00f3n superior virtual. Entre los hallazgos se destaca la retroalimentaci\u00f3n como un acto formativo, en tanto es informaci\u00f3n procesada devuelta por el docente, con nuevo conocimiento para el estudiante. Esta pr\u00e1ctica produce conocimiento o saber pedag\u00f3gico.", "author" : [ { "dropping-particle" : "", "family" : "Rom\u00e1n Maldonado", "given" : "Carlos Eduardo", "non-dropping-particle" : "", "parse-names" : false, "suffix" : "" } ], "container-title" : "Revista Virtual Universidad Cat\u00f3lica del Norte", "id" : "ITEM-1", "issue" : "26", "issued" : { "date-parts" : [ [ "2009" ] ] }, "page" : "1-18", "title" : "Sobre la retroalimentaci\u00f3n o el feedback en la educaci\u00f3n superior on line", "type" : "article-journal" }, "uris" : [ "http://www.mendeley.com/documents/?uuid=177f3881-6c88-40b6-b745-540eb7363e5e" ] } ], "mendeley" : { "formattedCitation" : "(Rom\u00e1n Maldonado, 2009)", "plainTextFormattedCitation" : "(Rom\u00e1n Maldonado, 2009)", "previouslyFormattedCitation" : "(Rom\u00e1n Maldonado, 2009)"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BC325B" w:rsidRPr="007165E9">
        <w:rPr>
          <w:rFonts w:ascii="Times New Roman" w:hAnsi="Times New Roman" w:cs="Times New Roman"/>
          <w:szCs w:val="24"/>
          <w:lang w:val="es-ES_tradnl"/>
        </w:rPr>
        <w:t>(Román</w:t>
      </w:r>
      <w:r w:rsidR="00901055" w:rsidRPr="007165E9">
        <w:rPr>
          <w:rFonts w:ascii="Times New Roman" w:hAnsi="Times New Roman" w:cs="Times New Roman"/>
          <w:szCs w:val="24"/>
          <w:lang w:val="es-ES_tradnl"/>
        </w:rPr>
        <w:t>,</w:t>
      </w:r>
      <w:r w:rsidR="00BC325B" w:rsidRPr="007165E9">
        <w:rPr>
          <w:rFonts w:ascii="Times New Roman" w:hAnsi="Times New Roman" w:cs="Times New Roman"/>
          <w:szCs w:val="24"/>
          <w:lang w:val="es-ES_tradnl"/>
        </w:rPr>
        <w:t xml:space="preserve"> 2009)</w:t>
      </w:r>
      <w:r w:rsidR="00FB3B67" w:rsidRPr="007165E9">
        <w:rPr>
          <w:rFonts w:ascii="Times New Roman" w:hAnsi="Times New Roman" w:cs="Times New Roman"/>
          <w:szCs w:val="24"/>
          <w:lang w:val="es-ES_tradnl"/>
        </w:rPr>
        <w:fldChar w:fldCharType="end"/>
      </w:r>
      <w:r w:rsidRPr="007165E9">
        <w:rPr>
          <w:rFonts w:ascii="Times New Roman" w:hAnsi="Times New Roman" w:cs="Times New Roman"/>
          <w:szCs w:val="24"/>
          <w:lang w:val="es-ES_tradnl"/>
        </w:rPr>
        <w:t>.</w:t>
      </w:r>
    </w:p>
    <w:p w14:paraId="71B09A71" w14:textId="77777777" w:rsidR="00A5190E" w:rsidRPr="007165E9" w:rsidRDefault="00A5190E"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Sin </w:t>
      </w:r>
      <w:r w:rsidR="00A65713" w:rsidRPr="007165E9">
        <w:rPr>
          <w:rFonts w:ascii="Times New Roman" w:hAnsi="Times New Roman" w:cs="Times New Roman"/>
          <w:szCs w:val="24"/>
          <w:lang w:val="es-ES_tradnl"/>
        </w:rPr>
        <w:t>embargo,</w:t>
      </w:r>
      <w:r w:rsidRPr="007165E9">
        <w:rPr>
          <w:rFonts w:ascii="Times New Roman" w:hAnsi="Times New Roman" w:cs="Times New Roman"/>
          <w:szCs w:val="24"/>
          <w:lang w:val="es-ES_tradnl"/>
        </w:rPr>
        <w:t xml:space="preserve"> una vez realizado el análisis se encontró que esta categoría podría ser subsumida dentro de la primera de las codificaciones, la motivación, en virtud de que los razonamientos expresados por los entrevistados han manifestado que la retroalimentación influye directamente en la motivación de los estudiantes, tal como se verá en los siguientes resultados.</w:t>
      </w:r>
    </w:p>
    <w:p w14:paraId="1F21C54F" w14:textId="77777777" w:rsidR="00A65713" w:rsidRPr="007165E9" w:rsidRDefault="00A65713" w:rsidP="008478DF">
      <w:pPr>
        <w:pStyle w:val="Textoindependienteprimerasangra"/>
        <w:spacing w:line="360" w:lineRule="auto"/>
        <w:ind w:left="720" w:firstLine="0"/>
        <w:rPr>
          <w:rFonts w:ascii="Times New Roman" w:hAnsi="Times New Roman" w:cs="Times New Roman"/>
          <w:b/>
          <w:i/>
          <w:szCs w:val="24"/>
          <w:lang w:val="es-ES_tradnl"/>
        </w:rPr>
      </w:pPr>
      <w:r w:rsidRPr="007165E9">
        <w:rPr>
          <w:rFonts w:ascii="Times New Roman" w:hAnsi="Times New Roman" w:cs="Times New Roman"/>
          <w:b/>
          <w:i/>
          <w:szCs w:val="24"/>
          <w:lang w:val="es-ES_tradnl"/>
        </w:rPr>
        <w:t>La motivación</w:t>
      </w:r>
    </w:p>
    <w:p w14:paraId="6D9B1CAC" w14:textId="77777777" w:rsidR="00A65713" w:rsidRPr="007165E9" w:rsidRDefault="00A65713"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Los entrevistados señalaron que </w:t>
      </w:r>
      <w:r w:rsidR="00191277" w:rsidRPr="007165E9">
        <w:rPr>
          <w:rFonts w:ascii="Times New Roman" w:hAnsi="Times New Roman" w:cs="Times New Roman"/>
          <w:szCs w:val="24"/>
          <w:lang w:val="es-ES_tradnl"/>
        </w:rPr>
        <w:t xml:space="preserve">las estrategias de enseñanza mediadas por tecnología </w:t>
      </w:r>
      <w:r w:rsidRPr="007165E9">
        <w:rPr>
          <w:rFonts w:ascii="Times New Roman" w:hAnsi="Times New Roman" w:cs="Times New Roman"/>
          <w:szCs w:val="24"/>
          <w:lang w:val="es-ES_tradnl"/>
        </w:rPr>
        <w:t xml:space="preserve">sí son importantes, sobre todo aquellas como la lectura y la investigación, mismas que les puedan brindar conocimientos en relación a su materia; sin embargo, hacen hincapié en que la principal motivación proviene de ellos mismos, pues en esta modalidad es importante estar bien motivado para poder trabajar con la tecnología, organizar tiempo y sobre todo estar conscientes </w:t>
      </w:r>
      <w:r w:rsidR="007165E9">
        <w:rPr>
          <w:rFonts w:ascii="Times New Roman" w:hAnsi="Times New Roman" w:cs="Times New Roman"/>
          <w:szCs w:val="24"/>
          <w:lang w:val="es-ES_tradnl"/>
        </w:rPr>
        <w:t>de</w:t>
      </w:r>
      <w:r w:rsidR="007165E9"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que de ellos dependerá el</w:t>
      </w:r>
      <w:r w:rsidR="004207F4" w:rsidRPr="007165E9">
        <w:rPr>
          <w:rFonts w:ascii="Times New Roman" w:hAnsi="Times New Roman" w:cs="Times New Roman"/>
          <w:szCs w:val="24"/>
          <w:lang w:val="es-ES_tradnl"/>
        </w:rPr>
        <w:t xml:space="preserve"> aprendizaje que quieran lograr</w:t>
      </w:r>
      <w:r w:rsidR="009F6E00" w:rsidRPr="007165E9">
        <w:rPr>
          <w:rFonts w:ascii="Times New Roman" w:hAnsi="Times New Roman" w:cs="Times New Roman"/>
          <w:szCs w:val="24"/>
          <w:lang w:val="es-ES_tradnl"/>
        </w:rPr>
        <w:t>; declararon lo siguiente</w:t>
      </w:r>
      <w:r w:rsidR="004207F4" w:rsidRPr="007165E9">
        <w:rPr>
          <w:rFonts w:ascii="Times New Roman" w:hAnsi="Times New Roman" w:cs="Times New Roman"/>
          <w:szCs w:val="24"/>
          <w:lang w:val="es-ES_tradnl"/>
        </w:rPr>
        <w:t>:</w:t>
      </w:r>
    </w:p>
    <w:p w14:paraId="72A7DC6E" w14:textId="77777777" w:rsidR="00A65713" w:rsidRPr="007165E9" w:rsidRDefault="00A65713"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w:t>
      </w:r>
      <w:r w:rsidR="007165E9">
        <w:rPr>
          <w:rFonts w:ascii="Times New Roman" w:hAnsi="Times New Roman" w:cs="Times New Roman"/>
          <w:i/>
          <w:szCs w:val="24"/>
          <w:lang w:val="es-ES_tradnl"/>
        </w:rPr>
        <w:t>Sí,</w:t>
      </w:r>
      <w:r w:rsidR="007165E9"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los</w:t>
      </w:r>
      <w:r w:rsidR="00191277" w:rsidRPr="007165E9">
        <w:rPr>
          <w:rFonts w:ascii="Times New Roman" w:hAnsi="Times New Roman" w:cs="Times New Roman"/>
          <w:i/>
          <w:szCs w:val="24"/>
          <w:lang w:val="es-ES_tradnl"/>
        </w:rPr>
        <w:t xml:space="preserve"> cursos están bien estructurados y</w:t>
      </w:r>
      <w:r w:rsidRPr="007165E9">
        <w:rPr>
          <w:rFonts w:ascii="Times New Roman" w:hAnsi="Times New Roman" w:cs="Times New Roman"/>
          <w:i/>
          <w:szCs w:val="24"/>
          <w:lang w:val="es-ES_tradnl"/>
        </w:rPr>
        <w:t xml:space="preserve"> nos dejan actividades de aprendizaje que nos motivan para conocer más e investigar a profundidad...”</w:t>
      </w:r>
    </w:p>
    <w:p w14:paraId="2CC0622C" w14:textId="77777777" w:rsidR="00A65713" w:rsidRPr="007165E9" w:rsidRDefault="00A65713"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Yo creo que ya es cada quien, ósea eso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 xml:space="preserve">ya es nomas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que tenga uno los deseos de superarse y querer estudiar”</w:t>
      </w:r>
    </w:p>
    <w:p w14:paraId="6B82EF59" w14:textId="77777777" w:rsidR="00A65713" w:rsidRPr="007165E9" w:rsidRDefault="00A65713" w:rsidP="000507E8">
      <w:pPr>
        <w:pStyle w:val="Textoindependienteprimerasangra"/>
        <w:spacing w:line="360" w:lineRule="auto"/>
        <w:ind w:left="567" w:firstLine="0"/>
        <w:rPr>
          <w:rFonts w:ascii="Times New Roman" w:hAnsi="Times New Roman" w:cs="Times New Roman"/>
          <w:szCs w:val="24"/>
          <w:lang w:val="es-ES_tradnl"/>
        </w:rPr>
      </w:pPr>
      <w:r w:rsidRPr="007165E9">
        <w:rPr>
          <w:rFonts w:ascii="Times New Roman" w:hAnsi="Times New Roman" w:cs="Times New Roman"/>
          <w:i/>
          <w:szCs w:val="24"/>
          <w:lang w:val="es-ES_tradnl"/>
        </w:rPr>
        <w:t>“…A mí la lectura me da todo, o sea si yo leo estoy del otro lado de la materia, ya nada más la forma en que me pongan a presentar lo que leí me ayuda</w:t>
      </w:r>
      <w:r w:rsidRPr="007165E9">
        <w:rPr>
          <w:rFonts w:ascii="Times New Roman" w:hAnsi="Times New Roman" w:cs="Times New Roman"/>
          <w:szCs w:val="24"/>
          <w:lang w:val="es-ES_tradnl"/>
        </w:rPr>
        <w:t xml:space="preserve">”. </w:t>
      </w:r>
    </w:p>
    <w:p w14:paraId="19252079" w14:textId="77777777" w:rsidR="000048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or su parte los docentes durante la entrevista han manifestado la importancia de la motivación y mostraron su interés para que desde la plataforma se les pueda motivar y apoyar su proceso de enseñanza aprendizaje; en este s</w:t>
      </w:r>
      <w:r w:rsidR="004207F4" w:rsidRPr="007165E9">
        <w:rPr>
          <w:rFonts w:ascii="Times New Roman" w:hAnsi="Times New Roman" w:cs="Times New Roman"/>
          <w:szCs w:val="24"/>
          <w:lang w:val="es-ES_tradnl"/>
        </w:rPr>
        <w:t>entido señalaban que:</w:t>
      </w:r>
    </w:p>
    <w:p w14:paraId="405B6E3D" w14:textId="77777777" w:rsidR="00D949C5" w:rsidRPr="007165E9" w:rsidRDefault="00D949C5" w:rsidP="000507E8">
      <w:pPr>
        <w:pStyle w:val="Textoindependienteprimerasangra"/>
        <w:spacing w:line="360" w:lineRule="auto"/>
        <w:ind w:left="567" w:right="49" w:firstLine="0"/>
        <w:rPr>
          <w:rFonts w:ascii="Times New Roman" w:hAnsi="Times New Roman" w:cs="Times New Roman"/>
          <w:szCs w:val="24"/>
          <w:lang w:val="es-ES_tradnl"/>
        </w:rPr>
      </w:pPr>
      <w:r w:rsidRPr="007165E9">
        <w:rPr>
          <w:rFonts w:ascii="Times New Roman" w:hAnsi="Times New Roman" w:cs="Times New Roman"/>
          <w:i/>
          <w:szCs w:val="24"/>
          <w:lang w:val="es-ES_tradnl"/>
        </w:rPr>
        <w:lastRenderedPageBreak/>
        <w:t>“…significa</w:t>
      </w:r>
      <w:r w:rsidR="007165E9">
        <w:rPr>
          <w:rFonts w:ascii="Times New Roman" w:hAnsi="Times New Roman" w:cs="Times New Roman"/>
          <w:i/>
          <w:szCs w:val="24"/>
          <w:lang w:val="es-ES_tradnl"/>
        </w:rPr>
        <w:t xml:space="preserve"> que</w:t>
      </w:r>
      <w:r w:rsidRPr="007165E9">
        <w:rPr>
          <w:rFonts w:ascii="Times New Roman" w:hAnsi="Times New Roman" w:cs="Times New Roman"/>
          <w:i/>
          <w:szCs w:val="24"/>
          <w:lang w:val="es-ES_tradnl"/>
        </w:rPr>
        <w:t xml:space="preserve"> </w:t>
      </w:r>
      <w:r w:rsidR="00286C0D" w:rsidRPr="007165E9">
        <w:rPr>
          <w:rFonts w:ascii="Times New Roman" w:hAnsi="Times New Roman" w:cs="Times New Roman"/>
          <w:i/>
          <w:szCs w:val="24"/>
          <w:lang w:val="es-ES_tradnl"/>
        </w:rPr>
        <w:t>si se</w:t>
      </w:r>
      <w:r w:rsidRPr="007165E9">
        <w:rPr>
          <w:rFonts w:ascii="Times New Roman" w:hAnsi="Times New Roman" w:cs="Times New Roman"/>
          <w:i/>
          <w:szCs w:val="24"/>
          <w:lang w:val="es-ES_tradnl"/>
        </w:rPr>
        <w:t xml:space="preserve"> esmeran en la elaboración de sus actividades, si son dedicados no tendrán que estudiar ni siquiera para una actividad de verificación de conocimientos por lo tanto esa es la principal motivación, desde luego la ponderación en puntos…” “…la combinación entre la forma asíncrona de llegar a un acuerdo; el dejarlo desarrollar sus propias competencias y habilidades y hacerlas llegar por escrito y la retroalimentación que se pueda tener en casos prácticos creo que es fundamental”.</w:t>
      </w:r>
    </w:p>
    <w:p w14:paraId="0EA1016A"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La retroalimentación, como </w:t>
      </w:r>
      <w:r w:rsidR="00191277" w:rsidRPr="007165E9">
        <w:rPr>
          <w:rFonts w:ascii="Times New Roman" w:hAnsi="Times New Roman" w:cs="Times New Roman"/>
          <w:szCs w:val="24"/>
          <w:lang w:val="es-ES_tradnl"/>
        </w:rPr>
        <w:t>ya se mencionó,</w:t>
      </w:r>
      <w:r w:rsidRPr="007165E9">
        <w:rPr>
          <w:rFonts w:ascii="Times New Roman" w:hAnsi="Times New Roman" w:cs="Times New Roman"/>
          <w:szCs w:val="24"/>
          <w:lang w:val="es-ES_tradnl"/>
        </w:rPr>
        <w:t xml:space="preserve"> ha sido tomada como parte de la motivación que reciben los estudiantes, pues en los seis casos tratados para esta investigación se habló de la importancia que tiene este aspecto para que el alumno pueda continuar con entusiasmo sus actividades, por un </w:t>
      </w:r>
      <w:r w:rsidR="00191277" w:rsidRPr="007165E9">
        <w:rPr>
          <w:rFonts w:ascii="Times New Roman" w:hAnsi="Times New Roman" w:cs="Times New Roman"/>
          <w:szCs w:val="24"/>
          <w:lang w:val="es-ES_tradnl"/>
        </w:rPr>
        <w:t>lado,</w:t>
      </w:r>
      <w:r w:rsidRPr="007165E9">
        <w:rPr>
          <w:rFonts w:ascii="Times New Roman" w:hAnsi="Times New Roman" w:cs="Times New Roman"/>
          <w:szCs w:val="24"/>
          <w:lang w:val="es-ES_tradnl"/>
        </w:rPr>
        <w:t xml:space="preserve"> la necesidad de los estudiantes para sentirse atendidos por parte del docente y </w:t>
      </w:r>
      <w:r w:rsidR="007165E9">
        <w:rPr>
          <w:rFonts w:ascii="Times New Roman" w:hAnsi="Times New Roman" w:cs="Times New Roman"/>
          <w:szCs w:val="24"/>
          <w:lang w:val="es-ES_tradnl"/>
        </w:rPr>
        <w:t>este</w:t>
      </w:r>
      <w:r w:rsidR="007165E9"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a su vez señala en todo momento que está consciente de la importancia que tiene realizar esta actividad.  Los estudiantes </w:t>
      </w:r>
      <w:r w:rsidR="00191277" w:rsidRPr="007165E9">
        <w:rPr>
          <w:rFonts w:ascii="Times New Roman" w:hAnsi="Times New Roman" w:cs="Times New Roman"/>
          <w:szCs w:val="24"/>
          <w:lang w:val="es-ES_tradnl"/>
        </w:rPr>
        <w:t>dicen</w:t>
      </w:r>
      <w:r w:rsidRPr="007165E9">
        <w:rPr>
          <w:rFonts w:ascii="Times New Roman" w:hAnsi="Times New Roman" w:cs="Times New Roman"/>
          <w:szCs w:val="24"/>
          <w:lang w:val="es-ES_tradnl"/>
        </w:rPr>
        <w:t xml:space="preserve"> que:</w:t>
      </w:r>
    </w:p>
    <w:p w14:paraId="51BFFE86"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Las asesorías con los maestros nos pueden ayudar a despejar las dudas que en un momento dado se tienen, porque incluso hay autores que difieren de algún mismo concepto y la retroalimentación, ya sea presencial o en la plataforma nos ayuda para que conozcamos más y nos motivemos a seguir estudiando…”</w:t>
      </w:r>
    </w:p>
    <w:p w14:paraId="4D942B4D"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Un docente que no conoce la forma de esta modalidad </w:t>
      </w:r>
      <w:r w:rsidRPr="007165E9">
        <w:rPr>
          <w:rFonts w:ascii="Times New Roman" w:hAnsi="Times New Roman" w:cs="Times New Roman"/>
          <w:szCs w:val="24"/>
          <w:lang w:val="es-ES_tradnl"/>
        </w:rPr>
        <w:t>(no retroalimenta),</w:t>
      </w:r>
      <w:r w:rsidRPr="007165E9">
        <w:rPr>
          <w:rFonts w:ascii="Times New Roman" w:hAnsi="Times New Roman" w:cs="Times New Roman"/>
          <w:i/>
          <w:szCs w:val="24"/>
          <w:lang w:val="es-ES_tradnl"/>
        </w:rPr>
        <w:t xml:space="preserve"> difícilmente organiza su plataforma y eso merma nuestro aprendizaje…”</w:t>
      </w:r>
    </w:p>
    <w:p w14:paraId="484E13E5" w14:textId="77777777" w:rsidR="008C653B"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Deberían tomar en cuenta </w:t>
      </w:r>
      <w:r w:rsidRPr="007165E9">
        <w:rPr>
          <w:rFonts w:ascii="Times New Roman" w:hAnsi="Times New Roman" w:cs="Times New Roman"/>
          <w:szCs w:val="24"/>
          <w:lang w:val="es-ES_tradnl"/>
        </w:rPr>
        <w:t>(los maestros)</w:t>
      </w:r>
      <w:r w:rsidRPr="007165E9">
        <w:rPr>
          <w:rFonts w:ascii="Times New Roman" w:hAnsi="Times New Roman" w:cs="Times New Roman"/>
          <w:i/>
          <w:szCs w:val="24"/>
          <w:lang w:val="es-ES_tradnl"/>
        </w:rPr>
        <w:t xml:space="preserve"> que como el </w:t>
      </w:r>
      <w:proofErr w:type="spellStart"/>
      <w:r w:rsidRPr="007165E9">
        <w:rPr>
          <w:rFonts w:ascii="Times New Roman" w:hAnsi="Times New Roman" w:cs="Times New Roman"/>
          <w:i/>
          <w:szCs w:val="24"/>
          <w:lang w:val="es-ES_tradnl"/>
        </w:rPr>
        <w:t>autogestivo</w:t>
      </w:r>
      <w:proofErr w:type="spellEnd"/>
      <w:r w:rsidRPr="007165E9">
        <w:rPr>
          <w:rFonts w:ascii="Times New Roman" w:hAnsi="Times New Roman" w:cs="Times New Roman"/>
          <w:i/>
          <w:szCs w:val="24"/>
          <w:lang w:val="es-ES_tradnl"/>
        </w:rPr>
        <w:t xml:space="preserve"> </w:t>
      </w:r>
      <w:r w:rsidRPr="007165E9">
        <w:rPr>
          <w:rFonts w:ascii="Times New Roman" w:hAnsi="Times New Roman" w:cs="Times New Roman"/>
          <w:szCs w:val="24"/>
          <w:lang w:val="es-ES_tradnl"/>
        </w:rPr>
        <w:t xml:space="preserve">(el curso), </w:t>
      </w:r>
      <w:r w:rsidRPr="007165E9">
        <w:rPr>
          <w:rFonts w:ascii="Times New Roman" w:hAnsi="Times New Roman" w:cs="Times New Roman"/>
          <w:i/>
          <w:szCs w:val="24"/>
          <w:lang w:val="es-ES_tradnl"/>
        </w:rPr>
        <w:t>ellos tienen que estar dando la retroalimentación, lo cual no hacen y eso nos desmotiva para continuar haciendo las tareas…”</w:t>
      </w:r>
    </w:p>
    <w:p w14:paraId="765E19BF"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La presencia de este concepto no hace </w:t>
      </w:r>
      <w:r w:rsidR="007165E9">
        <w:rPr>
          <w:rFonts w:ascii="Times New Roman" w:hAnsi="Times New Roman" w:cs="Times New Roman"/>
          <w:szCs w:val="24"/>
          <w:lang w:val="es-ES_tradnl"/>
        </w:rPr>
        <w:t>solo</w:t>
      </w:r>
      <w:r w:rsidR="007165E9"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referencia al trabajo que actualmente se practica en las aulas de clases, sino también a las expectativas de ejecutar actividades mediadas por tecnología dentro de su pr</w:t>
      </w:r>
      <w:r w:rsidR="003A4C95" w:rsidRPr="007165E9">
        <w:rPr>
          <w:rFonts w:ascii="Times New Roman" w:hAnsi="Times New Roman" w:cs="Times New Roman"/>
          <w:szCs w:val="24"/>
          <w:lang w:val="es-ES_tradnl"/>
        </w:rPr>
        <w:t xml:space="preserve">oceso de enseñanza aprendizaje. Los </w:t>
      </w:r>
      <w:r w:rsidRPr="007165E9">
        <w:rPr>
          <w:rFonts w:ascii="Times New Roman" w:hAnsi="Times New Roman" w:cs="Times New Roman"/>
          <w:szCs w:val="24"/>
          <w:lang w:val="es-ES_tradnl"/>
        </w:rPr>
        <w:t>estudiantes siguen considerando que este apartado de retroalimentación les ayuda no solo a incrementar sus conocimientos y a saber si realizaron bien o no las tareas solicitadas, sino que les motiva en todo momento, además de que influye en que continúen entregando en</w:t>
      </w:r>
      <w:r w:rsidR="004207F4" w:rsidRPr="007165E9">
        <w:rPr>
          <w:rFonts w:ascii="Times New Roman" w:hAnsi="Times New Roman" w:cs="Times New Roman"/>
          <w:szCs w:val="24"/>
          <w:lang w:val="es-ES_tradnl"/>
        </w:rPr>
        <w:t xml:space="preserve"> tiempo y forma sus actividades y manifiestan:</w:t>
      </w:r>
    </w:p>
    <w:p w14:paraId="130EA143"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lastRenderedPageBreak/>
        <w:t xml:space="preserve">“…Muchos maestros ni siquiera entran a la plataforma, si lo haces bien o mal, pos sabe </w:t>
      </w:r>
      <w:r w:rsidRPr="007165E9">
        <w:rPr>
          <w:rFonts w:ascii="Times New Roman" w:hAnsi="Times New Roman" w:cs="Times New Roman"/>
          <w:szCs w:val="24"/>
          <w:lang w:val="es-ES_tradnl"/>
        </w:rPr>
        <w:t>(SIC)</w:t>
      </w:r>
      <w:r w:rsidRPr="007165E9">
        <w:rPr>
          <w:rFonts w:ascii="Times New Roman" w:hAnsi="Times New Roman" w:cs="Times New Roman"/>
          <w:i/>
          <w:szCs w:val="24"/>
          <w:lang w:val="es-ES_tradnl"/>
        </w:rPr>
        <w:t xml:space="preserve">, pero entonces pienso, solo mando la tarea y ya que al cabo no la revisa, ni se va a dar cuenta, y esto hace que no estemos motivados ni aprendiendo… No es nada más usar la tecnología, también debe haber una personalización con el maestro.” </w:t>
      </w:r>
    </w:p>
    <w:p w14:paraId="334D37F8"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La retroalimentación es,</w:t>
      </w:r>
      <w:r w:rsidR="00F83D9B" w:rsidRPr="007165E9">
        <w:rPr>
          <w:rFonts w:ascii="Times New Roman" w:hAnsi="Times New Roman" w:cs="Times New Roman"/>
          <w:szCs w:val="24"/>
          <w:lang w:val="es-ES_tradnl"/>
        </w:rPr>
        <w:t xml:space="preserve"> según</w:t>
      </w:r>
      <w:r w:rsidR="00BC325B" w:rsidRPr="007165E9">
        <w:rPr>
          <w:rFonts w:ascii="Times New Roman" w:hAnsi="Times New Roman" w:cs="Times New Roman"/>
          <w:szCs w:val="24"/>
          <w:lang w:val="es-ES_tradnl"/>
        </w:rPr>
        <w:t xml:space="preserve"> </w:t>
      </w:r>
      <w:r w:rsidR="00FB3B67" w:rsidRPr="007165E9">
        <w:rPr>
          <w:rFonts w:ascii="Times New Roman" w:hAnsi="Times New Roman" w:cs="Times New Roman"/>
          <w:szCs w:val="24"/>
          <w:lang w:val="es-ES_tradnl"/>
        </w:rPr>
        <w:fldChar w:fldCharType="begin" w:fldLock="1"/>
      </w:r>
      <w:r w:rsidR="002B72F8" w:rsidRPr="007165E9">
        <w:rPr>
          <w:rFonts w:ascii="Times New Roman" w:hAnsi="Times New Roman" w:cs="Times New Roman"/>
          <w:szCs w:val="24"/>
          <w:lang w:val="es-ES_tradnl"/>
        </w:rPr>
        <w:instrText>ADDIN CSL_CITATION { "citationItems" : [ { "id" : "ITEM-1", "itemData" : { "ISSN" : "0124-5821", "abstract" : "En este avance de investigaci\u00f3n se presenta un an\u00e1lisis de la categor\u00eda \u00abRetroalimentaci\u00f3n o feedback\u00bb, del proyecto de investigaci\u00f3n \u00abEstado del arte sobre la investigaci\u00f3n y la pr\u00e1ctica discursiva en torno a la evaluaci\u00f3n de aprendizajes en e-learning en la educaci\u00f3n superior\u00bb. La categor\u00eda indaga sobre c\u00f3mo evaluar el aprendizaje en la educaci\u00f3n superior on line. En el aspecto metodol\u00f3gico, la presente es un investigaci\u00f3n en la que se combinaron el an\u00e1lisis documental y el grupo de discusi\u00f3n, con respecto a la evaluaci\u00f3n del aprendizaje en la educaci\u00f3n superior virtual. Entre los hallazgos se destaca la retroalimentaci\u00f3n como un acto formativo, en tanto es informaci\u00f3n procesada devuelta por el docente, con nuevo conocimiento para el estudiante. Esta pr\u00e1ctica produce conocimiento o saber pedag\u00f3gico.", "author" : [ { "dropping-particle" : "", "family" : "Rom\u00e1n Maldonado", "given" : "Carlos Eduardo", "non-dropping-particle" : "", "parse-names" : false, "suffix" : "" } ], "container-title" : "Revista Virtual Universidad Cat\u00f3lica del Norte", "id" : "ITEM-1", "issue" : "26", "issued" : { "date-parts" : [ [ "2009" ] ] }, "page" : "1-18", "title" : "Sobre la retroalimentaci\u00f3n o el feedback en la educaci\u00f3n superior on line", "type" : "article-journal" }, "uris" : [ "http://www.mendeley.com/documents/?uuid=177f3881-6c88-40b6-b745-540eb7363e5e" ] } ], "mendeley" : { "formattedCitation" : "(Rom\u00e1n Maldonado, 2009)", "manualFormatting" : "Rom\u00e1n Maldonado, (2009)", "plainTextFormattedCitation" : "(Rom\u00e1n Maldonado, 2009)", "previouslyFormattedCitation" : "(Rom\u00e1n Maldonado, 2009)" }, "properties" : { "noteIndex" : 0 }, "schema" : "https://github.com/citation-style-language/schema/raw/master/csl-citation.json" }</w:instrText>
      </w:r>
      <w:r w:rsidR="00FB3B67" w:rsidRPr="007165E9">
        <w:rPr>
          <w:rFonts w:ascii="Times New Roman" w:hAnsi="Times New Roman" w:cs="Times New Roman"/>
          <w:szCs w:val="24"/>
          <w:lang w:val="es-ES_tradnl"/>
        </w:rPr>
        <w:fldChar w:fldCharType="separate"/>
      </w:r>
      <w:r w:rsidR="00294F87" w:rsidRPr="007165E9">
        <w:rPr>
          <w:rFonts w:ascii="Times New Roman" w:hAnsi="Times New Roman" w:cs="Times New Roman"/>
          <w:szCs w:val="24"/>
          <w:lang w:val="es-ES_tradnl"/>
        </w:rPr>
        <w:t>Román</w:t>
      </w:r>
      <w:r w:rsidR="00BC325B" w:rsidRPr="007165E9">
        <w:rPr>
          <w:rFonts w:ascii="Times New Roman" w:hAnsi="Times New Roman" w:cs="Times New Roman"/>
          <w:szCs w:val="24"/>
          <w:lang w:val="es-ES_tradnl"/>
        </w:rPr>
        <w:t xml:space="preserve"> (2009)</w:t>
      </w:r>
      <w:r w:rsidR="00FB3B67" w:rsidRPr="007165E9">
        <w:rPr>
          <w:rFonts w:ascii="Times New Roman" w:hAnsi="Times New Roman" w:cs="Times New Roman"/>
          <w:szCs w:val="24"/>
          <w:lang w:val="es-ES_tradnl"/>
        </w:rPr>
        <w:fldChar w:fldCharType="end"/>
      </w:r>
      <w:r w:rsidR="00F83D9B" w:rsidRPr="007165E9">
        <w:rPr>
          <w:rFonts w:ascii="Times New Roman" w:hAnsi="Times New Roman" w:cs="Times New Roman"/>
          <w:szCs w:val="24"/>
          <w:lang w:val="es-ES_tradnl"/>
        </w:rPr>
        <w:t>,</w:t>
      </w:r>
      <w:r w:rsidR="00294F87" w:rsidRPr="007165E9">
        <w:rPr>
          <w:rFonts w:ascii="Times New Roman" w:hAnsi="Times New Roman" w:cs="Times New Roman"/>
          <w:szCs w:val="24"/>
          <w:lang w:val="es-ES_tradnl"/>
        </w:rPr>
        <w:t xml:space="preserve"> es</w:t>
      </w:r>
      <w:r w:rsidRPr="007165E9">
        <w:rPr>
          <w:rFonts w:ascii="Times New Roman" w:hAnsi="Times New Roman" w:cs="Times New Roman"/>
          <w:szCs w:val="24"/>
          <w:lang w:val="es-ES_tradnl"/>
        </w:rPr>
        <w:t xml:space="preserve"> un criterio de calidad para la docencia en la educación virtual y específicamente dice que el</w:t>
      </w:r>
      <w:r w:rsidRPr="007165E9">
        <w:rPr>
          <w:rFonts w:ascii="Times New Roman" w:hAnsi="Times New Roman" w:cs="Times New Roman"/>
          <w:i/>
          <w:szCs w:val="24"/>
          <w:lang w:val="es-ES_tradnl"/>
        </w:rPr>
        <w:t xml:space="preserve"> </w:t>
      </w:r>
      <w:proofErr w:type="spellStart"/>
      <w:r w:rsidRPr="007165E9">
        <w:rPr>
          <w:rFonts w:ascii="Times New Roman" w:hAnsi="Times New Roman" w:cs="Times New Roman"/>
          <w:i/>
          <w:szCs w:val="24"/>
          <w:lang w:val="es-ES_tradnl"/>
        </w:rPr>
        <w:t>feedback</w:t>
      </w:r>
      <w:proofErr w:type="spellEnd"/>
      <w:r w:rsidRPr="007165E9">
        <w:rPr>
          <w:rFonts w:ascii="Times New Roman" w:hAnsi="Times New Roman" w:cs="Times New Roman"/>
          <w:szCs w:val="24"/>
          <w:lang w:val="es-ES_tradnl"/>
        </w:rPr>
        <w:t xml:space="preserve"> es necesario para que el estudiante pueda controlar</w:t>
      </w:r>
      <w:r w:rsidR="006D0829" w:rsidRPr="007165E9">
        <w:rPr>
          <w:rFonts w:ascii="Times New Roman" w:hAnsi="Times New Roman" w:cs="Times New Roman"/>
          <w:szCs w:val="24"/>
          <w:lang w:val="es-ES_tradnl"/>
        </w:rPr>
        <w:t xml:space="preserve"> su propio proceso de estudio. </w:t>
      </w:r>
      <w:r w:rsidRPr="007165E9">
        <w:rPr>
          <w:rFonts w:ascii="Times New Roman" w:hAnsi="Times New Roman" w:cs="Times New Roman"/>
          <w:szCs w:val="24"/>
          <w:lang w:val="es-ES_tradnl"/>
        </w:rPr>
        <w:t xml:space="preserve">Por otro lado, la modalidad mixta influye de manera importante en la motivación o desmotivación que </w:t>
      </w:r>
      <w:r w:rsidR="00191277" w:rsidRPr="007165E9">
        <w:rPr>
          <w:rFonts w:ascii="Times New Roman" w:hAnsi="Times New Roman" w:cs="Times New Roman"/>
          <w:szCs w:val="24"/>
          <w:lang w:val="es-ES_tradnl"/>
        </w:rPr>
        <w:t xml:space="preserve">los alumnos </w:t>
      </w:r>
      <w:r w:rsidRPr="007165E9">
        <w:rPr>
          <w:rFonts w:ascii="Times New Roman" w:hAnsi="Times New Roman" w:cs="Times New Roman"/>
          <w:szCs w:val="24"/>
          <w:lang w:val="es-ES_tradnl"/>
        </w:rPr>
        <w:t>tenga</w:t>
      </w:r>
      <w:r w:rsidR="00191277" w:rsidRPr="007165E9">
        <w:rPr>
          <w:rFonts w:ascii="Times New Roman" w:hAnsi="Times New Roman" w:cs="Times New Roman"/>
          <w:szCs w:val="24"/>
          <w:lang w:val="es-ES_tradnl"/>
        </w:rPr>
        <w:t>n</w:t>
      </w:r>
      <w:r w:rsidRPr="007165E9">
        <w:rPr>
          <w:rFonts w:ascii="Times New Roman" w:hAnsi="Times New Roman" w:cs="Times New Roman"/>
          <w:szCs w:val="24"/>
          <w:lang w:val="es-ES_tradnl"/>
        </w:rPr>
        <w:t xml:space="preserve"> frente a su proceso de aprendizaje. Los estudiantes señalan que:</w:t>
      </w:r>
    </w:p>
    <w:p w14:paraId="3468FA83"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A veces es motivante la licenciatura semipresencial con todo el apoyo de las tecnologías que tenemos porque es fabulosa, porque esta forma de aprendizaje funciona porque te da movilidad, pero sí implica un grado de responsabilidad mayor”</w:t>
      </w:r>
    </w:p>
    <w:p w14:paraId="3A5F5021"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A mí se me hace bien el sistema </w:t>
      </w:r>
      <w:proofErr w:type="spellStart"/>
      <w:r w:rsidRPr="007165E9">
        <w:rPr>
          <w:rFonts w:ascii="Times New Roman" w:hAnsi="Times New Roman" w:cs="Times New Roman"/>
          <w:i/>
          <w:szCs w:val="24"/>
          <w:lang w:val="es-ES_tradnl"/>
        </w:rPr>
        <w:t>semiescolarizado</w:t>
      </w:r>
      <w:proofErr w:type="spellEnd"/>
      <w:r w:rsidRPr="007165E9">
        <w:rPr>
          <w:rFonts w:ascii="Times New Roman" w:hAnsi="Times New Roman" w:cs="Times New Roman"/>
          <w:i/>
          <w:szCs w:val="24"/>
          <w:lang w:val="es-ES_tradnl"/>
        </w:rPr>
        <w:t xml:space="preserve"> en lo personal, nada más que si no hay mucha sociabilización entre compañeros y no tenemos mucho acercamiento pues no conocemos otros puntos de vista y eso nos hace ser individualistas…”</w:t>
      </w:r>
    </w:p>
    <w:p w14:paraId="7591C1F9"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La organización del tiempo, eso es lo que falla y nos desmotiva, o</w:t>
      </w:r>
      <w:r w:rsidR="00924A7C"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sea </w:t>
      </w:r>
      <w:r w:rsidRPr="007165E9">
        <w:rPr>
          <w:rFonts w:ascii="Times New Roman" w:hAnsi="Times New Roman" w:cs="Times New Roman"/>
          <w:szCs w:val="24"/>
          <w:lang w:val="es-ES_tradnl"/>
        </w:rPr>
        <w:t>(</w:t>
      </w:r>
      <w:r w:rsidR="007647D2" w:rsidRPr="007165E9">
        <w:rPr>
          <w:rFonts w:ascii="Times New Roman" w:hAnsi="Times New Roman" w:cs="Times New Roman"/>
          <w:szCs w:val="24"/>
          <w:lang w:val="es-ES_tradnl"/>
        </w:rPr>
        <w:t xml:space="preserve">SIC) </w:t>
      </w:r>
      <w:r w:rsidR="007647D2" w:rsidRPr="007165E9">
        <w:rPr>
          <w:rFonts w:ascii="Times New Roman" w:hAnsi="Times New Roman" w:cs="Times New Roman"/>
          <w:i/>
          <w:szCs w:val="24"/>
          <w:lang w:val="es-ES_tradnl"/>
        </w:rPr>
        <w:t>y</w:t>
      </w:r>
      <w:r w:rsidRPr="007165E9">
        <w:rPr>
          <w:rFonts w:ascii="Times New Roman" w:hAnsi="Times New Roman" w:cs="Times New Roman"/>
          <w:i/>
          <w:szCs w:val="24"/>
          <w:lang w:val="es-ES_tradnl"/>
        </w:rPr>
        <w:t xml:space="preserve"> si el maestro midiera el tiempo que nos lleva hacer todas las tareas que nos deja y luego que tendrá que revisarlas pues se la pensaría, pues no es nada más te dejo y te dejo tareas…”</w:t>
      </w:r>
    </w:p>
    <w:p w14:paraId="73CB724D"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En la tecnología está uno solo pero cuando nos vemos podemos despejar dudas y eso nos complementa lo que aprendemos…”</w:t>
      </w:r>
    </w:p>
    <w:p w14:paraId="5EECF61F"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or parte de los docentes, durante la entrevista han expresado que esta modalidad puede traer beneficios importantes y que sí se puede motivar al estudiante a tr</w:t>
      </w:r>
      <w:r w:rsidR="004207F4" w:rsidRPr="007165E9">
        <w:rPr>
          <w:rFonts w:ascii="Times New Roman" w:hAnsi="Times New Roman" w:cs="Times New Roman"/>
          <w:szCs w:val="24"/>
          <w:lang w:val="es-ES_tradnl"/>
        </w:rPr>
        <w:t>avés del uso de las tecnologías:</w:t>
      </w:r>
    </w:p>
    <w:p w14:paraId="43AAF0BB" w14:textId="77777777" w:rsidR="000048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Procuro diseñar mi curso con imágenes, colores, lo que sea, pues a mí me gusta integrar la mayor cantidad de sentidos posibles para que</w:t>
      </w:r>
      <w:r w:rsidR="000048C5" w:rsidRPr="007165E9">
        <w:rPr>
          <w:rFonts w:ascii="Times New Roman" w:hAnsi="Times New Roman" w:cs="Times New Roman"/>
          <w:i/>
          <w:szCs w:val="24"/>
          <w:lang w:val="es-ES_tradnl"/>
        </w:rPr>
        <w:t xml:space="preserve"> el estudiante se sienta bien…”</w:t>
      </w:r>
      <w:r w:rsidRPr="007165E9">
        <w:rPr>
          <w:rFonts w:ascii="Times New Roman" w:hAnsi="Times New Roman" w:cs="Times New Roman"/>
          <w:i/>
          <w:szCs w:val="24"/>
          <w:lang w:val="es-ES_tradnl"/>
        </w:rPr>
        <w:t xml:space="preserve"> </w:t>
      </w:r>
    </w:p>
    <w:p w14:paraId="0FE21E3D" w14:textId="77777777" w:rsidR="00D949C5" w:rsidRPr="007165E9" w:rsidRDefault="000048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w:t>
      </w:r>
      <w:r w:rsidR="00D949C5" w:rsidRPr="007165E9">
        <w:rPr>
          <w:rFonts w:ascii="Times New Roman" w:hAnsi="Times New Roman" w:cs="Times New Roman"/>
          <w:i/>
          <w:szCs w:val="24"/>
          <w:lang w:val="es-ES_tradnl"/>
        </w:rPr>
        <w:t>… Esta modalidad permite a cada uno de ellos aprender de manera unipersonal, de forma significativa y que sepan ellos que es más trascendente identificar un criterio de aprendizaje desde su propio nivel de conocimiento y enseñanza…”</w:t>
      </w:r>
    </w:p>
    <w:p w14:paraId="70AEB7A4"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Aunque el docente considera que la modalidad apoya para que pueda diseñar actividades diferentes y que apoyan el aprendizaje del estudiante, el mayor reto de motivación sigue siendo el propio estudiante, es decir, el docente puede o no diseñar cursos para buscar que el alumno se motive y aprenda de una mejor forma, pero tal como indican las teorías revisadas, la decisión final dependerá de qué tan motivado (él solo) esté o se sienta el estudiante para aprender.</w:t>
      </w:r>
    </w:p>
    <w:p w14:paraId="79C7F23B" w14:textId="77777777" w:rsidR="00D949C5" w:rsidRPr="007165E9" w:rsidRDefault="00D949C5" w:rsidP="008478DF">
      <w:pPr>
        <w:pStyle w:val="Textoindependienteprimerasangra"/>
        <w:spacing w:line="360" w:lineRule="auto"/>
        <w:ind w:left="720" w:firstLine="0"/>
        <w:rPr>
          <w:rFonts w:ascii="Times New Roman" w:hAnsi="Times New Roman" w:cs="Times New Roman"/>
          <w:b/>
          <w:i/>
          <w:szCs w:val="24"/>
          <w:lang w:val="es-ES_tradnl"/>
        </w:rPr>
      </w:pPr>
      <w:r w:rsidRPr="007165E9">
        <w:rPr>
          <w:rFonts w:ascii="Times New Roman" w:hAnsi="Times New Roman" w:cs="Times New Roman"/>
          <w:b/>
          <w:i/>
          <w:szCs w:val="24"/>
          <w:lang w:val="es-ES_tradnl"/>
        </w:rPr>
        <w:t xml:space="preserve">La </w:t>
      </w:r>
      <w:r w:rsidR="0094318D" w:rsidRPr="007165E9">
        <w:rPr>
          <w:rFonts w:ascii="Times New Roman" w:hAnsi="Times New Roman" w:cs="Times New Roman"/>
          <w:b/>
          <w:i/>
          <w:szCs w:val="24"/>
          <w:lang w:val="es-ES_tradnl"/>
        </w:rPr>
        <w:t>comprensión</w:t>
      </w:r>
    </w:p>
    <w:p w14:paraId="06A4B1C1"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De igual manera la comprensión entendida como aquella que pone a la realidad en un proceso gradual que corre de manera simultánea al enriquecimiento de los conocimientos previos, pues no se trata de que lo supriman, sino de que los usen, revisen y enriquezcan progresivamente; en este sentido los estudiantes coinciden en el tema de la estructuración de los cursos y sobre todo de las actividades y/o estrategias utilizadas por los docentes que ayudan a que puedan hacer esta relación entre conocimientos previos y nuevos conocimientos. Para este asunto los estudiantes han expresado:</w:t>
      </w:r>
    </w:p>
    <w:p w14:paraId="7743F760" w14:textId="77777777" w:rsidR="00D949C5" w:rsidRPr="007165E9" w:rsidRDefault="00D949C5" w:rsidP="000507E8">
      <w:pPr>
        <w:pStyle w:val="Textoindependienteprimerasangra"/>
        <w:spacing w:line="360" w:lineRule="auto"/>
        <w:ind w:left="567" w:firstLine="0"/>
        <w:rPr>
          <w:rFonts w:ascii="Times New Roman" w:hAnsi="Times New Roman" w:cs="Times New Roman"/>
          <w:szCs w:val="24"/>
          <w:lang w:val="es-ES_tradnl"/>
        </w:rPr>
      </w:pPr>
      <w:r w:rsidRPr="007165E9">
        <w:rPr>
          <w:rFonts w:ascii="Times New Roman" w:hAnsi="Times New Roman" w:cs="Times New Roman"/>
          <w:i/>
          <w:szCs w:val="24"/>
          <w:lang w:val="es-ES_tradnl"/>
        </w:rPr>
        <w:t>“.. Con las actividades que ponen los maestros te orillan a leer todo, es leer y leer y por consiguiente adquieres aprendizaje…</w:t>
      </w:r>
      <w:r w:rsid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Aunque a veces es tanto y tanto que solo te limitas a contestar lo que el docente te dejó y eso hace que no entendamos todo el tema”</w:t>
      </w:r>
    </w:p>
    <w:p w14:paraId="05761BE9"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Hay unos que nos hacen actividad preliminar y que nos dicen que busquemos el significado de algo, de términos o cosas así, empieza uno a buscar y empieza a relacionar uno las cosas, a veces con lo que uno ya sabe, porque empieza uno a vincular unas ideas con las que ya teníamos y si nos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ayuda mucho…”</w:t>
      </w:r>
    </w:p>
    <w:p w14:paraId="1F195AD7" w14:textId="378EF22A" w:rsidR="00D949C5"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De nueva cuenta los entrevistados coinciden en que sí son importantes las estrategias mediadas tecnológicamente que el docente utiliza en un curso mixto, pero que no resultan fundamentales para que se logre el aprendizaje, pues finalmente si el alumno decide estudiar y trata de entender y relacionar sus conocimientos, lo hará, quizá pida apoyo al profesor, pero esto no determinará que el proceso de aprendizaje se haya logrado.</w:t>
      </w:r>
    </w:p>
    <w:p w14:paraId="01ECFADF" w14:textId="77777777" w:rsidR="006202A0" w:rsidRPr="007165E9" w:rsidRDefault="006202A0" w:rsidP="000507E8">
      <w:pPr>
        <w:pStyle w:val="Textoindependienteprimerasangra"/>
        <w:spacing w:line="360" w:lineRule="auto"/>
        <w:ind w:firstLine="0"/>
        <w:rPr>
          <w:rFonts w:ascii="Times New Roman" w:hAnsi="Times New Roman" w:cs="Times New Roman"/>
          <w:szCs w:val="24"/>
          <w:lang w:val="es-ES_tradnl"/>
        </w:rPr>
      </w:pPr>
    </w:p>
    <w:p w14:paraId="2ABEAF7E"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 xml:space="preserve">Caso contrario a la opinión de los estudiantes, los docentes insisten en que el diseño de las actividades y las estrategias mediadas por tecnología que utilicen serán fundamentales para que el estudiante pueda lograr una compresión en relación a lo aprendido, para tal efecto un profesor opina: </w:t>
      </w:r>
    </w:p>
    <w:p w14:paraId="705F2FE4"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Regularmente lo basamos en la secuencia de los objetivos, utilizamos los elementos secuenciales con la finalidad de que vean </w:t>
      </w:r>
      <w:r w:rsidR="007165E9">
        <w:rPr>
          <w:rFonts w:ascii="Times New Roman" w:hAnsi="Times New Roman" w:cs="Times New Roman"/>
          <w:i/>
          <w:szCs w:val="24"/>
          <w:lang w:val="es-ES_tradnl"/>
        </w:rPr>
        <w:t>cómo</w:t>
      </w:r>
      <w:r w:rsidR="007165E9"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el primer objetivo le abona al segundo…</w:t>
      </w:r>
      <w:r w:rsid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Se les pide que a través de un ejercicio ellos hagan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 xml:space="preserve">un balance de las cinco o seis o demás actividades que tuvieron y puedan ver el inicio del curso,  y cómo es que obtuvieron los conocimientos al final y esto reflejándolo con la situación real que es un caso integrador, es decir ven el resultado final del curso comparándolo con sus actividades preliminares o diagnosticas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 xml:space="preserve"> para ver el avance del conocimiento…”</w:t>
      </w:r>
    </w:p>
    <w:p w14:paraId="0EBD23BC"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Primero procuro elaborar al menos una actividad por contenido temático ya sea de aprendizaje preliminar o de aprendizaje y cuando menos una integradora de cada una por cada contenido temático y un caso integrador que reúna o que le sea </w:t>
      </w:r>
      <w:r w:rsidRPr="007165E9">
        <w:rPr>
          <w:rFonts w:ascii="Times New Roman" w:hAnsi="Times New Roman" w:cs="Times New Roman"/>
          <w:szCs w:val="24"/>
          <w:lang w:val="es-ES_tradnl"/>
        </w:rPr>
        <w:t>(</w:t>
      </w:r>
      <w:r w:rsidR="00191277" w:rsidRPr="007165E9">
        <w:rPr>
          <w:rFonts w:ascii="Times New Roman" w:hAnsi="Times New Roman" w:cs="Times New Roman"/>
          <w:szCs w:val="24"/>
          <w:lang w:val="es-ES_tradnl"/>
        </w:rPr>
        <w:t xml:space="preserve">SIC) </w:t>
      </w:r>
      <w:r w:rsidR="00191277" w:rsidRPr="007165E9">
        <w:rPr>
          <w:rFonts w:ascii="Times New Roman" w:hAnsi="Times New Roman" w:cs="Times New Roman"/>
          <w:i/>
          <w:szCs w:val="24"/>
          <w:lang w:val="es-ES_tradnl"/>
        </w:rPr>
        <w:t>útil</w:t>
      </w:r>
      <w:r w:rsidRPr="007165E9">
        <w:rPr>
          <w:rFonts w:ascii="Times New Roman" w:hAnsi="Times New Roman" w:cs="Times New Roman"/>
          <w:i/>
          <w:szCs w:val="24"/>
          <w:lang w:val="es-ES_tradnl"/>
        </w:rPr>
        <w:t xml:space="preserve"> las actividades </w:t>
      </w:r>
      <w:r w:rsidR="006D0829" w:rsidRPr="007165E9">
        <w:rPr>
          <w:rFonts w:ascii="Times New Roman" w:hAnsi="Times New Roman" w:cs="Times New Roman"/>
          <w:i/>
          <w:szCs w:val="24"/>
          <w:lang w:val="es-ES_tradnl"/>
        </w:rPr>
        <w:t>integradoras que</w:t>
      </w:r>
      <w:r w:rsidRPr="007165E9">
        <w:rPr>
          <w:rFonts w:ascii="Times New Roman" w:hAnsi="Times New Roman" w:cs="Times New Roman"/>
          <w:i/>
          <w:szCs w:val="24"/>
          <w:lang w:val="es-ES_tradnl"/>
        </w:rPr>
        <w:t xml:space="preserve"> haya desarrollado, es decir que ponga en práctica todas y cada uno de los contenidos, esa es una de las estrategia</w:t>
      </w:r>
      <w:r w:rsidR="0013054C" w:rsidRPr="007165E9">
        <w:rPr>
          <w:rFonts w:ascii="Times New Roman" w:hAnsi="Times New Roman" w:cs="Times New Roman"/>
          <w:i/>
          <w:szCs w:val="24"/>
          <w:lang w:val="es-ES_tradnl"/>
        </w:rPr>
        <w:t>s</w:t>
      </w:r>
      <w:r w:rsidRPr="007165E9">
        <w:rPr>
          <w:rFonts w:ascii="Times New Roman" w:hAnsi="Times New Roman" w:cs="Times New Roman"/>
          <w:i/>
          <w:szCs w:val="24"/>
          <w:lang w:val="es-ES_tradnl"/>
        </w:rPr>
        <w:t xml:space="preserve"> que me ha funcionado</w:t>
      </w:r>
      <w:r w:rsidR="008326B2" w:rsidRPr="007165E9">
        <w:rPr>
          <w:rFonts w:ascii="Times New Roman" w:hAnsi="Times New Roman" w:cs="Times New Roman"/>
          <w:i/>
          <w:szCs w:val="24"/>
          <w:lang w:val="es-ES_tradnl"/>
        </w:rPr>
        <w:t>…</w:t>
      </w:r>
      <w:r w:rsidRPr="007165E9">
        <w:rPr>
          <w:rFonts w:ascii="Times New Roman" w:hAnsi="Times New Roman" w:cs="Times New Roman"/>
          <w:i/>
          <w:szCs w:val="24"/>
          <w:lang w:val="es-ES_tradnl"/>
        </w:rPr>
        <w:t>”</w:t>
      </w:r>
    </w:p>
    <w:p w14:paraId="091097FA"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Pues les pido que hagan mapas conceptuales, siguiendo con lo mismo les digo a ellos que no es lo mismo leer y hacer un resumen, que organizar un mapa conceptual, porque para hacer un mapa conceptual tienes que entenderlo…”</w:t>
      </w:r>
    </w:p>
    <w:p w14:paraId="5CA2F988" w14:textId="7B60E6AB" w:rsidR="00D949C5"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Por su parte la modalidad mixta vuelve a aparecer como un aspecto importante para desarrollar la comprensión en un alumno, ellos aseguran que ser </w:t>
      </w:r>
      <w:proofErr w:type="spellStart"/>
      <w:r w:rsidRPr="007165E9">
        <w:rPr>
          <w:rFonts w:ascii="Times New Roman" w:hAnsi="Times New Roman" w:cs="Times New Roman"/>
          <w:szCs w:val="24"/>
          <w:lang w:val="es-ES_tradnl"/>
        </w:rPr>
        <w:t>autogestivos</w:t>
      </w:r>
      <w:proofErr w:type="spellEnd"/>
      <w:r w:rsidRPr="007165E9">
        <w:rPr>
          <w:rFonts w:ascii="Times New Roman" w:hAnsi="Times New Roman" w:cs="Times New Roman"/>
          <w:szCs w:val="24"/>
          <w:lang w:val="es-ES_tradnl"/>
        </w:rPr>
        <w:t xml:space="preserve"> les permite desarrollar la capacidad para recordar lo que ya saben y a su vez relacionarlo con lo que están aprendiendo, tratando de entender los conocimientos adquiridos; en el caso de los docentes reconocen la complementariedad que esta modalidad implica, en la cual puede hacer uso de la tecnología y reforzar conocimientos en las clases presenciales.</w:t>
      </w:r>
    </w:p>
    <w:p w14:paraId="4F7E2E07" w14:textId="36B88F58" w:rsidR="006202A0" w:rsidRDefault="006202A0" w:rsidP="000507E8">
      <w:pPr>
        <w:pStyle w:val="Textoindependienteprimerasangra"/>
        <w:spacing w:line="360" w:lineRule="auto"/>
        <w:ind w:firstLine="0"/>
        <w:rPr>
          <w:rFonts w:ascii="Times New Roman" w:hAnsi="Times New Roman" w:cs="Times New Roman"/>
          <w:szCs w:val="24"/>
          <w:lang w:val="es-ES_tradnl"/>
        </w:rPr>
      </w:pPr>
    </w:p>
    <w:p w14:paraId="616003C6" w14:textId="77777777" w:rsidR="006202A0" w:rsidRPr="007165E9" w:rsidRDefault="006202A0" w:rsidP="000507E8">
      <w:pPr>
        <w:pStyle w:val="Textoindependienteprimerasangra"/>
        <w:spacing w:line="360" w:lineRule="auto"/>
        <w:ind w:firstLine="0"/>
        <w:rPr>
          <w:rFonts w:ascii="Times New Roman" w:hAnsi="Times New Roman" w:cs="Times New Roman"/>
          <w:szCs w:val="24"/>
          <w:lang w:val="es-ES_tradnl"/>
        </w:rPr>
      </w:pPr>
    </w:p>
    <w:p w14:paraId="734BBA95" w14:textId="77777777" w:rsidR="00537135" w:rsidRPr="007165E9" w:rsidRDefault="00D949C5" w:rsidP="000507E8">
      <w:pPr>
        <w:pStyle w:val="Textoindependienteprimerasangra"/>
        <w:spacing w:line="360" w:lineRule="auto"/>
        <w:ind w:firstLine="0"/>
        <w:rPr>
          <w:rFonts w:ascii="Times New Roman" w:hAnsi="Times New Roman" w:cs="Times New Roman"/>
          <w:i/>
          <w:szCs w:val="24"/>
          <w:lang w:val="es-ES_tradnl"/>
        </w:rPr>
      </w:pPr>
      <w:r w:rsidRPr="007165E9">
        <w:rPr>
          <w:rFonts w:ascii="Times New Roman" w:hAnsi="Times New Roman" w:cs="Times New Roman"/>
          <w:szCs w:val="24"/>
          <w:lang w:val="es-ES_tradnl"/>
        </w:rPr>
        <w:lastRenderedPageBreak/>
        <w:t>Uno de los estudiantes señaló</w:t>
      </w:r>
      <w:r w:rsidRPr="007165E9">
        <w:rPr>
          <w:rFonts w:ascii="Times New Roman" w:hAnsi="Times New Roman" w:cs="Times New Roman"/>
          <w:i/>
          <w:szCs w:val="24"/>
          <w:lang w:val="es-ES_tradnl"/>
        </w:rPr>
        <w:t xml:space="preserve">: </w:t>
      </w:r>
    </w:p>
    <w:p w14:paraId="3B41E0B6"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Esta modalidad nos ayuda a ser </w:t>
      </w:r>
      <w:proofErr w:type="spellStart"/>
      <w:r w:rsidRPr="007165E9">
        <w:rPr>
          <w:rFonts w:ascii="Times New Roman" w:hAnsi="Times New Roman" w:cs="Times New Roman"/>
          <w:i/>
          <w:szCs w:val="24"/>
          <w:lang w:val="es-ES_tradnl"/>
        </w:rPr>
        <w:t>autogestivos</w:t>
      </w:r>
      <w:proofErr w:type="spellEnd"/>
      <w:r w:rsidRPr="007165E9">
        <w:rPr>
          <w:rFonts w:ascii="Times New Roman" w:hAnsi="Times New Roman" w:cs="Times New Roman"/>
          <w:i/>
          <w:szCs w:val="24"/>
          <w:lang w:val="es-ES_tradnl"/>
        </w:rPr>
        <w:t>, buscamos la información y la vamos captando y comprendiendo según nuestro nivel de cada uno, o</w:t>
      </w:r>
      <w:r w:rsidR="00924A7C"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sea </w:t>
      </w:r>
      <w:r w:rsidRPr="007165E9">
        <w:rPr>
          <w:rFonts w:ascii="Times New Roman" w:hAnsi="Times New Roman" w:cs="Times New Roman"/>
          <w:szCs w:val="24"/>
          <w:lang w:val="es-ES_tradnl"/>
        </w:rPr>
        <w:t>(SIC)</w:t>
      </w:r>
      <w:r w:rsidRPr="007165E9">
        <w:rPr>
          <w:rFonts w:ascii="Times New Roman" w:hAnsi="Times New Roman" w:cs="Times New Roman"/>
          <w:i/>
          <w:szCs w:val="24"/>
          <w:lang w:val="es-ES_tradnl"/>
        </w:rPr>
        <w:t>, nuestra conciencia, o</w:t>
      </w:r>
      <w:r w:rsidR="00924A7C"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sea </w:t>
      </w:r>
      <w:r w:rsidRPr="007165E9">
        <w:rPr>
          <w:rFonts w:ascii="Times New Roman" w:hAnsi="Times New Roman" w:cs="Times New Roman"/>
          <w:szCs w:val="24"/>
          <w:lang w:val="es-ES_tradnl"/>
        </w:rPr>
        <w:t>(</w:t>
      </w:r>
      <w:r w:rsidR="00191277" w:rsidRPr="007165E9">
        <w:rPr>
          <w:rFonts w:ascii="Times New Roman" w:hAnsi="Times New Roman" w:cs="Times New Roman"/>
          <w:szCs w:val="24"/>
          <w:lang w:val="es-ES_tradnl"/>
        </w:rPr>
        <w:t xml:space="preserve">SIC) </w:t>
      </w:r>
      <w:r w:rsidR="00191277" w:rsidRPr="007165E9">
        <w:rPr>
          <w:rFonts w:ascii="Times New Roman" w:hAnsi="Times New Roman" w:cs="Times New Roman"/>
          <w:i/>
          <w:szCs w:val="24"/>
          <w:lang w:val="es-ES_tradnl"/>
        </w:rPr>
        <w:t>cada</w:t>
      </w:r>
      <w:r w:rsidRPr="007165E9">
        <w:rPr>
          <w:rFonts w:ascii="Times New Roman" w:hAnsi="Times New Roman" w:cs="Times New Roman"/>
          <w:i/>
          <w:szCs w:val="24"/>
          <w:lang w:val="es-ES_tradnl"/>
        </w:rPr>
        <w:t xml:space="preserve"> quien tiene una capacidad de captar, y como lo vamos leyendo pues cada quien lo va asimilando…”</w:t>
      </w:r>
    </w:p>
    <w:p w14:paraId="6956863F" w14:textId="77777777" w:rsidR="0053713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Los docentes aseguraron que: </w:t>
      </w:r>
    </w:p>
    <w:p w14:paraId="376920D0"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Se realiza retroalimentación en línea mediante la plataforma y en la presencialidad se toman o se retoman los temas para ser retroalimentados también tanto por docente como alumnos y ahí se confirma o se aclaran dudas que no hayan sido aclaradas en la virtualidad, y eso les ayuda a comprender los conocimientos…”. </w:t>
      </w:r>
    </w:p>
    <w:p w14:paraId="571CA40D"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Esta información reafirma que es importante el tipo de estrategias utilizadas a través de la tecnología, tratando de provocar en el estudiante la comprensión de los nuevos conocimientos y relacionándolos con los que ya tiene para generar entendimiento en el tema tratado, sin embargo, no se puede asegurar que es fundamental para que esto suceda.</w:t>
      </w:r>
    </w:p>
    <w:p w14:paraId="00CE746C" w14:textId="77777777" w:rsidR="00D949C5" w:rsidRPr="007165E9" w:rsidRDefault="00D949C5" w:rsidP="008478DF">
      <w:pPr>
        <w:pStyle w:val="Textoindependienteprimerasangra"/>
        <w:spacing w:line="360" w:lineRule="auto"/>
        <w:ind w:left="720" w:firstLine="0"/>
        <w:rPr>
          <w:rFonts w:ascii="Times New Roman" w:hAnsi="Times New Roman" w:cs="Times New Roman"/>
          <w:b/>
          <w:i/>
          <w:szCs w:val="24"/>
          <w:lang w:val="es-ES_tradnl"/>
        </w:rPr>
      </w:pPr>
      <w:r w:rsidRPr="007165E9">
        <w:rPr>
          <w:rFonts w:ascii="Times New Roman" w:hAnsi="Times New Roman" w:cs="Times New Roman"/>
          <w:b/>
          <w:i/>
          <w:szCs w:val="24"/>
          <w:lang w:val="es-ES_tradnl"/>
        </w:rPr>
        <w:t>Funcionalidad y relación con la vida real</w:t>
      </w:r>
    </w:p>
    <w:p w14:paraId="0B5503B7"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En este sentido, los alumnos entrevistados coincidieron en que encontrarle la funcionalidad a su conocimiento dependerá del tipo de prácticas o ejercicios que los docentes les indiquen realizar, para este caso las tecnologías, la modalidad y las estrategias que utilizan sus profesores son importantes para que ellos puedan relacionar lo que aprenden con la vida real.</w:t>
      </w:r>
    </w:p>
    <w:p w14:paraId="577C4AF6" w14:textId="3B7DB6D8" w:rsidR="00D949C5"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Es decir, específicamente para este asunto los estudiantes aseguraron que sí son fundamentales las estrategias que el docente utiliza para que ellos puedan saber en dónde pueden aplicar los cono</w:t>
      </w:r>
      <w:r w:rsidR="004207F4" w:rsidRPr="007165E9">
        <w:rPr>
          <w:rFonts w:ascii="Times New Roman" w:hAnsi="Times New Roman" w:cs="Times New Roman"/>
          <w:szCs w:val="24"/>
          <w:lang w:val="es-ES_tradnl"/>
        </w:rPr>
        <w:t>cimientos que están adquiriendo, dicen que:</w:t>
      </w:r>
    </w:p>
    <w:p w14:paraId="60DC563B" w14:textId="7FE5067F" w:rsidR="006202A0" w:rsidRDefault="006202A0" w:rsidP="000507E8">
      <w:pPr>
        <w:pStyle w:val="Textoindependienteprimerasangra"/>
        <w:spacing w:line="360" w:lineRule="auto"/>
        <w:ind w:firstLine="0"/>
        <w:rPr>
          <w:rFonts w:ascii="Times New Roman" w:hAnsi="Times New Roman" w:cs="Times New Roman"/>
          <w:szCs w:val="24"/>
          <w:lang w:val="es-ES_tradnl"/>
        </w:rPr>
      </w:pPr>
    </w:p>
    <w:p w14:paraId="10373A04" w14:textId="31B952F1" w:rsidR="006202A0" w:rsidRDefault="006202A0" w:rsidP="000507E8">
      <w:pPr>
        <w:pStyle w:val="Textoindependienteprimerasangra"/>
        <w:spacing w:line="360" w:lineRule="auto"/>
        <w:ind w:firstLine="0"/>
        <w:rPr>
          <w:rFonts w:ascii="Times New Roman" w:hAnsi="Times New Roman" w:cs="Times New Roman"/>
          <w:szCs w:val="24"/>
          <w:lang w:val="es-ES_tradnl"/>
        </w:rPr>
      </w:pPr>
    </w:p>
    <w:p w14:paraId="2DAFB6D4" w14:textId="77777777" w:rsidR="006202A0" w:rsidRPr="007165E9" w:rsidRDefault="006202A0" w:rsidP="000507E8">
      <w:pPr>
        <w:pStyle w:val="Textoindependienteprimerasangra"/>
        <w:spacing w:line="360" w:lineRule="auto"/>
        <w:ind w:firstLine="0"/>
        <w:rPr>
          <w:rFonts w:ascii="Times New Roman" w:hAnsi="Times New Roman" w:cs="Times New Roman"/>
          <w:szCs w:val="24"/>
          <w:lang w:val="es-ES_tradnl"/>
        </w:rPr>
      </w:pPr>
    </w:p>
    <w:p w14:paraId="5654AFA5"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lastRenderedPageBreak/>
        <w:t>“…Con la plataforma no se puede practicar, o</w:t>
      </w:r>
      <w:r w:rsidR="0094318D"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sea todo lo que uno ve pueden ser </w:t>
      </w:r>
      <w:r w:rsidR="002D1D2C" w:rsidRPr="007165E9">
        <w:rPr>
          <w:rFonts w:ascii="Times New Roman" w:hAnsi="Times New Roman" w:cs="Times New Roman"/>
          <w:i/>
          <w:szCs w:val="24"/>
          <w:lang w:val="es-ES_tradnl"/>
        </w:rPr>
        <w:t>prácticas,</w:t>
      </w:r>
      <w:r w:rsidRPr="007165E9">
        <w:rPr>
          <w:rFonts w:ascii="Times New Roman" w:hAnsi="Times New Roman" w:cs="Times New Roman"/>
          <w:i/>
          <w:szCs w:val="24"/>
          <w:lang w:val="es-ES_tradnl"/>
        </w:rPr>
        <w:t xml:space="preserve"> pero desde la teoría, eso no nos ayuda en nada…”</w:t>
      </w:r>
    </w:p>
    <w:p w14:paraId="09E3413C" w14:textId="77777777" w:rsidR="008326B2"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O</w:t>
      </w:r>
      <w:r w:rsidR="0094318D"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sea los programas de la plataforma están acordes a la realidad, cuando hay reformas en algunas leyes pues ahí no las dejan para estudiarlas, pero no es suficiente y bueno nos ayuda ir a la clase para que el maestro nos diga los ejemplos de lo que nos dejó hacer en plataforma, pero yo pienso que si dejara actividades que nos hicieran practicar, pues eso nos ayudaría más a saber dónde usar lo que aprendimos...”</w:t>
      </w:r>
    </w:p>
    <w:p w14:paraId="6E4A4AAC"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Esta modalidad es más bien una carrera teórica, no práctica, sería complicado que lleváramos la práctica porque aquí no tienes tiempo para practicar porque tienes que estudiar mucho, y si le pones práctica pues tendrías que estar todo el día dedicado a eso, contestando foros, luego una actividad, luego otra, y te la vives en la plataforma…”</w:t>
      </w:r>
    </w:p>
    <w:p w14:paraId="331FAB4F"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El uso de la tecnología ha sido un elemento</w:t>
      </w:r>
      <w:r w:rsidR="002D1D2C" w:rsidRP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que consideran</w:t>
      </w:r>
      <w:r w:rsidR="002D1D2C" w:rsidRPr="007165E9">
        <w:rPr>
          <w:rFonts w:ascii="Times New Roman" w:hAnsi="Times New Roman" w:cs="Times New Roman"/>
          <w:szCs w:val="24"/>
          <w:lang w:val="es-ES_tradnl"/>
        </w:rPr>
        <w:t>,</w:t>
      </w:r>
      <w:r w:rsidRPr="007165E9">
        <w:rPr>
          <w:rFonts w:ascii="Times New Roman" w:hAnsi="Times New Roman" w:cs="Times New Roman"/>
          <w:szCs w:val="24"/>
          <w:lang w:val="es-ES_tradnl"/>
        </w:rPr>
        <w:t xml:space="preserve"> ha truncado la práctica de los conocimientos que van adquiriendo, esto es, pueden entender y saber para qué utilizarlos, pero las estrategias mediadas por tecnología no les han permitido llevar a la práctica esos conocimientos, la sensación de los estudiantes es que gracias a que pueden ver al docente pueden preguntarle y confirmar en dónde aplicar lo que aprendieron.</w:t>
      </w:r>
    </w:p>
    <w:p w14:paraId="60FBD53B"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or su parte los docentes mostraron conciencia en cuanto a la importancia que resultan tener las estrategi</w:t>
      </w:r>
      <w:r w:rsidR="008478DF" w:rsidRPr="007165E9">
        <w:rPr>
          <w:rFonts w:ascii="Times New Roman" w:hAnsi="Times New Roman" w:cs="Times New Roman"/>
          <w:szCs w:val="24"/>
          <w:lang w:val="es-ES_tradnl"/>
        </w:rPr>
        <w:t>as que utilizan</w:t>
      </w:r>
      <w:r w:rsidRPr="007165E9">
        <w:rPr>
          <w:rFonts w:ascii="Times New Roman" w:hAnsi="Times New Roman" w:cs="Times New Roman"/>
          <w:szCs w:val="24"/>
          <w:lang w:val="es-ES_tradnl"/>
        </w:rPr>
        <w:t xml:space="preserve"> para que el estudiante pueda relacionar lo aprendido con la vida real, coincidieron en que se pueden diseñar actividades didácticas que ayuden al estudiante a conocer la fun</w:t>
      </w:r>
      <w:r w:rsidR="004207F4" w:rsidRPr="007165E9">
        <w:rPr>
          <w:rFonts w:ascii="Times New Roman" w:hAnsi="Times New Roman" w:cs="Times New Roman"/>
          <w:szCs w:val="24"/>
          <w:lang w:val="es-ES_tradnl"/>
        </w:rPr>
        <w:t>cionalidad de sus conocimientos, manifiestan:</w:t>
      </w:r>
    </w:p>
    <w:p w14:paraId="383028FA"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Bueno</w:t>
      </w:r>
      <w:r w:rsidR="002D1D2C" w:rsidRPr="007165E9">
        <w:rPr>
          <w:rFonts w:ascii="Times New Roman" w:hAnsi="Times New Roman" w:cs="Times New Roman"/>
          <w:i/>
          <w:szCs w:val="24"/>
          <w:lang w:val="es-ES_tradnl"/>
        </w:rPr>
        <w:t>,</w:t>
      </w:r>
      <w:r w:rsidRPr="007165E9">
        <w:rPr>
          <w:rFonts w:ascii="Times New Roman" w:hAnsi="Times New Roman" w:cs="Times New Roman"/>
          <w:i/>
          <w:szCs w:val="24"/>
          <w:lang w:val="es-ES_tradnl"/>
        </w:rPr>
        <w:t xml:space="preserve"> crear actividades para que ellos puedan estar obteniendo información que les haga saber de la vigencia y de la actualización de los temas que se está tratando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w:t>
      </w:r>
    </w:p>
    <w:p w14:paraId="2AA0D1EB"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Siempre trato de decirles en </w:t>
      </w:r>
      <w:r w:rsidR="007165E9">
        <w:rPr>
          <w:rFonts w:ascii="Times New Roman" w:hAnsi="Times New Roman" w:cs="Times New Roman"/>
          <w:i/>
          <w:szCs w:val="24"/>
          <w:lang w:val="es-ES_tradnl"/>
        </w:rPr>
        <w:t>dónde</w:t>
      </w:r>
      <w:r w:rsidR="007165E9"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pueden aplicar esos conocimientos que les estoy platicando, eso lo hago en la clase presencial para reforzar lo que han aprendido”</w:t>
      </w:r>
    </w:p>
    <w:p w14:paraId="76A1E8B4"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Es precisamente esa habilidad para resolver problemáticas en la vida real lo que trato de enseñarles, que no nada más viene en los códigos sino que tiene que aprenderlo preguntándole a sus profesores, preguntándoles a algunos otros profesionistas, porque en </w:t>
      </w:r>
      <w:r w:rsidRPr="007165E9">
        <w:rPr>
          <w:rFonts w:ascii="Times New Roman" w:hAnsi="Times New Roman" w:cs="Times New Roman"/>
          <w:i/>
          <w:szCs w:val="24"/>
          <w:lang w:val="es-ES_tradnl"/>
        </w:rPr>
        <w:lastRenderedPageBreak/>
        <w:t>muchos casos son problemas de interpretación y aplicación de normas jurídicas y la norma ahí está, ya la vieron, ya la explicaron probablemente ya la memorizaron pero necesitan un conocimiento adicional para poderla poner en práctica eso es lo que yo suelo utilizar…”</w:t>
      </w:r>
    </w:p>
    <w:p w14:paraId="3C693468"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Contrario a lo que expresaron los estudiantes, en este apartado los docentes aseguran que procuran diseñar estrategias mediadas por tecnología que les ayuden a los alumnos a encontrar la funcionalidad de sus conocimientos, esto a través de foros de discusión, solicitando la resolución de casos prácticos o a través de cuestionarios en los que tengan que mostrar para qué sirve lo que aprendieron y dónde lo aplicarán.</w:t>
      </w:r>
    </w:p>
    <w:p w14:paraId="2B0C4CBA"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Sin embargo, la percepción que el estudiante mostró en relación a si estas estrategias ayudan a relacionar sus conocimientos con la vida real es distinta, pues aseguran que </w:t>
      </w:r>
      <w:r w:rsidR="007165E9">
        <w:rPr>
          <w:rFonts w:ascii="Times New Roman" w:hAnsi="Times New Roman" w:cs="Times New Roman"/>
          <w:szCs w:val="24"/>
          <w:lang w:val="es-ES_tradnl"/>
        </w:rPr>
        <w:t>solo</w:t>
      </w:r>
      <w:r w:rsidR="007165E9"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en algunas ocasiones se lleva a cabo alguna práctica de este tipo, por lo que en realidad no les impacta en su aprendizaje.</w:t>
      </w:r>
    </w:p>
    <w:p w14:paraId="11E85856" w14:textId="77777777" w:rsidR="00D949C5" w:rsidRPr="007165E9" w:rsidRDefault="00D949C5" w:rsidP="008478DF">
      <w:pPr>
        <w:pStyle w:val="Textoindependienteprimerasangra"/>
        <w:spacing w:line="360" w:lineRule="auto"/>
        <w:ind w:left="720" w:firstLine="0"/>
        <w:rPr>
          <w:rFonts w:ascii="Times New Roman" w:hAnsi="Times New Roman" w:cs="Times New Roman"/>
          <w:b/>
          <w:i/>
          <w:szCs w:val="24"/>
          <w:lang w:val="es-ES_tradnl"/>
        </w:rPr>
      </w:pPr>
      <w:r w:rsidRPr="007165E9">
        <w:rPr>
          <w:rFonts w:ascii="Times New Roman" w:hAnsi="Times New Roman" w:cs="Times New Roman"/>
          <w:b/>
          <w:i/>
          <w:szCs w:val="24"/>
          <w:lang w:val="es-ES_tradnl"/>
        </w:rPr>
        <w:t>La participación activa</w:t>
      </w:r>
    </w:p>
    <w:p w14:paraId="199189C6"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este aspecto, los estudiantes de nueva cuenta coincidieron en que las estrategias que el docente utilice para guiarlos resultan importantes, pero no son fundamentales para que ellos puedan tener una participac</w:t>
      </w:r>
      <w:r w:rsidR="004207F4" w:rsidRPr="007165E9">
        <w:rPr>
          <w:rFonts w:ascii="Times New Roman" w:hAnsi="Times New Roman" w:cs="Times New Roman"/>
          <w:szCs w:val="24"/>
          <w:lang w:val="es-ES_tradnl"/>
        </w:rPr>
        <w:t>ión activa en su aprendizaje, señalan:</w:t>
      </w:r>
    </w:p>
    <w:p w14:paraId="7F5F430C"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Nos dejan leer y luego actividades en las que tenemos que analizar lo que aprendimos y ponerlos en cuadros o comparar la información, aunque terminamos de aprender hasta en la sesión presencial, donde resolvemos dudas… Pero al final si uno no quiere hacerlo pues no lo hace y ya…”</w:t>
      </w:r>
    </w:p>
    <w:p w14:paraId="049C2690"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 Me doy cuenta de que algunos de mis compañeros solo son macheteritos y se preparan para los exámenes, pero como la plataforma no te </w:t>
      </w:r>
      <w:r w:rsidR="007165E9">
        <w:rPr>
          <w:rFonts w:ascii="Times New Roman" w:hAnsi="Times New Roman" w:cs="Times New Roman"/>
          <w:i/>
          <w:szCs w:val="24"/>
          <w:lang w:val="es-ES_tradnl"/>
        </w:rPr>
        <w:t>exige</w:t>
      </w:r>
      <w:r w:rsidR="007165E9"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que demuestres que lo analizaste o lo resumiste, pues solo se aprenden los conceptos, los machetean y en el examen sacan cien, pero nunca hacía analizaba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lo que estaba escribiendo…</w:t>
      </w:r>
      <w:r w:rsid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Eso no lo veía el maestro, ni siquiera se daba cuenta porque en la plataforma eso no se puede ver…”</w:t>
      </w:r>
    </w:p>
    <w:p w14:paraId="758017E2"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lastRenderedPageBreak/>
        <w:t>“…Si el maestro nos ponía lecturas para analizar entonces eso era suficiente para que trabajáramos, bueno si tú quieres, porque muchos de mis compañeros ni lo hacían y el maestro ni se daba cuenta…</w:t>
      </w:r>
      <w:r w:rsid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También nos ayuda cuando nos ponen a exponer, ahí aprendemos mucho en la parte teórica, aunque la verdad </w:t>
      </w:r>
      <w:r w:rsidR="007165E9">
        <w:rPr>
          <w:rFonts w:ascii="Times New Roman" w:hAnsi="Times New Roman" w:cs="Times New Roman"/>
          <w:i/>
          <w:szCs w:val="24"/>
          <w:lang w:val="es-ES_tradnl"/>
        </w:rPr>
        <w:t>solo</w:t>
      </w:r>
      <w:r w:rsidR="007165E9" w:rsidRPr="007165E9">
        <w:rPr>
          <w:rFonts w:ascii="Times New Roman" w:hAnsi="Times New Roman" w:cs="Times New Roman"/>
          <w:i/>
          <w:szCs w:val="24"/>
          <w:lang w:val="es-ES_tradnl"/>
        </w:rPr>
        <w:t xml:space="preserve"> </w:t>
      </w:r>
      <w:r w:rsidRPr="007165E9">
        <w:rPr>
          <w:rFonts w:ascii="Times New Roman" w:hAnsi="Times New Roman" w:cs="Times New Roman"/>
          <w:i/>
          <w:szCs w:val="24"/>
          <w:lang w:val="es-ES_tradnl"/>
        </w:rPr>
        <w:t xml:space="preserve">de ese tema...” </w:t>
      </w:r>
    </w:p>
    <w:p w14:paraId="4E21346F" w14:textId="77777777" w:rsidR="00D949C5"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En la plataforma te orillan a leer, tienes tiempo para estudiar un tema, te marcan </w:t>
      </w:r>
      <w:r w:rsidR="002D1D2C" w:rsidRPr="007165E9">
        <w:rPr>
          <w:rFonts w:ascii="Times New Roman" w:hAnsi="Times New Roman" w:cs="Times New Roman"/>
          <w:i/>
          <w:szCs w:val="24"/>
          <w:lang w:val="es-ES_tradnl"/>
        </w:rPr>
        <w:t>bibliografía,</w:t>
      </w:r>
      <w:r w:rsidRPr="007165E9">
        <w:rPr>
          <w:rFonts w:ascii="Times New Roman" w:hAnsi="Times New Roman" w:cs="Times New Roman"/>
          <w:i/>
          <w:szCs w:val="24"/>
          <w:lang w:val="es-ES_tradnl"/>
        </w:rPr>
        <w:t xml:space="preserve"> pero tú puedes consultar lo que quieras y después tienes que analizar lo que encontraste para poder ver qué te sirve y qué no…”</w:t>
      </w:r>
    </w:p>
    <w:p w14:paraId="6AE55F90" w14:textId="77777777" w:rsidR="00943131"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Para el caso de los docentes, durante la entrevista mostraron que es de su interés que el alumno pueda elaborar sus propias actividades, analizando la información y que traten de construirla por sí mismos, esto a través de mapas conceptuales o foros, en los que se les</w:t>
      </w:r>
      <w:r w:rsidR="004207F4" w:rsidRPr="007165E9">
        <w:rPr>
          <w:rFonts w:ascii="Times New Roman" w:hAnsi="Times New Roman" w:cs="Times New Roman"/>
          <w:szCs w:val="24"/>
          <w:lang w:val="es-ES_tradnl"/>
        </w:rPr>
        <w:t xml:space="preserve"> pide el análisis de algún tema, aseguran:</w:t>
      </w:r>
    </w:p>
    <w:p w14:paraId="7C8FFDF6" w14:textId="77777777" w:rsidR="00D949C5" w:rsidRPr="007165E9" w:rsidRDefault="00D949C5" w:rsidP="000507E8">
      <w:pPr>
        <w:pStyle w:val="Textoindependienteprimerasangra"/>
        <w:spacing w:line="360" w:lineRule="auto"/>
        <w:ind w:left="567" w:firstLine="0"/>
        <w:rPr>
          <w:rFonts w:ascii="Times New Roman" w:hAnsi="Times New Roman" w:cs="Times New Roman"/>
          <w:szCs w:val="24"/>
          <w:lang w:val="es-ES_tradnl"/>
        </w:rPr>
      </w:pPr>
      <w:r w:rsidRPr="007165E9">
        <w:rPr>
          <w:rFonts w:ascii="Times New Roman" w:hAnsi="Times New Roman" w:cs="Times New Roman"/>
          <w:i/>
          <w:szCs w:val="24"/>
          <w:lang w:val="es-ES_tradnl"/>
        </w:rPr>
        <w:t xml:space="preserve">“…Bueno yo cuando estructuro mi curso en la plataforma, pues abro algunos foros, les dejo </w:t>
      </w:r>
      <w:r w:rsidR="00943131" w:rsidRPr="007165E9">
        <w:rPr>
          <w:rFonts w:ascii="Times New Roman" w:hAnsi="Times New Roman" w:cs="Times New Roman"/>
          <w:i/>
          <w:szCs w:val="24"/>
          <w:lang w:val="es-ES_tradnl"/>
        </w:rPr>
        <w:t>alguna cuestión</w:t>
      </w:r>
      <w:r w:rsidRPr="007165E9">
        <w:rPr>
          <w:rFonts w:ascii="Times New Roman" w:hAnsi="Times New Roman" w:cs="Times New Roman"/>
          <w:i/>
          <w:szCs w:val="24"/>
          <w:lang w:val="es-ES_tradnl"/>
        </w:rPr>
        <w:t xml:space="preserve"> interesante que </w:t>
      </w:r>
      <w:r w:rsidR="00943131" w:rsidRPr="007165E9">
        <w:rPr>
          <w:rFonts w:ascii="Times New Roman" w:hAnsi="Times New Roman" w:cs="Times New Roman"/>
          <w:i/>
          <w:szCs w:val="24"/>
          <w:lang w:val="es-ES_tradnl"/>
        </w:rPr>
        <w:t>puedan ir</w:t>
      </w:r>
      <w:r w:rsidRPr="007165E9">
        <w:rPr>
          <w:rFonts w:ascii="Times New Roman" w:hAnsi="Times New Roman" w:cs="Times New Roman"/>
          <w:i/>
          <w:szCs w:val="24"/>
          <w:lang w:val="es-ES_tradnl"/>
        </w:rPr>
        <w:t xml:space="preserve"> comentado durante todo el curso, les encargo que el tema que estamos viendo, estén al pendiente de las noticias etc. si ven algo relacionado con el tema, que lo suban y lo comenten, este también les pido que busquen en internet temas o artículos relacionados con los temas que estamos viendo y luego los comentamos en clase…”</w:t>
      </w:r>
    </w:p>
    <w:p w14:paraId="3B0EC0E0" w14:textId="77777777" w:rsidR="00943131" w:rsidRPr="007165E9" w:rsidRDefault="00D949C5"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 xml:space="preserve">“…Pues con las actividades que les dejo tienen que entender cuáles son las ideas claves, cada una de las cosas que estás viendo y después explicarlas y también a veces les dejo que hagan presentaciones en </w:t>
      </w:r>
      <w:r w:rsidR="002D1D2C" w:rsidRPr="007165E9">
        <w:rPr>
          <w:rFonts w:ascii="Times New Roman" w:hAnsi="Times New Roman" w:cs="Times New Roman"/>
          <w:i/>
          <w:szCs w:val="24"/>
          <w:lang w:val="es-ES_tradnl"/>
        </w:rPr>
        <w:t>PowerPoint</w:t>
      </w:r>
      <w:r w:rsidRPr="007165E9">
        <w:rPr>
          <w:rFonts w:ascii="Times New Roman" w:hAnsi="Times New Roman" w:cs="Times New Roman"/>
          <w:i/>
          <w:szCs w:val="24"/>
          <w:lang w:val="es-ES_tradnl"/>
        </w:rPr>
        <w:t xml:space="preserve"> donde tienen que exponer cómo analizaron el tema y explicarlo y discutirlo con el grupo”.</w:t>
      </w:r>
    </w:p>
    <w:p w14:paraId="400A2A9D" w14:textId="77777777" w:rsidR="00D949C5" w:rsidRPr="007165E9" w:rsidRDefault="00D949C5" w:rsidP="000507E8">
      <w:pPr>
        <w:pStyle w:val="Textoindependienteprimerasangra"/>
        <w:spacing w:line="360" w:lineRule="auto"/>
        <w:ind w:firstLine="0"/>
        <w:rPr>
          <w:rFonts w:ascii="Times New Roman" w:hAnsi="Times New Roman" w:cs="Times New Roman"/>
          <w:i/>
          <w:szCs w:val="24"/>
          <w:lang w:val="es-ES_tradnl"/>
        </w:rPr>
      </w:pPr>
      <w:r w:rsidRPr="007165E9">
        <w:rPr>
          <w:rFonts w:ascii="Times New Roman" w:hAnsi="Times New Roman" w:cs="Times New Roman"/>
          <w:szCs w:val="24"/>
          <w:lang w:val="es-ES_tradnl"/>
        </w:rPr>
        <w:t xml:space="preserve">La modalidad aparece en repetidas ocasiones, haciendo énfasis en la importancia de la presencialidad en dos sentidos, en el aspecto positivo relacionado a la complementariedad que esta modalidad otorga, al tener la oportunidad de </w:t>
      </w:r>
      <w:r w:rsidR="00932A44">
        <w:rPr>
          <w:rFonts w:ascii="Times New Roman" w:hAnsi="Times New Roman" w:cs="Times New Roman"/>
          <w:szCs w:val="24"/>
          <w:lang w:val="es-ES_tradnl"/>
        </w:rPr>
        <w:t>estar</w:t>
      </w:r>
      <w:r w:rsidR="00932A44"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frente a frente al docente y poder cuestionar lo que quizá a través de la plataforma no se realizó, por otro lado la cuestión negativa, en el sentido que el uso de la tecnología sigue siendo limitado por los docentes, pues en muchas ocasiones siguen sin utilizar los recursos que este tipo de plataforma ofrece para diseñar estrategias que </w:t>
      </w:r>
      <w:r w:rsidR="00932A44">
        <w:rPr>
          <w:rFonts w:ascii="Times New Roman" w:hAnsi="Times New Roman" w:cs="Times New Roman"/>
          <w:szCs w:val="24"/>
          <w:lang w:val="es-ES_tradnl"/>
        </w:rPr>
        <w:t>apoyen</w:t>
      </w:r>
      <w:r w:rsidR="00932A44"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al estudiante en el proceso de aprendizaje.</w:t>
      </w:r>
    </w:p>
    <w:p w14:paraId="6111AFAF" w14:textId="77777777" w:rsidR="0013054C" w:rsidRPr="007165E9" w:rsidRDefault="002862F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lastRenderedPageBreak/>
        <w:t>Al</w:t>
      </w:r>
      <w:r w:rsidR="00D949C5" w:rsidRPr="007165E9">
        <w:rPr>
          <w:rFonts w:ascii="Times New Roman" w:hAnsi="Times New Roman" w:cs="Times New Roman"/>
          <w:szCs w:val="24"/>
          <w:lang w:val="es-ES_tradnl"/>
        </w:rPr>
        <w:t xml:space="preserve"> final de la entrevista se les plantearon dos preguntas similares a todos los entrevistados en relación a si consideran que la modalidad mixta es superior a la presencial, todos coincidieron que sí lo </w:t>
      </w:r>
      <w:r w:rsidR="0013054C" w:rsidRPr="007165E9">
        <w:rPr>
          <w:rFonts w:ascii="Times New Roman" w:hAnsi="Times New Roman" w:cs="Times New Roman"/>
          <w:szCs w:val="24"/>
          <w:lang w:val="es-ES_tradnl"/>
        </w:rPr>
        <w:t xml:space="preserve">es, principalmente porque </w:t>
      </w:r>
      <w:r w:rsidR="00D949C5" w:rsidRPr="007165E9">
        <w:rPr>
          <w:rFonts w:ascii="Times New Roman" w:hAnsi="Times New Roman" w:cs="Times New Roman"/>
          <w:szCs w:val="24"/>
          <w:lang w:val="es-ES_tradnl"/>
        </w:rPr>
        <w:t xml:space="preserve">requieren de </w:t>
      </w:r>
      <w:r w:rsidR="00CD51A9" w:rsidRPr="007165E9">
        <w:rPr>
          <w:rFonts w:ascii="Times New Roman" w:hAnsi="Times New Roman" w:cs="Times New Roman"/>
          <w:szCs w:val="24"/>
          <w:lang w:val="es-ES_tradnl"/>
        </w:rPr>
        <w:t>un esfuerzo mayor para mezclar</w:t>
      </w:r>
      <w:r w:rsidR="0013054C" w:rsidRPr="007165E9">
        <w:rPr>
          <w:rFonts w:ascii="Times New Roman" w:hAnsi="Times New Roman" w:cs="Times New Roman"/>
          <w:szCs w:val="24"/>
          <w:lang w:val="es-ES_tradnl"/>
        </w:rPr>
        <w:t xml:space="preserve"> la tecnología y </w:t>
      </w:r>
      <w:r w:rsidR="00CD51A9" w:rsidRPr="007165E9">
        <w:rPr>
          <w:rFonts w:ascii="Times New Roman" w:hAnsi="Times New Roman" w:cs="Times New Roman"/>
          <w:szCs w:val="24"/>
          <w:lang w:val="es-ES_tradnl"/>
        </w:rPr>
        <w:t>un profesor dijo:</w:t>
      </w:r>
    </w:p>
    <w:p w14:paraId="7E8DC6EE" w14:textId="77777777" w:rsidR="00D949C5" w:rsidRPr="007165E9" w:rsidRDefault="00D949C5" w:rsidP="000507E8">
      <w:pPr>
        <w:pStyle w:val="Textoindependienteprimerasangra"/>
        <w:spacing w:line="360" w:lineRule="auto"/>
        <w:ind w:left="567" w:firstLine="0"/>
        <w:rPr>
          <w:rFonts w:ascii="Times New Roman" w:hAnsi="Times New Roman" w:cs="Times New Roman"/>
          <w:szCs w:val="24"/>
          <w:lang w:val="es-ES_tradnl"/>
        </w:rPr>
      </w:pPr>
      <w:r w:rsidRPr="007165E9">
        <w:rPr>
          <w:rFonts w:ascii="Times New Roman" w:hAnsi="Times New Roman" w:cs="Times New Roman"/>
          <w:szCs w:val="24"/>
          <w:lang w:val="es-ES_tradnl"/>
        </w:rPr>
        <w:t>“</w:t>
      </w:r>
      <w:r w:rsidR="008478DF" w:rsidRPr="007165E9">
        <w:rPr>
          <w:rFonts w:ascii="Times New Roman" w:hAnsi="Times New Roman" w:cs="Times New Roman"/>
          <w:i/>
          <w:szCs w:val="24"/>
          <w:lang w:val="es-ES_tradnl"/>
        </w:rPr>
        <w:t>C</w:t>
      </w:r>
      <w:r w:rsidRPr="007165E9">
        <w:rPr>
          <w:rFonts w:ascii="Times New Roman" w:hAnsi="Times New Roman" w:cs="Times New Roman"/>
          <w:i/>
          <w:szCs w:val="24"/>
          <w:lang w:val="es-ES_tradnl"/>
        </w:rPr>
        <w:t xml:space="preserve">omo estrategias en el uso de la tecnología es superior a la presencialidad sin duda alguna, el problema radica ya no en las herramientas o en el sistema, radica ya en las técnicas, en las estrategias que los propios alumnos utilizan para poder aprender o poder tener un aprendizaje significativo a través de esta modalidad, pero herramientas definitivamente sí superiores </w:t>
      </w:r>
      <w:r w:rsidRPr="007165E9">
        <w:rPr>
          <w:rFonts w:ascii="Times New Roman" w:hAnsi="Times New Roman" w:cs="Times New Roman"/>
          <w:szCs w:val="24"/>
          <w:lang w:val="es-ES_tradnl"/>
        </w:rPr>
        <w:t xml:space="preserve">(SIC) </w:t>
      </w:r>
      <w:r w:rsidRPr="007165E9">
        <w:rPr>
          <w:rFonts w:ascii="Times New Roman" w:hAnsi="Times New Roman" w:cs="Times New Roman"/>
          <w:i/>
          <w:szCs w:val="24"/>
          <w:lang w:val="es-ES_tradnl"/>
        </w:rPr>
        <w:t xml:space="preserve"> a la presencialidad</w:t>
      </w:r>
      <w:r w:rsidRPr="007165E9">
        <w:rPr>
          <w:rFonts w:ascii="Times New Roman" w:hAnsi="Times New Roman" w:cs="Times New Roman"/>
          <w:szCs w:val="24"/>
          <w:lang w:val="es-ES_tradnl"/>
        </w:rPr>
        <w:t>”.</w:t>
      </w:r>
    </w:p>
    <w:p w14:paraId="20158A0E" w14:textId="77777777" w:rsidR="00537135" w:rsidRPr="007165E9" w:rsidRDefault="0053713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Un estudiante</w:t>
      </w:r>
      <w:r w:rsidR="008C653B" w:rsidRPr="007165E9">
        <w:rPr>
          <w:rFonts w:ascii="Times New Roman" w:hAnsi="Times New Roman" w:cs="Times New Roman"/>
          <w:szCs w:val="24"/>
          <w:lang w:val="es-ES_tradnl"/>
        </w:rPr>
        <w:t xml:space="preserve"> agregó: </w:t>
      </w:r>
    </w:p>
    <w:p w14:paraId="755DFCA5" w14:textId="77777777" w:rsidR="008C653B" w:rsidRPr="007165E9" w:rsidRDefault="008C653B" w:rsidP="000507E8">
      <w:pPr>
        <w:pStyle w:val="Textoindependienteprimerasangra"/>
        <w:spacing w:line="360" w:lineRule="auto"/>
        <w:ind w:left="567" w:firstLine="0"/>
        <w:rPr>
          <w:rFonts w:ascii="Times New Roman" w:hAnsi="Times New Roman" w:cs="Times New Roman"/>
          <w:i/>
          <w:szCs w:val="24"/>
          <w:lang w:val="es-ES_tradnl"/>
        </w:rPr>
      </w:pPr>
      <w:r w:rsidRPr="007165E9">
        <w:rPr>
          <w:rFonts w:ascii="Times New Roman" w:hAnsi="Times New Roman" w:cs="Times New Roman"/>
          <w:i/>
          <w:szCs w:val="24"/>
          <w:lang w:val="es-ES_tradnl"/>
        </w:rPr>
        <w:t>“…Se nota cuando un maestro es especializado y cuando no lo es, se nota la facilidad y el desenvolvimiento del maestro plenamente en el aula, por ejemplo hay maestros que no comparten la idea de las tecnologías incluso en esta modalidad y no la llevan a cabo, les decimos que porque no usan la plataforma y dicen que ellos no le saben muy bien, no les gusta, no les interesa o que están peleados con la tecnología, pero si deberían estar capacitados para este tipo de cursos, yo considero que todos los docentes deben ser especializados en el uso de tecnología principalmente…”</w:t>
      </w:r>
    </w:p>
    <w:p w14:paraId="31B243AC" w14:textId="77777777" w:rsidR="00D949C5" w:rsidRPr="007165E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Tanto los docentes como los estudiantes destacaron las virtudes que tiene la modalidad mixta al hacer mención que puede utilizarse la tecnología con la finalidad de diseñar estrategias que apoyen el aprendizaje de los estudiantes, y al mismo tiempo se tiene la posibilidad de tener las clases presenciales donde se pueden aclarar dudas en relación a la elaboración de tareas o a los conocimientos adquiridos.</w:t>
      </w:r>
    </w:p>
    <w:p w14:paraId="1EDAEF89" w14:textId="49059D3C" w:rsidR="00256B39" w:rsidRDefault="00D949C5" w:rsidP="000507E8">
      <w:pPr>
        <w:pStyle w:val="Textoindependienteprimerasangra"/>
        <w:spacing w:line="360" w:lineRule="auto"/>
        <w:ind w:firstLine="0"/>
        <w:rPr>
          <w:rFonts w:ascii="Times New Roman" w:hAnsi="Times New Roman" w:cs="Times New Roman"/>
          <w:szCs w:val="24"/>
          <w:lang w:val="es-ES_tradnl"/>
        </w:rPr>
      </w:pPr>
      <w:r w:rsidRPr="007165E9">
        <w:rPr>
          <w:rFonts w:ascii="Times New Roman" w:hAnsi="Times New Roman" w:cs="Times New Roman"/>
          <w:szCs w:val="24"/>
          <w:lang w:val="es-ES_tradnl"/>
        </w:rPr>
        <w:t xml:space="preserve">Para que las estrategias mediadas por tecnología puedan influir directamente en el aprendizaje significativo de los estudiantes se requiere más que un diseño instruccional, pues también es importante entender qué tipo de aprendizaje se quiere impulsar o apoyar para que </w:t>
      </w:r>
      <w:r w:rsidR="00943131" w:rsidRPr="007165E9">
        <w:rPr>
          <w:rFonts w:ascii="Times New Roman" w:hAnsi="Times New Roman" w:cs="Times New Roman"/>
          <w:szCs w:val="24"/>
          <w:lang w:val="es-ES_tradnl"/>
        </w:rPr>
        <w:t>el estudiante</w:t>
      </w:r>
      <w:r w:rsidRPr="007165E9">
        <w:rPr>
          <w:rFonts w:ascii="Times New Roman" w:hAnsi="Times New Roman" w:cs="Times New Roman"/>
          <w:szCs w:val="24"/>
          <w:lang w:val="es-ES_tradnl"/>
        </w:rPr>
        <w:t xml:space="preserve"> mejore su proceso de aprendizaje, esto a través de una planeación estratégica que le permita combinar la tecnología con las actividades didácticas.</w:t>
      </w:r>
    </w:p>
    <w:p w14:paraId="776DE5CE" w14:textId="77777777" w:rsidR="006202A0" w:rsidRPr="007165E9" w:rsidRDefault="006202A0" w:rsidP="000507E8">
      <w:pPr>
        <w:pStyle w:val="Textoindependienteprimerasangra"/>
        <w:spacing w:line="360" w:lineRule="auto"/>
        <w:ind w:firstLine="0"/>
        <w:rPr>
          <w:rFonts w:ascii="Times New Roman" w:hAnsi="Times New Roman" w:cs="Times New Roman"/>
          <w:szCs w:val="24"/>
          <w:lang w:val="es-ES_tradnl"/>
        </w:rPr>
      </w:pPr>
    </w:p>
    <w:p w14:paraId="50240A46" w14:textId="77777777" w:rsidR="00581FE2" w:rsidRPr="00A34A45" w:rsidRDefault="00CF1B4E" w:rsidP="00F975E0">
      <w:pPr>
        <w:pStyle w:val="Textoindependienteprimerasangra"/>
        <w:spacing w:line="360" w:lineRule="auto"/>
        <w:ind w:firstLine="0"/>
        <w:jc w:val="left"/>
        <w:rPr>
          <w:rFonts w:ascii="Arial" w:hAnsi="Arial"/>
          <w:b/>
          <w:szCs w:val="24"/>
          <w:lang w:val="es-ES_tradnl" w:eastAsia="es-ES"/>
        </w:rPr>
      </w:pPr>
      <w:r w:rsidRPr="00A34A45">
        <w:rPr>
          <w:rFonts w:ascii="Arial" w:hAnsi="Arial"/>
          <w:b/>
          <w:szCs w:val="24"/>
          <w:lang w:val="es-ES_tradnl" w:eastAsia="es-ES"/>
        </w:rPr>
        <w:lastRenderedPageBreak/>
        <w:t>C</w:t>
      </w:r>
      <w:r w:rsidR="003E4E7C" w:rsidRPr="00A34A45">
        <w:rPr>
          <w:rFonts w:ascii="Arial" w:hAnsi="Arial"/>
          <w:b/>
          <w:szCs w:val="24"/>
          <w:lang w:val="es-ES_tradnl" w:eastAsia="es-ES"/>
        </w:rPr>
        <w:t>onclusiones</w:t>
      </w:r>
    </w:p>
    <w:p w14:paraId="11AAFF6A" w14:textId="77777777" w:rsidR="00B510D8" w:rsidRPr="007165E9" w:rsidRDefault="00B510D8" w:rsidP="000507E8">
      <w:pPr>
        <w:spacing w:line="360" w:lineRule="auto"/>
        <w:jc w:val="both"/>
        <w:rPr>
          <w:rFonts w:ascii="Times New Roman" w:hAnsi="Times New Roman" w:cs="Times New Roman"/>
          <w:szCs w:val="24"/>
          <w:lang w:val="es-ES_tradnl"/>
        </w:rPr>
      </w:pPr>
      <w:r w:rsidRPr="007165E9">
        <w:rPr>
          <w:rFonts w:ascii="Times New Roman" w:hAnsi="Times New Roman" w:cs="Times New Roman"/>
          <w:szCs w:val="24"/>
          <w:lang w:val="es-ES_tradnl"/>
        </w:rPr>
        <w:t xml:space="preserve">A partir de los resultados se pudo constatar la poca información que existe en relación al impacto y la influencia que realmente tienen las estrategias mediadas por tecnología en el aprendizaje, sobre todo en modalidades no convencionales. Ante estas condiciones conviene seguir indagando sobre el estado que guardan las modalidades educativas que son mediadas por las nuevas tecnologías, de manera particular sobre la relación que guardan las mismas con respecto al aprendizaje de los estudiantes, pues esto representan una de las prioridades y metas para el desarrollo de la educación vía las TIC, sin embargo, no existen suficientes investigaciones que corroboren estas acciones. </w:t>
      </w:r>
    </w:p>
    <w:p w14:paraId="68155322" w14:textId="77777777" w:rsidR="00B510D8" w:rsidRPr="007165E9" w:rsidRDefault="00B510D8" w:rsidP="000507E8">
      <w:pPr>
        <w:spacing w:line="360" w:lineRule="auto"/>
        <w:jc w:val="both"/>
        <w:rPr>
          <w:rFonts w:ascii="Times New Roman" w:hAnsi="Times New Roman" w:cs="Times New Roman"/>
          <w:szCs w:val="24"/>
          <w:lang w:val="es-ES_tradnl"/>
        </w:rPr>
      </w:pPr>
      <w:r w:rsidRPr="007165E9">
        <w:rPr>
          <w:rFonts w:ascii="Times New Roman" w:hAnsi="Times New Roman" w:cs="Times New Roman"/>
          <w:szCs w:val="24"/>
          <w:lang w:val="es-ES_tradnl"/>
        </w:rPr>
        <w:t>De lo anterior también se desprende que existen retos significativos para la adopción de la tecnología ya que la mayoría de los académicos no están utilizando las TIC de manera significativa para el aprendizaje y la enseñanza, ni para organizar sus investigaciones. Es decir, los profesores no utilizan la tecnología con la visión de generar aprendizajes significativos en el estudiantado, situación que debe considerarse como un foco de atención para las instituciones educativas.</w:t>
      </w:r>
    </w:p>
    <w:p w14:paraId="15232016" w14:textId="77777777" w:rsidR="001C08C9" w:rsidRPr="007165E9" w:rsidRDefault="00D07592" w:rsidP="000507E8">
      <w:pPr>
        <w:spacing w:line="360" w:lineRule="auto"/>
        <w:jc w:val="both"/>
        <w:rPr>
          <w:rFonts w:ascii="Times New Roman" w:hAnsi="Times New Roman" w:cs="Times New Roman"/>
          <w:szCs w:val="24"/>
          <w:lang w:val="es-ES_tradnl"/>
        </w:rPr>
      </w:pPr>
      <w:r w:rsidRPr="007165E9">
        <w:rPr>
          <w:rFonts w:ascii="Times New Roman" w:hAnsi="Times New Roman" w:cs="Times New Roman"/>
          <w:szCs w:val="24"/>
          <w:lang w:val="es-ES_tradnl"/>
        </w:rPr>
        <w:t xml:space="preserve">Otra de las recomendaciones que sobresalen a partir de los resultados se </w:t>
      </w:r>
      <w:r w:rsidR="00932A44">
        <w:rPr>
          <w:rFonts w:ascii="Times New Roman" w:hAnsi="Times New Roman" w:cs="Times New Roman"/>
          <w:szCs w:val="24"/>
          <w:lang w:val="es-ES_tradnl"/>
        </w:rPr>
        <w:t>refieren</w:t>
      </w:r>
      <w:r w:rsidR="00932A44"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a la comunicación entre los docentes y estudiantes, situación que se convierte en fundamental sobre todo en las modalidades no convencionales. En este punto se destacó constantemente la retroalimentación que por parte del docente debe realizar a los estudiantes una vez que </w:t>
      </w:r>
      <w:r w:rsidR="00932A44">
        <w:rPr>
          <w:rFonts w:ascii="Times New Roman" w:hAnsi="Times New Roman" w:cs="Times New Roman"/>
          <w:szCs w:val="24"/>
          <w:lang w:val="es-ES_tradnl"/>
        </w:rPr>
        <w:t>estos</w:t>
      </w:r>
      <w:r w:rsidR="00932A44"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envían sus actividades a la plataforma y quienes esperan que de manera puntual y acertada les sean contestadas por su profesor. En este aspecto es notorio, a partir de las entrevistas, que el docente está consciente de la importancia que la retroalimentación tiene, pero también se ve reflejado el poco interés que se tiene hacia esta situación, quizá debido a la falta de tiempo por parte del profesor o al desconocimiento en el manejo de este tipo de actividades.</w:t>
      </w:r>
    </w:p>
    <w:p w14:paraId="7F92B292" w14:textId="77777777" w:rsidR="007B3BF6" w:rsidRPr="007165E9" w:rsidRDefault="001C08C9" w:rsidP="000507E8">
      <w:pPr>
        <w:spacing w:line="360" w:lineRule="auto"/>
        <w:jc w:val="both"/>
        <w:rPr>
          <w:rFonts w:ascii="Times New Roman" w:hAnsi="Times New Roman" w:cs="Times New Roman"/>
          <w:szCs w:val="24"/>
          <w:lang w:val="es-ES_tradnl"/>
        </w:rPr>
      </w:pPr>
      <w:r w:rsidRPr="007165E9">
        <w:rPr>
          <w:rFonts w:ascii="Times New Roman" w:hAnsi="Times New Roman" w:cs="Times New Roman"/>
          <w:szCs w:val="24"/>
          <w:lang w:val="es-ES_tradnl"/>
        </w:rPr>
        <w:t xml:space="preserve"> </w:t>
      </w:r>
      <w:r w:rsidR="001A6115" w:rsidRPr="007165E9">
        <w:rPr>
          <w:rFonts w:ascii="Times New Roman" w:hAnsi="Times New Roman" w:cs="Times New Roman"/>
          <w:szCs w:val="24"/>
          <w:lang w:val="es-ES_tradnl"/>
        </w:rPr>
        <w:t>Se concluye</w:t>
      </w:r>
      <w:r w:rsidRPr="007165E9">
        <w:rPr>
          <w:rFonts w:ascii="Times New Roman" w:hAnsi="Times New Roman" w:cs="Times New Roman"/>
          <w:szCs w:val="24"/>
          <w:lang w:val="es-ES_tradnl"/>
        </w:rPr>
        <w:t xml:space="preserve"> que las instituciones de educación superior deben estar comprometidas tanto en la incorporación de las tecnologías en sus aulas, como en la capacitación de sus docentes y sobre todo en el uso de estas herramientas con fines pedagógicos, al mismo tiempo en que su esfuerzo se vea enfocado en lograr que los estudiantes sean aprendices eficaces, autónomos y sobre todo </w:t>
      </w:r>
      <w:r w:rsidRPr="007165E9">
        <w:rPr>
          <w:rFonts w:ascii="Times New Roman" w:hAnsi="Times New Roman" w:cs="Times New Roman"/>
          <w:szCs w:val="24"/>
          <w:lang w:val="es-ES_tradnl"/>
        </w:rPr>
        <w:lastRenderedPageBreak/>
        <w:t xml:space="preserve">practiquen de la mejor manera la autogestión. Con estos resultados se pretende establecer </w:t>
      </w:r>
      <w:r w:rsidR="00D07592" w:rsidRPr="007165E9">
        <w:rPr>
          <w:rFonts w:ascii="Times New Roman" w:hAnsi="Times New Roman" w:cs="Times New Roman"/>
          <w:szCs w:val="24"/>
          <w:lang w:val="es-ES_tradnl"/>
        </w:rPr>
        <w:t xml:space="preserve">un referente empírico para la toma de decisiones en instituciones de educación superior en las que se </w:t>
      </w:r>
      <w:r w:rsidR="00932A44">
        <w:rPr>
          <w:rFonts w:ascii="Times New Roman" w:hAnsi="Times New Roman" w:cs="Times New Roman"/>
          <w:szCs w:val="24"/>
          <w:lang w:val="es-ES_tradnl"/>
        </w:rPr>
        <w:t>compartan</w:t>
      </w:r>
      <w:r w:rsidR="00932A44" w:rsidRPr="007165E9">
        <w:rPr>
          <w:rFonts w:ascii="Times New Roman" w:hAnsi="Times New Roman" w:cs="Times New Roman"/>
          <w:szCs w:val="24"/>
          <w:lang w:val="es-ES_tradnl"/>
        </w:rPr>
        <w:t xml:space="preserve"> </w:t>
      </w:r>
      <w:r w:rsidR="00D07592" w:rsidRPr="007165E9">
        <w:rPr>
          <w:rFonts w:ascii="Times New Roman" w:hAnsi="Times New Roman" w:cs="Times New Roman"/>
          <w:szCs w:val="24"/>
          <w:lang w:val="es-ES_tradnl"/>
        </w:rPr>
        <w:t xml:space="preserve">las características aquí estudiadas, y con ello respaldar y cumplir con los retos que la educación vía TIC está exigiendo hoy en día. </w:t>
      </w:r>
    </w:p>
    <w:p w14:paraId="39D98F4A" w14:textId="77777777" w:rsidR="00296950" w:rsidRDefault="00D07592" w:rsidP="000507E8">
      <w:pPr>
        <w:spacing w:line="360" w:lineRule="auto"/>
        <w:jc w:val="both"/>
        <w:rPr>
          <w:rFonts w:ascii="Times New Roman" w:hAnsi="Times New Roman" w:cs="Times New Roman"/>
          <w:szCs w:val="24"/>
          <w:lang w:val="es-ES_tradnl"/>
        </w:rPr>
      </w:pPr>
      <w:r w:rsidRPr="007165E9">
        <w:rPr>
          <w:rFonts w:ascii="Times New Roman" w:hAnsi="Times New Roman" w:cs="Times New Roman"/>
          <w:szCs w:val="24"/>
          <w:lang w:val="es-ES_tradnl"/>
        </w:rPr>
        <w:t xml:space="preserve">Finalmente conviene precisar que se requiere de mayor </w:t>
      </w:r>
      <w:r w:rsidR="00932A44">
        <w:rPr>
          <w:rFonts w:ascii="Times New Roman" w:hAnsi="Times New Roman" w:cs="Times New Roman"/>
          <w:szCs w:val="24"/>
          <w:lang w:val="es-ES_tradnl"/>
        </w:rPr>
        <w:t>profundidad</w:t>
      </w:r>
      <w:r w:rsidR="00932A44"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en este tipo de estudios, pues logró identificarse que la falta de creatividad por parte del docente para el uso de estrategias de enseñanza mediadas por tecnología ha sido un factor que no ayuda al estudiant</w:t>
      </w:r>
      <w:r w:rsidR="001C08C9" w:rsidRPr="007165E9">
        <w:rPr>
          <w:rFonts w:ascii="Times New Roman" w:hAnsi="Times New Roman" w:cs="Times New Roman"/>
          <w:szCs w:val="24"/>
          <w:lang w:val="es-ES_tradnl"/>
        </w:rPr>
        <w:t xml:space="preserve">e en su proceso de aprendizaje </w:t>
      </w:r>
      <w:r w:rsidRPr="007165E9">
        <w:rPr>
          <w:rFonts w:ascii="Times New Roman" w:hAnsi="Times New Roman" w:cs="Times New Roman"/>
          <w:szCs w:val="24"/>
          <w:lang w:val="es-ES_tradnl"/>
        </w:rPr>
        <w:t xml:space="preserve">y sobre todo propiciar que a partir de los hallazgos se generen nuevas </w:t>
      </w:r>
      <w:r w:rsidR="00932A44">
        <w:rPr>
          <w:rFonts w:ascii="Times New Roman" w:hAnsi="Times New Roman" w:cs="Times New Roman"/>
          <w:szCs w:val="24"/>
          <w:lang w:val="es-ES_tradnl"/>
        </w:rPr>
        <w:t>situaciones</w:t>
      </w:r>
      <w:r w:rsidR="00932A44" w:rsidRPr="007165E9">
        <w:rPr>
          <w:rFonts w:ascii="Times New Roman" w:hAnsi="Times New Roman" w:cs="Times New Roman"/>
          <w:szCs w:val="24"/>
          <w:lang w:val="es-ES_tradnl"/>
        </w:rPr>
        <w:t xml:space="preserve"> </w:t>
      </w:r>
      <w:r w:rsidRPr="007165E9">
        <w:rPr>
          <w:rFonts w:ascii="Times New Roman" w:hAnsi="Times New Roman" w:cs="Times New Roman"/>
          <w:szCs w:val="24"/>
          <w:lang w:val="es-ES_tradnl"/>
        </w:rPr>
        <w:t xml:space="preserve">problemáticas que conlleven a la investigación en profundidad respecto al proceso de enseñanza aprendizaje en este tipo de modalidades, con lo cual podría mejorar su efectividad en la sociedad y certificar la calidad de los programas en modalidad mixta, así como garantizar la enseñanza y el aprendizaje significativo de los estudiantes. </w:t>
      </w:r>
    </w:p>
    <w:p w14:paraId="6A5AD449" w14:textId="4E15F5F6" w:rsidR="00A34A45" w:rsidRDefault="00A34A45" w:rsidP="000507E8">
      <w:pPr>
        <w:spacing w:line="360" w:lineRule="auto"/>
        <w:jc w:val="both"/>
        <w:rPr>
          <w:rFonts w:ascii="Times New Roman" w:hAnsi="Times New Roman" w:cs="Times New Roman"/>
          <w:szCs w:val="24"/>
          <w:lang w:val="es-ES_tradnl"/>
        </w:rPr>
      </w:pPr>
    </w:p>
    <w:p w14:paraId="3B89CE63" w14:textId="30BF74A6" w:rsidR="006202A0" w:rsidRDefault="006202A0" w:rsidP="000507E8">
      <w:pPr>
        <w:spacing w:line="360" w:lineRule="auto"/>
        <w:jc w:val="both"/>
        <w:rPr>
          <w:rFonts w:ascii="Times New Roman" w:hAnsi="Times New Roman" w:cs="Times New Roman"/>
          <w:szCs w:val="24"/>
          <w:lang w:val="es-ES_tradnl"/>
        </w:rPr>
      </w:pPr>
    </w:p>
    <w:p w14:paraId="3BEABF20" w14:textId="37B2F8A8" w:rsidR="006202A0" w:rsidRDefault="006202A0" w:rsidP="000507E8">
      <w:pPr>
        <w:spacing w:line="360" w:lineRule="auto"/>
        <w:jc w:val="both"/>
        <w:rPr>
          <w:rFonts w:ascii="Times New Roman" w:hAnsi="Times New Roman" w:cs="Times New Roman"/>
          <w:szCs w:val="24"/>
          <w:lang w:val="es-ES_tradnl"/>
        </w:rPr>
      </w:pPr>
    </w:p>
    <w:p w14:paraId="67FA0A30" w14:textId="7E65C660" w:rsidR="006202A0" w:rsidRDefault="006202A0" w:rsidP="000507E8">
      <w:pPr>
        <w:spacing w:line="360" w:lineRule="auto"/>
        <w:jc w:val="both"/>
        <w:rPr>
          <w:rFonts w:ascii="Times New Roman" w:hAnsi="Times New Roman" w:cs="Times New Roman"/>
          <w:szCs w:val="24"/>
          <w:lang w:val="es-ES_tradnl"/>
        </w:rPr>
      </w:pPr>
    </w:p>
    <w:p w14:paraId="21784325" w14:textId="1DB49612" w:rsidR="006202A0" w:rsidRDefault="006202A0" w:rsidP="000507E8">
      <w:pPr>
        <w:spacing w:line="360" w:lineRule="auto"/>
        <w:jc w:val="both"/>
        <w:rPr>
          <w:rFonts w:ascii="Times New Roman" w:hAnsi="Times New Roman" w:cs="Times New Roman"/>
          <w:szCs w:val="24"/>
          <w:lang w:val="es-ES_tradnl"/>
        </w:rPr>
      </w:pPr>
    </w:p>
    <w:p w14:paraId="33EDE9C9" w14:textId="492E952B" w:rsidR="006202A0" w:rsidRDefault="006202A0" w:rsidP="000507E8">
      <w:pPr>
        <w:spacing w:line="360" w:lineRule="auto"/>
        <w:jc w:val="both"/>
        <w:rPr>
          <w:rFonts w:ascii="Times New Roman" w:hAnsi="Times New Roman" w:cs="Times New Roman"/>
          <w:szCs w:val="24"/>
          <w:lang w:val="es-ES_tradnl"/>
        </w:rPr>
      </w:pPr>
    </w:p>
    <w:p w14:paraId="1B1D6199" w14:textId="5135EF4A" w:rsidR="006202A0" w:rsidRDefault="006202A0" w:rsidP="000507E8">
      <w:pPr>
        <w:spacing w:line="360" w:lineRule="auto"/>
        <w:jc w:val="both"/>
        <w:rPr>
          <w:rFonts w:ascii="Times New Roman" w:hAnsi="Times New Roman" w:cs="Times New Roman"/>
          <w:szCs w:val="24"/>
          <w:lang w:val="es-ES_tradnl"/>
        </w:rPr>
      </w:pPr>
    </w:p>
    <w:p w14:paraId="1D29D961" w14:textId="69851C80" w:rsidR="006202A0" w:rsidRDefault="006202A0" w:rsidP="000507E8">
      <w:pPr>
        <w:spacing w:line="360" w:lineRule="auto"/>
        <w:jc w:val="both"/>
        <w:rPr>
          <w:rFonts w:ascii="Times New Roman" w:hAnsi="Times New Roman" w:cs="Times New Roman"/>
          <w:szCs w:val="24"/>
          <w:lang w:val="es-ES_tradnl"/>
        </w:rPr>
      </w:pPr>
    </w:p>
    <w:p w14:paraId="32A35888" w14:textId="3F8820D0" w:rsidR="006202A0" w:rsidRDefault="006202A0" w:rsidP="000507E8">
      <w:pPr>
        <w:spacing w:line="360" w:lineRule="auto"/>
        <w:jc w:val="both"/>
        <w:rPr>
          <w:rFonts w:ascii="Times New Roman" w:hAnsi="Times New Roman" w:cs="Times New Roman"/>
          <w:szCs w:val="24"/>
          <w:lang w:val="es-ES_tradnl"/>
        </w:rPr>
      </w:pPr>
    </w:p>
    <w:p w14:paraId="645FA95F" w14:textId="77777777" w:rsidR="006202A0" w:rsidRDefault="006202A0" w:rsidP="000507E8">
      <w:pPr>
        <w:spacing w:line="360" w:lineRule="auto"/>
        <w:jc w:val="both"/>
        <w:rPr>
          <w:rFonts w:ascii="Times New Roman" w:hAnsi="Times New Roman" w:cs="Times New Roman"/>
          <w:szCs w:val="24"/>
          <w:lang w:val="es-ES_tradnl"/>
        </w:rPr>
      </w:pPr>
    </w:p>
    <w:p w14:paraId="398EDC85" w14:textId="77777777" w:rsidR="00A34A45" w:rsidRDefault="00A34A45" w:rsidP="000507E8">
      <w:pPr>
        <w:spacing w:line="360" w:lineRule="auto"/>
        <w:jc w:val="both"/>
        <w:rPr>
          <w:rFonts w:ascii="Times New Roman" w:hAnsi="Times New Roman" w:cs="Times New Roman"/>
          <w:szCs w:val="24"/>
          <w:lang w:val="es-ES_tradnl"/>
        </w:rPr>
      </w:pPr>
    </w:p>
    <w:p w14:paraId="38AEB8A7" w14:textId="77777777" w:rsidR="00A34A45" w:rsidRPr="007165E9" w:rsidRDefault="00A34A45" w:rsidP="000507E8">
      <w:pPr>
        <w:spacing w:line="360" w:lineRule="auto"/>
        <w:jc w:val="both"/>
        <w:rPr>
          <w:rFonts w:ascii="Times New Roman" w:hAnsi="Times New Roman" w:cs="Times New Roman"/>
          <w:szCs w:val="24"/>
          <w:lang w:val="es-ES_tradnl"/>
        </w:rPr>
      </w:pPr>
    </w:p>
    <w:p w14:paraId="21EEAC72" w14:textId="77777777" w:rsidR="00492149" w:rsidRPr="00A34A45" w:rsidRDefault="00A34A45" w:rsidP="00F975E0">
      <w:pPr>
        <w:pStyle w:val="Textoindependienteprimerasangra"/>
        <w:spacing w:line="360" w:lineRule="auto"/>
        <w:ind w:firstLine="0"/>
        <w:jc w:val="left"/>
        <w:rPr>
          <w:rFonts w:ascii="Arial" w:hAnsi="Arial"/>
          <w:b/>
          <w:szCs w:val="24"/>
          <w:lang w:val="es-ES_tradnl" w:eastAsia="es-ES"/>
        </w:rPr>
      </w:pPr>
      <w:r>
        <w:rPr>
          <w:rFonts w:ascii="Arial" w:hAnsi="Arial"/>
          <w:b/>
          <w:szCs w:val="24"/>
          <w:lang w:val="es-ES_tradnl" w:eastAsia="es-ES"/>
        </w:rPr>
        <w:lastRenderedPageBreak/>
        <w:t>Bibliografía</w:t>
      </w:r>
    </w:p>
    <w:p w14:paraId="5C5A59B8"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proofErr w:type="spellStart"/>
      <w:r w:rsidRPr="00A34A45">
        <w:rPr>
          <w:rFonts w:ascii="Times New Roman" w:hAnsi="Times New Roman" w:cs="Times New Roman"/>
          <w:color w:val="000000" w:themeColor="text1"/>
          <w:szCs w:val="24"/>
        </w:rPr>
        <w:t>Alvarez-Gayou</w:t>
      </w:r>
      <w:proofErr w:type="spellEnd"/>
      <w:r w:rsidRPr="00A34A45">
        <w:rPr>
          <w:rFonts w:ascii="Times New Roman" w:hAnsi="Times New Roman" w:cs="Times New Roman"/>
          <w:color w:val="000000" w:themeColor="text1"/>
          <w:szCs w:val="24"/>
        </w:rPr>
        <w:t xml:space="preserve">,  J. L. (2009). Cómo hacer investigación cualitativa. México: Editorial Paidós. </w:t>
      </w:r>
    </w:p>
    <w:p w14:paraId="1130CC8D"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Ausubel, D. P. (2002). </w:t>
      </w:r>
      <w:proofErr w:type="spellStart"/>
      <w:r w:rsidRPr="00A34A45">
        <w:rPr>
          <w:rFonts w:ascii="Times New Roman" w:hAnsi="Times New Roman" w:cs="Times New Roman"/>
          <w:color w:val="000000" w:themeColor="text1"/>
          <w:szCs w:val="24"/>
        </w:rPr>
        <w:t>Adquisicion</w:t>
      </w:r>
      <w:proofErr w:type="spellEnd"/>
      <w:r w:rsidRPr="00A34A45">
        <w:rPr>
          <w:rFonts w:ascii="Times New Roman" w:hAnsi="Times New Roman" w:cs="Times New Roman"/>
          <w:color w:val="000000" w:themeColor="text1"/>
          <w:szCs w:val="24"/>
        </w:rPr>
        <w:t xml:space="preserve"> y </w:t>
      </w:r>
      <w:proofErr w:type="spellStart"/>
      <w:r w:rsidRPr="00A34A45">
        <w:rPr>
          <w:rFonts w:ascii="Times New Roman" w:hAnsi="Times New Roman" w:cs="Times New Roman"/>
          <w:color w:val="000000" w:themeColor="text1"/>
          <w:szCs w:val="24"/>
        </w:rPr>
        <w:t>retencion</w:t>
      </w:r>
      <w:proofErr w:type="spellEnd"/>
      <w:r w:rsidRPr="00A34A45">
        <w:rPr>
          <w:rFonts w:ascii="Times New Roman" w:hAnsi="Times New Roman" w:cs="Times New Roman"/>
          <w:color w:val="000000" w:themeColor="text1"/>
          <w:szCs w:val="24"/>
        </w:rPr>
        <w:t xml:space="preserve"> del conocimiento. Una perspectiva cognitiva. Barcelona, España: Ediciones </w:t>
      </w:r>
      <w:proofErr w:type="spellStart"/>
      <w:r w:rsidRPr="00A34A45">
        <w:rPr>
          <w:rFonts w:ascii="Times New Roman" w:hAnsi="Times New Roman" w:cs="Times New Roman"/>
          <w:color w:val="000000" w:themeColor="text1"/>
          <w:szCs w:val="24"/>
        </w:rPr>
        <w:t>Paidos</w:t>
      </w:r>
      <w:proofErr w:type="spellEnd"/>
      <w:r w:rsidRPr="00A34A45">
        <w:rPr>
          <w:rFonts w:ascii="Times New Roman" w:hAnsi="Times New Roman" w:cs="Times New Roman"/>
          <w:color w:val="000000" w:themeColor="text1"/>
          <w:szCs w:val="24"/>
        </w:rPr>
        <w:t xml:space="preserve"> </w:t>
      </w:r>
      <w:proofErr w:type="spellStart"/>
      <w:r w:rsidRPr="00A34A45">
        <w:rPr>
          <w:rFonts w:ascii="Times New Roman" w:hAnsi="Times New Roman" w:cs="Times New Roman"/>
          <w:color w:val="000000" w:themeColor="text1"/>
          <w:szCs w:val="24"/>
        </w:rPr>
        <w:t>Iberoamerica</w:t>
      </w:r>
      <w:proofErr w:type="spellEnd"/>
      <w:r w:rsidRPr="00A34A45">
        <w:rPr>
          <w:rFonts w:ascii="Times New Roman" w:hAnsi="Times New Roman" w:cs="Times New Roman"/>
          <w:color w:val="000000" w:themeColor="text1"/>
          <w:szCs w:val="24"/>
        </w:rPr>
        <w:t>, S.A.</w:t>
      </w:r>
    </w:p>
    <w:p w14:paraId="1823F57F"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Ausubel, D. (1976). Psicología educativa: un punto de vista cognoscitivo. México: Editorial Trillas.</w:t>
      </w:r>
    </w:p>
    <w:p w14:paraId="368DCC6C"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Bustos, A., Coll, C., Córdoba, F., Rey, R. Del Engel, A., Escaño, J., </w:t>
      </w:r>
      <w:proofErr w:type="spellStart"/>
      <w:r w:rsidRPr="00A34A45">
        <w:rPr>
          <w:rFonts w:ascii="Times New Roman" w:hAnsi="Times New Roman" w:cs="Times New Roman"/>
          <w:color w:val="000000" w:themeColor="text1"/>
          <w:szCs w:val="24"/>
        </w:rPr>
        <w:t>Rochera</w:t>
      </w:r>
      <w:proofErr w:type="spellEnd"/>
      <w:r w:rsidRPr="00A34A45">
        <w:rPr>
          <w:rFonts w:ascii="Times New Roman" w:hAnsi="Times New Roman" w:cs="Times New Roman"/>
          <w:color w:val="000000" w:themeColor="text1"/>
          <w:szCs w:val="24"/>
        </w:rPr>
        <w:t>, M. J. (2010). Desarrollo, aprendizaje y enseñanza en la educación secundaria, Barcelona: Editorial Graó.</w:t>
      </w:r>
    </w:p>
    <w:p w14:paraId="78E8296B"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Carranza, M. del R., y Caldera, J. F. (2016). Estrategias de enseñanza mediadas por tecnología y aprendizaje significativo en modalidades mixtas. En Morales R. (Ed), Nuevas visiones en sistemas y ambientes educativos. (pp. 125-157) </w:t>
      </w:r>
      <w:proofErr w:type="spellStart"/>
      <w:r w:rsidRPr="00A34A45">
        <w:rPr>
          <w:rFonts w:ascii="Times New Roman" w:hAnsi="Times New Roman" w:cs="Times New Roman"/>
          <w:color w:val="000000" w:themeColor="text1"/>
          <w:szCs w:val="24"/>
        </w:rPr>
        <w:t>Mexico</w:t>
      </w:r>
      <w:proofErr w:type="spellEnd"/>
      <w:r w:rsidRPr="00A34A45">
        <w:rPr>
          <w:rFonts w:ascii="Times New Roman" w:hAnsi="Times New Roman" w:cs="Times New Roman"/>
          <w:color w:val="000000" w:themeColor="text1"/>
          <w:szCs w:val="24"/>
        </w:rPr>
        <w:t>: UDG Virtual.</w:t>
      </w:r>
    </w:p>
    <w:p w14:paraId="7D89D412"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Castells, M. (2009). La ciudad informacional. Tecnologías de la información, estructuración económica y el proceso urbano-regional. Revista Bibliográfica de Geografía Y Ciencias Sociales, No 98, 10–19. doi:10.4135/9781412950657.n32</w:t>
      </w:r>
    </w:p>
    <w:p w14:paraId="2B99AD74"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Castillo, C. V., </w:t>
      </w:r>
      <w:proofErr w:type="spellStart"/>
      <w:r w:rsidRPr="00A34A45">
        <w:rPr>
          <w:rFonts w:ascii="Times New Roman" w:hAnsi="Times New Roman" w:cs="Times New Roman"/>
          <w:color w:val="000000" w:themeColor="text1"/>
          <w:szCs w:val="24"/>
        </w:rPr>
        <w:t>Yahuita</w:t>
      </w:r>
      <w:proofErr w:type="spellEnd"/>
      <w:r w:rsidRPr="00A34A45">
        <w:rPr>
          <w:rFonts w:ascii="Times New Roman" w:hAnsi="Times New Roman" w:cs="Times New Roman"/>
          <w:color w:val="000000" w:themeColor="text1"/>
          <w:szCs w:val="24"/>
        </w:rPr>
        <w:t xml:space="preserve">, J., Garabito, R., (2006). Estrategias docentes para un aprendizaje significativo. </w:t>
      </w:r>
      <w:proofErr w:type="spellStart"/>
      <w:r w:rsidRPr="00A34A45">
        <w:rPr>
          <w:rFonts w:ascii="Times New Roman" w:hAnsi="Times New Roman" w:cs="Times New Roman"/>
          <w:color w:val="000000" w:themeColor="text1"/>
          <w:szCs w:val="24"/>
        </w:rPr>
        <w:t>Cuad</w:t>
      </w:r>
      <w:proofErr w:type="spellEnd"/>
      <w:r w:rsidRPr="00A34A45">
        <w:rPr>
          <w:rFonts w:ascii="Times New Roman" w:hAnsi="Times New Roman" w:cs="Times New Roman"/>
          <w:color w:val="000000" w:themeColor="text1"/>
          <w:szCs w:val="24"/>
        </w:rPr>
        <w:t xml:space="preserve">. - </w:t>
      </w:r>
      <w:proofErr w:type="spellStart"/>
      <w:r w:rsidRPr="00A34A45">
        <w:rPr>
          <w:rFonts w:ascii="Times New Roman" w:hAnsi="Times New Roman" w:cs="Times New Roman"/>
          <w:color w:val="000000" w:themeColor="text1"/>
          <w:szCs w:val="24"/>
        </w:rPr>
        <w:t>Hosp</w:t>
      </w:r>
      <w:proofErr w:type="spellEnd"/>
      <w:r w:rsidRPr="00A34A45">
        <w:rPr>
          <w:rFonts w:ascii="Times New Roman" w:hAnsi="Times New Roman" w:cs="Times New Roman"/>
          <w:color w:val="000000" w:themeColor="text1"/>
          <w:szCs w:val="24"/>
        </w:rPr>
        <w:t xml:space="preserve">. </w:t>
      </w:r>
      <w:proofErr w:type="spellStart"/>
      <w:r w:rsidRPr="00A34A45">
        <w:rPr>
          <w:rFonts w:ascii="Times New Roman" w:hAnsi="Times New Roman" w:cs="Times New Roman"/>
          <w:color w:val="000000" w:themeColor="text1"/>
          <w:szCs w:val="24"/>
        </w:rPr>
        <w:t>Clín</w:t>
      </w:r>
      <w:proofErr w:type="spellEnd"/>
      <w:r w:rsidRPr="00A34A45">
        <w:rPr>
          <w:rFonts w:ascii="Times New Roman" w:hAnsi="Times New Roman" w:cs="Times New Roman"/>
          <w:color w:val="000000" w:themeColor="text1"/>
          <w:szCs w:val="24"/>
        </w:rPr>
        <w:t xml:space="preserve">.,  La Paz,  51,  (1), 96-101. Recuperado de &lt;http://www.revistasbolivianas.org.bo/scielo.php?script=sci_arttext&amp;pid=S1652-67762006000100015&amp;lng=es&amp;nrm=iso&gt; </w:t>
      </w:r>
    </w:p>
    <w:p w14:paraId="419FF8CF"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Coll, C. (1990). Significado y sentido en el aprendizaje escolar. Reflexiones en torno al concepto de aprendizaje significativo. Barcelona: Editorial Paidós Educador.</w:t>
      </w:r>
    </w:p>
    <w:p w14:paraId="3118E37C"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Coll, C. (2010). Enseñar y aprender en el mundo actual: desafíos y encrucijadas. Pensamiento Iberoamericano, 7, 47-66. http://www.educacionysociedad.org/images/img_noticias/docu4e92a454ee178_10102011_452am.pdf</w:t>
      </w:r>
    </w:p>
    <w:p w14:paraId="22DBCE10"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Coll, C., Martín, E., Mauri, T., Miras, M., </w:t>
      </w:r>
      <w:proofErr w:type="spellStart"/>
      <w:r w:rsidRPr="00A34A45">
        <w:rPr>
          <w:rFonts w:ascii="Times New Roman" w:hAnsi="Times New Roman" w:cs="Times New Roman"/>
          <w:color w:val="000000" w:themeColor="text1"/>
          <w:szCs w:val="24"/>
        </w:rPr>
        <w:t>Onrubia</w:t>
      </w:r>
      <w:proofErr w:type="spellEnd"/>
      <w:r w:rsidRPr="00A34A45">
        <w:rPr>
          <w:rFonts w:ascii="Times New Roman" w:hAnsi="Times New Roman" w:cs="Times New Roman"/>
          <w:color w:val="000000" w:themeColor="text1"/>
          <w:szCs w:val="24"/>
        </w:rPr>
        <w:t xml:space="preserve">, J., Solé, I., y Zabala, </w:t>
      </w:r>
      <w:proofErr w:type="gramStart"/>
      <w:r w:rsidRPr="00A34A45">
        <w:rPr>
          <w:rFonts w:ascii="Times New Roman" w:hAnsi="Times New Roman" w:cs="Times New Roman"/>
          <w:color w:val="000000" w:themeColor="text1"/>
          <w:szCs w:val="24"/>
        </w:rPr>
        <w:t>A .</w:t>
      </w:r>
      <w:proofErr w:type="gramEnd"/>
      <w:r w:rsidRPr="00A34A45">
        <w:rPr>
          <w:rFonts w:ascii="Times New Roman" w:hAnsi="Times New Roman" w:cs="Times New Roman"/>
          <w:color w:val="000000" w:themeColor="text1"/>
          <w:szCs w:val="24"/>
        </w:rPr>
        <w:t xml:space="preserve"> (1995). El Constructivismo en el aula. Barcelona: Editorial Graó </w:t>
      </w:r>
    </w:p>
    <w:p w14:paraId="657CF043"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lastRenderedPageBreak/>
        <w:t>Díaz, F. B. (2010). Estrategias docentes para un aprendizaje significativo. México: Editorial Mc Graw Hill.</w:t>
      </w:r>
    </w:p>
    <w:p w14:paraId="051A19E1"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Diaz, F., y </w:t>
      </w:r>
      <w:proofErr w:type="spellStart"/>
      <w:r w:rsidRPr="00A34A45">
        <w:rPr>
          <w:rFonts w:ascii="Times New Roman" w:hAnsi="Times New Roman" w:cs="Times New Roman"/>
          <w:color w:val="000000" w:themeColor="text1"/>
          <w:szCs w:val="24"/>
        </w:rPr>
        <w:t>Hernandez</w:t>
      </w:r>
      <w:proofErr w:type="spellEnd"/>
      <w:r w:rsidRPr="00A34A45">
        <w:rPr>
          <w:rFonts w:ascii="Times New Roman" w:hAnsi="Times New Roman" w:cs="Times New Roman"/>
          <w:color w:val="000000" w:themeColor="text1"/>
          <w:szCs w:val="24"/>
        </w:rPr>
        <w:t xml:space="preserve">, G. (2004). Estrategias docentes para un aprendizaje significativo. </w:t>
      </w:r>
      <w:proofErr w:type="spellStart"/>
      <w:r w:rsidRPr="00A34A45">
        <w:rPr>
          <w:rFonts w:ascii="Times New Roman" w:hAnsi="Times New Roman" w:cs="Times New Roman"/>
          <w:color w:val="000000" w:themeColor="text1"/>
          <w:szCs w:val="24"/>
        </w:rPr>
        <w:t>Mexico</w:t>
      </w:r>
      <w:proofErr w:type="spellEnd"/>
      <w:r w:rsidRPr="00A34A45">
        <w:rPr>
          <w:rFonts w:ascii="Times New Roman" w:hAnsi="Times New Roman" w:cs="Times New Roman"/>
          <w:color w:val="000000" w:themeColor="text1"/>
          <w:szCs w:val="24"/>
        </w:rPr>
        <w:t xml:space="preserve">: Editorial McGraw </w:t>
      </w:r>
      <w:proofErr w:type="spellStart"/>
      <w:r w:rsidRPr="00A34A45">
        <w:rPr>
          <w:rFonts w:ascii="Times New Roman" w:hAnsi="Times New Roman" w:cs="Times New Roman"/>
          <w:color w:val="000000" w:themeColor="text1"/>
          <w:szCs w:val="24"/>
        </w:rPr>
        <w:t>Hil</w:t>
      </w:r>
      <w:proofErr w:type="spellEnd"/>
    </w:p>
    <w:p w14:paraId="555F708E"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proofErr w:type="spellStart"/>
      <w:r w:rsidRPr="00A34A45">
        <w:rPr>
          <w:rFonts w:ascii="Times New Roman" w:hAnsi="Times New Roman" w:cs="Times New Roman"/>
          <w:color w:val="000000" w:themeColor="text1"/>
          <w:szCs w:val="24"/>
        </w:rPr>
        <w:t>Fainholc</w:t>
      </w:r>
      <w:proofErr w:type="spellEnd"/>
      <w:r w:rsidRPr="00A34A45">
        <w:rPr>
          <w:rFonts w:ascii="Times New Roman" w:hAnsi="Times New Roman" w:cs="Times New Roman"/>
          <w:color w:val="000000" w:themeColor="text1"/>
          <w:szCs w:val="24"/>
        </w:rPr>
        <w:t>, B. (2010). La formación científico-tecnológica digital en educación superior. Revista de Universidad y Sociedad del Conocimiento. 7(2), 1-11. Recuperado de https://dialnet.unirioja.es/descarga/articulo/3666594.pdf</w:t>
      </w:r>
    </w:p>
    <w:p w14:paraId="496DCAAE" w14:textId="77777777" w:rsidR="00A34A45" w:rsidRPr="00C84A64"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lang w:val="en-US"/>
        </w:rPr>
      </w:pPr>
      <w:proofErr w:type="spellStart"/>
      <w:r w:rsidRPr="00A34A45">
        <w:rPr>
          <w:rFonts w:ascii="Times New Roman" w:hAnsi="Times New Roman" w:cs="Times New Roman"/>
          <w:color w:val="000000" w:themeColor="text1"/>
          <w:szCs w:val="24"/>
        </w:rPr>
        <w:t>Guba</w:t>
      </w:r>
      <w:proofErr w:type="spellEnd"/>
      <w:r w:rsidRPr="00A34A45">
        <w:rPr>
          <w:rFonts w:ascii="Times New Roman" w:hAnsi="Times New Roman" w:cs="Times New Roman"/>
          <w:color w:val="000000" w:themeColor="text1"/>
          <w:szCs w:val="24"/>
        </w:rPr>
        <w:t xml:space="preserve">, E., y Lincoln, Y. (1982). </w:t>
      </w:r>
      <w:r w:rsidRPr="00C84A64">
        <w:rPr>
          <w:rFonts w:ascii="Times New Roman" w:hAnsi="Times New Roman" w:cs="Times New Roman"/>
          <w:color w:val="000000" w:themeColor="text1"/>
          <w:szCs w:val="24"/>
          <w:lang w:val="en-US"/>
        </w:rPr>
        <w:t xml:space="preserve">Epistemological and methodological basis of naturalistic inquiry. Educational Communication and Technology, 30(4), 233–252. </w:t>
      </w:r>
      <w:proofErr w:type="spellStart"/>
      <w:r w:rsidRPr="00C84A64">
        <w:rPr>
          <w:rFonts w:ascii="Times New Roman" w:hAnsi="Times New Roman" w:cs="Times New Roman"/>
          <w:color w:val="000000" w:themeColor="text1"/>
          <w:szCs w:val="24"/>
          <w:lang w:val="en-US"/>
        </w:rPr>
        <w:t>Recuperado</w:t>
      </w:r>
      <w:proofErr w:type="spellEnd"/>
      <w:r w:rsidRPr="00C84A64">
        <w:rPr>
          <w:rFonts w:ascii="Times New Roman" w:hAnsi="Times New Roman" w:cs="Times New Roman"/>
          <w:color w:val="000000" w:themeColor="text1"/>
          <w:szCs w:val="24"/>
          <w:lang w:val="en-US"/>
        </w:rPr>
        <w:t xml:space="preserve"> de http://doi.org/10.1126/science.146.3642.347</w:t>
      </w:r>
    </w:p>
    <w:p w14:paraId="14055FE9"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proofErr w:type="spellStart"/>
      <w:r w:rsidRPr="00A34A45">
        <w:rPr>
          <w:rFonts w:ascii="Times New Roman" w:hAnsi="Times New Roman" w:cs="Times New Roman"/>
          <w:color w:val="000000" w:themeColor="text1"/>
          <w:szCs w:val="24"/>
        </w:rPr>
        <w:t>Guglietta</w:t>
      </w:r>
      <w:proofErr w:type="spellEnd"/>
      <w:r w:rsidRPr="00A34A45">
        <w:rPr>
          <w:rFonts w:ascii="Times New Roman" w:hAnsi="Times New Roman" w:cs="Times New Roman"/>
          <w:color w:val="000000" w:themeColor="text1"/>
          <w:szCs w:val="24"/>
        </w:rPr>
        <w:t>, L. (2011). Educación superior por competencias, constructivismo y tecnologías de la información y las comunicaciones (TIC). Una visión integrada. Instituto Internacional para la Educación Superior de América Latina y el Caribe. 217. Recuperado de http://www.iesalc.unesco.org.ve/index.php?option=com_content&amp;view=article&amp;id=2769%3Aeducacion-superior-por-competencias-constructivismo-y-tecnologias-de-la-informacion-y-las-comunicaciones&amp;catid=126%3Anoticias-pagina-nueva&amp;Itemid=712&amp;lang=e</w:t>
      </w:r>
    </w:p>
    <w:p w14:paraId="2D3D3A4C"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Ojeda, A., Díaz, F. E., González, L., Pinedo, P., y Hernández M. (2007). Los mapas conceptuales: una poderosa herramienta para el aprendizaje significativo. ACIMED, 15(5) Recuperado de http://scielo.sld.cu/scielo.php?script=sci_arttext&amp;pid=S1024-94352007000500009&amp;lng=es&amp;tlng=es.</w:t>
      </w:r>
    </w:p>
    <w:p w14:paraId="20F2487B"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Ojeda, A., Díaz, F.E., González, L., Pinedo, P. H., (2012). Los mapas conceptuales: una poderosa herramienta para el aprendizaje significativo, 15(5). Recuperado de http://bvs.sld.cu/revistas/aci/vol15_5_07/aci09507.htm</w:t>
      </w:r>
    </w:p>
    <w:p w14:paraId="09D36C7B"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Palacios, J., Marchesi, Á., y Coll, C. (2004). Desarrollo psicológico y educación: Psicología evolutiva. Barcelona: Editorial Alianza</w:t>
      </w:r>
    </w:p>
    <w:p w14:paraId="0EF55D57"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Pimienta, J. H. (2008a). Constructivismo. Estrategias para aprender a aprender. </w:t>
      </w:r>
      <w:proofErr w:type="spellStart"/>
      <w:r w:rsidRPr="00A34A45">
        <w:rPr>
          <w:rFonts w:ascii="Times New Roman" w:hAnsi="Times New Roman" w:cs="Times New Roman"/>
          <w:color w:val="000000" w:themeColor="text1"/>
          <w:szCs w:val="24"/>
        </w:rPr>
        <w:t>Mexico</w:t>
      </w:r>
      <w:proofErr w:type="spellEnd"/>
      <w:r w:rsidRPr="00A34A45">
        <w:rPr>
          <w:rFonts w:ascii="Times New Roman" w:hAnsi="Times New Roman" w:cs="Times New Roman"/>
          <w:color w:val="000000" w:themeColor="text1"/>
          <w:szCs w:val="24"/>
        </w:rPr>
        <w:t xml:space="preserve">: Editorial Pearson </w:t>
      </w:r>
      <w:proofErr w:type="spellStart"/>
      <w:r w:rsidRPr="00A34A45">
        <w:rPr>
          <w:rFonts w:ascii="Times New Roman" w:hAnsi="Times New Roman" w:cs="Times New Roman"/>
          <w:color w:val="000000" w:themeColor="text1"/>
          <w:szCs w:val="24"/>
        </w:rPr>
        <w:t>Educacion</w:t>
      </w:r>
      <w:proofErr w:type="spellEnd"/>
      <w:r w:rsidRPr="00A34A45">
        <w:rPr>
          <w:rFonts w:ascii="Times New Roman" w:hAnsi="Times New Roman" w:cs="Times New Roman"/>
          <w:color w:val="000000" w:themeColor="text1"/>
          <w:szCs w:val="24"/>
        </w:rPr>
        <w:t xml:space="preserve"> de </w:t>
      </w:r>
      <w:proofErr w:type="spellStart"/>
      <w:r w:rsidRPr="00A34A45">
        <w:rPr>
          <w:rFonts w:ascii="Times New Roman" w:hAnsi="Times New Roman" w:cs="Times New Roman"/>
          <w:color w:val="000000" w:themeColor="text1"/>
          <w:szCs w:val="24"/>
        </w:rPr>
        <w:t>Mexico</w:t>
      </w:r>
      <w:proofErr w:type="spellEnd"/>
      <w:r w:rsidRPr="00A34A45">
        <w:rPr>
          <w:rFonts w:ascii="Times New Roman" w:hAnsi="Times New Roman" w:cs="Times New Roman"/>
          <w:color w:val="000000" w:themeColor="text1"/>
          <w:szCs w:val="24"/>
        </w:rPr>
        <w:t>, S.A. de C.V.</w:t>
      </w:r>
    </w:p>
    <w:p w14:paraId="760A7DFC"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lastRenderedPageBreak/>
        <w:t>Pimienta, J. H. (2008b). Constructivismo. Estrategias para aprender a aprender. México: Editorial Pearson Educación de México S.A. de C.V.</w:t>
      </w:r>
    </w:p>
    <w:p w14:paraId="0B903345"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Pimienta, J. (2012). Estrategias de enseñanza aprendizaje. Estado de México: Pearson.</w:t>
      </w:r>
    </w:p>
    <w:p w14:paraId="360BA852"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Quezada, R. (2009). Cómo planear la enseñanza estratégica. México: Editorial Limusa.</w:t>
      </w:r>
    </w:p>
    <w:p w14:paraId="78452BDA"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Román, C. E. (2009). Sobre la retroalimentación o el </w:t>
      </w:r>
      <w:proofErr w:type="spellStart"/>
      <w:r w:rsidRPr="00A34A45">
        <w:rPr>
          <w:rFonts w:ascii="Times New Roman" w:hAnsi="Times New Roman" w:cs="Times New Roman"/>
          <w:color w:val="000000" w:themeColor="text1"/>
          <w:szCs w:val="24"/>
        </w:rPr>
        <w:t>feedback</w:t>
      </w:r>
      <w:proofErr w:type="spellEnd"/>
      <w:r w:rsidRPr="00A34A45">
        <w:rPr>
          <w:rFonts w:ascii="Times New Roman" w:hAnsi="Times New Roman" w:cs="Times New Roman"/>
          <w:color w:val="000000" w:themeColor="text1"/>
          <w:szCs w:val="24"/>
        </w:rPr>
        <w:t xml:space="preserve"> en la educación superior </w:t>
      </w:r>
      <w:proofErr w:type="spellStart"/>
      <w:r w:rsidRPr="00A34A45">
        <w:rPr>
          <w:rFonts w:ascii="Times New Roman" w:hAnsi="Times New Roman" w:cs="Times New Roman"/>
          <w:color w:val="000000" w:themeColor="text1"/>
          <w:szCs w:val="24"/>
        </w:rPr>
        <w:t>on</w:t>
      </w:r>
      <w:proofErr w:type="spellEnd"/>
      <w:r w:rsidRPr="00A34A45">
        <w:rPr>
          <w:rFonts w:ascii="Times New Roman" w:hAnsi="Times New Roman" w:cs="Times New Roman"/>
          <w:color w:val="000000" w:themeColor="text1"/>
          <w:szCs w:val="24"/>
        </w:rPr>
        <w:t xml:space="preserve"> line. Revista Virtual Universidad Católica Del Norte, (26), 1–18. Recuperado de http://redalyc.org/articulo.oa?id=194215516009</w:t>
      </w:r>
    </w:p>
    <w:p w14:paraId="10B030C6"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Varguillas, C. (2006). El uso de </w:t>
      </w:r>
      <w:proofErr w:type="spellStart"/>
      <w:r w:rsidRPr="00A34A45">
        <w:rPr>
          <w:rFonts w:ascii="Times New Roman" w:hAnsi="Times New Roman" w:cs="Times New Roman"/>
          <w:color w:val="000000" w:themeColor="text1"/>
          <w:szCs w:val="24"/>
        </w:rPr>
        <w:t>Atlas.ti</w:t>
      </w:r>
      <w:proofErr w:type="spellEnd"/>
      <w:r w:rsidRPr="00A34A45">
        <w:rPr>
          <w:rFonts w:ascii="Times New Roman" w:hAnsi="Times New Roman" w:cs="Times New Roman"/>
          <w:color w:val="000000" w:themeColor="text1"/>
          <w:szCs w:val="24"/>
        </w:rPr>
        <w:t xml:space="preserve"> y la creatividad del investigador en el análisis cualitativo de contenido </w:t>
      </w:r>
      <w:proofErr w:type="spellStart"/>
      <w:r w:rsidRPr="00A34A45">
        <w:rPr>
          <w:rFonts w:ascii="Times New Roman" w:hAnsi="Times New Roman" w:cs="Times New Roman"/>
          <w:color w:val="000000" w:themeColor="text1"/>
          <w:szCs w:val="24"/>
        </w:rPr>
        <w:t>upel</w:t>
      </w:r>
      <w:proofErr w:type="spellEnd"/>
      <w:r w:rsidRPr="00A34A45">
        <w:rPr>
          <w:rFonts w:ascii="Times New Roman" w:hAnsi="Times New Roman" w:cs="Times New Roman"/>
          <w:color w:val="000000" w:themeColor="text1"/>
          <w:szCs w:val="24"/>
        </w:rPr>
        <w:t>. Revista de Educación, 73–87.</w:t>
      </w:r>
    </w:p>
    <w:p w14:paraId="524BE908"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Vygotski, L. S. (1979). El desarrollo de los procesos </w:t>
      </w:r>
      <w:proofErr w:type="spellStart"/>
      <w:r w:rsidRPr="00A34A45">
        <w:rPr>
          <w:rFonts w:ascii="Times New Roman" w:hAnsi="Times New Roman" w:cs="Times New Roman"/>
          <w:color w:val="000000" w:themeColor="text1"/>
          <w:szCs w:val="24"/>
        </w:rPr>
        <w:t>psicologicos</w:t>
      </w:r>
      <w:proofErr w:type="spellEnd"/>
      <w:r w:rsidRPr="00A34A45">
        <w:rPr>
          <w:rFonts w:ascii="Times New Roman" w:hAnsi="Times New Roman" w:cs="Times New Roman"/>
          <w:color w:val="000000" w:themeColor="text1"/>
          <w:szCs w:val="24"/>
        </w:rPr>
        <w:t xml:space="preserve"> superiores. Barcelona: M. Cole, V. John-Steiner, S. </w:t>
      </w:r>
      <w:proofErr w:type="spellStart"/>
      <w:r w:rsidRPr="00A34A45">
        <w:rPr>
          <w:rFonts w:ascii="Times New Roman" w:hAnsi="Times New Roman" w:cs="Times New Roman"/>
          <w:color w:val="000000" w:themeColor="text1"/>
          <w:szCs w:val="24"/>
        </w:rPr>
        <w:t>Scribner</w:t>
      </w:r>
      <w:proofErr w:type="spellEnd"/>
      <w:r w:rsidRPr="00A34A45">
        <w:rPr>
          <w:rFonts w:ascii="Times New Roman" w:hAnsi="Times New Roman" w:cs="Times New Roman"/>
          <w:color w:val="000000" w:themeColor="text1"/>
          <w:szCs w:val="24"/>
        </w:rPr>
        <w:t xml:space="preserve">, y E. </w:t>
      </w:r>
      <w:proofErr w:type="spellStart"/>
      <w:r w:rsidRPr="00A34A45">
        <w:rPr>
          <w:rFonts w:ascii="Times New Roman" w:hAnsi="Times New Roman" w:cs="Times New Roman"/>
          <w:color w:val="000000" w:themeColor="text1"/>
          <w:szCs w:val="24"/>
        </w:rPr>
        <w:t>Souberman</w:t>
      </w:r>
      <w:proofErr w:type="spellEnd"/>
      <w:r w:rsidRPr="00A34A45">
        <w:rPr>
          <w:rFonts w:ascii="Times New Roman" w:hAnsi="Times New Roman" w:cs="Times New Roman"/>
          <w:color w:val="000000" w:themeColor="text1"/>
          <w:szCs w:val="24"/>
        </w:rPr>
        <w:t xml:space="preserve">, Eds. </w:t>
      </w:r>
    </w:p>
    <w:p w14:paraId="4537AE39"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0000" w:themeColor="text1"/>
          <w:szCs w:val="24"/>
        </w:rPr>
      </w:pPr>
      <w:r w:rsidRPr="00A34A45">
        <w:rPr>
          <w:rFonts w:ascii="Times New Roman" w:hAnsi="Times New Roman" w:cs="Times New Roman"/>
          <w:color w:val="000000" w:themeColor="text1"/>
          <w:szCs w:val="24"/>
        </w:rPr>
        <w:t xml:space="preserve">Washington, O., y </w:t>
      </w:r>
      <w:proofErr w:type="spellStart"/>
      <w:r w:rsidRPr="00A34A45">
        <w:rPr>
          <w:rFonts w:ascii="Times New Roman" w:hAnsi="Times New Roman" w:cs="Times New Roman"/>
          <w:color w:val="000000" w:themeColor="text1"/>
          <w:szCs w:val="24"/>
        </w:rPr>
        <w:t>Gebera</w:t>
      </w:r>
      <w:proofErr w:type="spellEnd"/>
      <w:r w:rsidRPr="00A34A45">
        <w:rPr>
          <w:rFonts w:ascii="Times New Roman" w:hAnsi="Times New Roman" w:cs="Times New Roman"/>
          <w:color w:val="000000" w:themeColor="text1"/>
          <w:szCs w:val="24"/>
        </w:rPr>
        <w:t xml:space="preserve">, T. (2010). Contexto y desarrollo de la modalidad educativa </w:t>
      </w:r>
      <w:proofErr w:type="spellStart"/>
      <w:r w:rsidRPr="00A34A45">
        <w:rPr>
          <w:rFonts w:ascii="Times New Roman" w:hAnsi="Times New Roman" w:cs="Times New Roman"/>
          <w:color w:val="000000" w:themeColor="text1"/>
          <w:szCs w:val="24"/>
        </w:rPr>
        <w:t>blended</w:t>
      </w:r>
      <w:proofErr w:type="spellEnd"/>
      <w:r w:rsidRPr="00A34A45">
        <w:rPr>
          <w:rFonts w:ascii="Times New Roman" w:hAnsi="Times New Roman" w:cs="Times New Roman"/>
          <w:color w:val="000000" w:themeColor="text1"/>
          <w:szCs w:val="24"/>
        </w:rPr>
        <w:t xml:space="preserve"> </w:t>
      </w:r>
      <w:proofErr w:type="spellStart"/>
      <w:r w:rsidRPr="00A34A45">
        <w:rPr>
          <w:rFonts w:ascii="Times New Roman" w:hAnsi="Times New Roman" w:cs="Times New Roman"/>
          <w:color w:val="000000" w:themeColor="text1"/>
          <w:szCs w:val="24"/>
        </w:rPr>
        <w:t>learning</w:t>
      </w:r>
      <w:proofErr w:type="spellEnd"/>
      <w:r w:rsidRPr="00A34A45">
        <w:rPr>
          <w:rFonts w:ascii="Times New Roman" w:hAnsi="Times New Roman" w:cs="Times New Roman"/>
          <w:color w:val="000000" w:themeColor="text1"/>
          <w:szCs w:val="24"/>
        </w:rPr>
        <w:t xml:space="preserve"> en el sistema universitario iberoamericano. Revista Mexicana de Investigación Educativa, 15(45), 345–370. Recuperado de http://www.scielo.org.mx/pdf/rmie/v15n45/v15n45a2.pdf</w:t>
      </w:r>
    </w:p>
    <w:p w14:paraId="0423A424" w14:textId="77777777" w:rsidR="00A34A45" w:rsidRPr="00A34A45" w:rsidRDefault="00A34A45" w:rsidP="00A34A45">
      <w:pPr>
        <w:widowControl w:val="0"/>
        <w:autoSpaceDE w:val="0"/>
        <w:autoSpaceDN w:val="0"/>
        <w:adjustRightInd w:val="0"/>
        <w:spacing w:before="120" w:after="120" w:line="360" w:lineRule="auto"/>
        <w:ind w:left="709" w:hanging="709"/>
        <w:jc w:val="both"/>
        <w:rPr>
          <w:rFonts w:ascii="Times New Roman" w:hAnsi="Times New Roman" w:cs="Times New Roman"/>
          <w:color w:val="00B050"/>
          <w:szCs w:val="24"/>
        </w:rPr>
      </w:pPr>
      <w:r w:rsidRPr="00A34A45">
        <w:rPr>
          <w:rFonts w:ascii="Times New Roman" w:hAnsi="Times New Roman" w:cs="Times New Roman"/>
          <w:color w:val="000000" w:themeColor="text1"/>
          <w:szCs w:val="24"/>
        </w:rPr>
        <w:t>Zarzar, C. (2000). La didáctica grupal. México: Editorial Progreso</w:t>
      </w:r>
    </w:p>
    <w:p w14:paraId="665CADFA" w14:textId="77777777" w:rsidR="00A15644" w:rsidRPr="003A023F" w:rsidRDefault="00A15644" w:rsidP="000507E8">
      <w:pPr>
        <w:widowControl w:val="0"/>
        <w:autoSpaceDE w:val="0"/>
        <w:autoSpaceDN w:val="0"/>
        <w:adjustRightInd w:val="0"/>
        <w:spacing w:before="120" w:after="120" w:line="360" w:lineRule="auto"/>
        <w:ind w:left="480" w:hanging="480"/>
        <w:rPr>
          <w:rFonts w:ascii="Times New Roman" w:hAnsi="Times New Roman" w:cs="Times New Roman"/>
          <w:color w:val="00B050"/>
          <w:szCs w:val="24"/>
        </w:rPr>
      </w:pPr>
    </w:p>
    <w:sectPr w:rsidR="00A15644" w:rsidRPr="003A023F" w:rsidSect="00A34A45">
      <w:headerReference w:type="default" r:id="rId13"/>
      <w:footerReference w:type="default" r:id="rId14"/>
      <w:pgSz w:w="12240" w:h="15840"/>
      <w:pgMar w:top="1985"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5A991" w14:textId="77777777" w:rsidR="00B51D3B" w:rsidRDefault="00B51D3B" w:rsidP="00EF65EB">
      <w:pPr>
        <w:spacing w:after="0" w:line="240" w:lineRule="auto"/>
      </w:pPr>
      <w:r>
        <w:separator/>
      </w:r>
    </w:p>
  </w:endnote>
  <w:endnote w:type="continuationSeparator" w:id="0">
    <w:p w14:paraId="5983CB34" w14:textId="77777777" w:rsidR="00B51D3B" w:rsidRDefault="00B51D3B" w:rsidP="00EF6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F4C58" w14:textId="7A9F851A" w:rsidR="00A34A45" w:rsidRPr="00A34A45" w:rsidRDefault="00A34A45" w:rsidP="00A34A45">
    <w:pPr>
      <w:pStyle w:val="Piedepgina"/>
      <w:jc w:val="center"/>
      <w:rPr>
        <w:sz w:val="22"/>
      </w:rPr>
    </w:pPr>
    <w:r w:rsidRPr="00A34A45">
      <w:rPr>
        <w:rFonts w:ascii="Calibri" w:hAnsi="Calibri"/>
        <w:b/>
        <w:sz w:val="22"/>
      </w:rPr>
      <w:t>Vol. 8, Núm. 15                   Julio - Diciembre 2017                       DOI:</w:t>
    </w:r>
    <w:r w:rsidR="00772925">
      <w:rPr>
        <w:rFonts w:ascii="Calibri" w:hAnsi="Calibri"/>
        <w:b/>
        <w:sz w:val="22"/>
      </w:rPr>
      <w:t xml:space="preserve"> </w:t>
    </w:r>
    <w:hyperlink r:id="rId1" w:history="1">
      <w:r w:rsidR="00772925" w:rsidRPr="00772925">
        <w:rPr>
          <w:rFonts w:ascii="Calibri" w:hAnsi="Calibri"/>
          <w:b/>
          <w:sz w:val="22"/>
        </w:rPr>
        <w:t>10.23913/</w:t>
      </w:r>
      <w:proofErr w:type="gramStart"/>
      <w:r w:rsidR="00772925" w:rsidRPr="00772925">
        <w:rPr>
          <w:rFonts w:ascii="Calibri" w:hAnsi="Calibri"/>
          <w:b/>
          <w:sz w:val="22"/>
        </w:rPr>
        <w:t>ride.v</w:t>
      </w:r>
      <w:proofErr w:type="gramEnd"/>
      <w:r w:rsidR="00772925" w:rsidRPr="00772925">
        <w:rPr>
          <w:rFonts w:ascii="Calibri" w:hAnsi="Calibri"/>
          <w:b/>
          <w:sz w:val="22"/>
        </w:rPr>
        <w:t>8i15.326</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A66C9" w14:textId="77777777" w:rsidR="00B51D3B" w:rsidRDefault="00B51D3B" w:rsidP="00EF65EB">
      <w:pPr>
        <w:spacing w:after="0" w:line="240" w:lineRule="auto"/>
      </w:pPr>
      <w:r>
        <w:separator/>
      </w:r>
    </w:p>
  </w:footnote>
  <w:footnote w:type="continuationSeparator" w:id="0">
    <w:p w14:paraId="6F19432D" w14:textId="77777777" w:rsidR="00B51D3B" w:rsidRDefault="00B51D3B" w:rsidP="00EF65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85930" w14:textId="77777777" w:rsidR="00A34A45" w:rsidRDefault="00A34A45" w:rsidP="00A34A45">
    <w:pPr>
      <w:pStyle w:val="Encabezado"/>
      <w:jc w:val="center"/>
    </w:pPr>
    <w:r w:rsidRPr="00B56578">
      <w:rPr>
        <w:noProof/>
        <w:lang w:eastAsia="es-MX"/>
      </w:rPr>
      <w:drawing>
        <wp:inline distT="0" distB="0" distL="0" distR="0" wp14:anchorId="1F6BA83B" wp14:editId="0021A1F9">
          <wp:extent cx="5400675" cy="63267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675" cy="63267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C46F486"/>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EA91C4D"/>
    <w:multiLevelType w:val="multilevel"/>
    <w:tmpl w:val="FB266D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F03941"/>
    <w:multiLevelType w:val="hybridMultilevel"/>
    <w:tmpl w:val="24CE7FA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FA5717D"/>
    <w:multiLevelType w:val="hybridMultilevel"/>
    <w:tmpl w:val="0F1C0478"/>
    <w:lvl w:ilvl="0" w:tplc="55A2947E">
      <w:start w:val="1"/>
      <w:numFmt w:val="lowerLetter"/>
      <w:lvlText w:val="%1)"/>
      <w:lvlJc w:val="left"/>
      <w:pPr>
        <w:ind w:left="1785" w:hanging="1005"/>
      </w:pPr>
      <w:rPr>
        <w:rFonts w:hint="default"/>
      </w:rPr>
    </w:lvl>
    <w:lvl w:ilvl="1" w:tplc="080A0019" w:tentative="1">
      <w:start w:val="1"/>
      <w:numFmt w:val="lowerLetter"/>
      <w:lvlText w:val="%2."/>
      <w:lvlJc w:val="left"/>
      <w:pPr>
        <w:ind w:left="1860" w:hanging="360"/>
      </w:pPr>
    </w:lvl>
    <w:lvl w:ilvl="2" w:tplc="080A001B" w:tentative="1">
      <w:start w:val="1"/>
      <w:numFmt w:val="lowerRoman"/>
      <w:lvlText w:val="%3."/>
      <w:lvlJc w:val="right"/>
      <w:pPr>
        <w:ind w:left="2580" w:hanging="180"/>
      </w:pPr>
    </w:lvl>
    <w:lvl w:ilvl="3" w:tplc="080A000F" w:tentative="1">
      <w:start w:val="1"/>
      <w:numFmt w:val="decimal"/>
      <w:lvlText w:val="%4."/>
      <w:lvlJc w:val="left"/>
      <w:pPr>
        <w:ind w:left="3300" w:hanging="360"/>
      </w:pPr>
    </w:lvl>
    <w:lvl w:ilvl="4" w:tplc="080A0019" w:tentative="1">
      <w:start w:val="1"/>
      <w:numFmt w:val="lowerLetter"/>
      <w:lvlText w:val="%5."/>
      <w:lvlJc w:val="left"/>
      <w:pPr>
        <w:ind w:left="4020" w:hanging="360"/>
      </w:pPr>
    </w:lvl>
    <w:lvl w:ilvl="5" w:tplc="080A001B" w:tentative="1">
      <w:start w:val="1"/>
      <w:numFmt w:val="lowerRoman"/>
      <w:lvlText w:val="%6."/>
      <w:lvlJc w:val="right"/>
      <w:pPr>
        <w:ind w:left="4740" w:hanging="180"/>
      </w:pPr>
    </w:lvl>
    <w:lvl w:ilvl="6" w:tplc="080A000F" w:tentative="1">
      <w:start w:val="1"/>
      <w:numFmt w:val="decimal"/>
      <w:lvlText w:val="%7."/>
      <w:lvlJc w:val="left"/>
      <w:pPr>
        <w:ind w:left="5460" w:hanging="360"/>
      </w:pPr>
    </w:lvl>
    <w:lvl w:ilvl="7" w:tplc="080A0019" w:tentative="1">
      <w:start w:val="1"/>
      <w:numFmt w:val="lowerLetter"/>
      <w:lvlText w:val="%8."/>
      <w:lvlJc w:val="left"/>
      <w:pPr>
        <w:ind w:left="6180" w:hanging="360"/>
      </w:pPr>
    </w:lvl>
    <w:lvl w:ilvl="8" w:tplc="080A001B" w:tentative="1">
      <w:start w:val="1"/>
      <w:numFmt w:val="lowerRoman"/>
      <w:lvlText w:val="%9."/>
      <w:lvlJc w:val="right"/>
      <w:pPr>
        <w:ind w:left="6900" w:hanging="180"/>
      </w:pPr>
    </w:lvl>
  </w:abstractNum>
  <w:abstractNum w:abstractNumId="4" w15:restartNumberingAfterBreak="0">
    <w:nsid w:val="1482775B"/>
    <w:multiLevelType w:val="multilevel"/>
    <w:tmpl w:val="F558ECCE"/>
    <w:lvl w:ilvl="0">
      <w:start w:val="1"/>
      <w:numFmt w:val="decimal"/>
      <w:pStyle w:val="Ttulo1"/>
      <w:suff w:val="nothing"/>
      <w:lvlText w:val="Capítulo %1"/>
      <w:lvlJc w:val="left"/>
      <w:pPr>
        <w:ind w:left="426" w:firstLine="0"/>
      </w:pPr>
      <w:rPr>
        <w:rFonts w:asciiTheme="majorHAnsi" w:hAnsiTheme="majorHAnsi" w:hint="default"/>
        <w:b w:val="0"/>
        <w:i/>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862"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5" w15:restartNumberingAfterBreak="0">
    <w:nsid w:val="160A1F51"/>
    <w:multiLevelType w:val="hybridMultilevel"/>
    <w:tmpl w:val="5E962F16"/>
    <w:lvl w:ilvl="0" w:tplc="D6AC0A44">
      <w:start w:val="1"/>
      <w:numFmt w:val="bullet"/>
      <w:lvlText w:val=""/>
      <w:lvlJc w:val="left"/>
      <w:pPr>
        <w:ind w:left="720" w:hanging="360"/>
      </w:pPr>
      <w:rPr>
        <w:rFonts w:ascii="Arial" w:hAnsi="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F4A0035"/>
    <w:multiLevelType w:val="hybridMultilevel"/>
    <w:tmpl w:val="71E039F4"/>
    <w:lvl w:ilvl="0" w:tplc="C68803E2">
      <w:numFmt w:val="bullet"/>
      <w:lvlText w:val="-"/>
      <w:lvlJc w:val="left"/>
      <w:pPr>
        <w:ind w:left="720" w:hanging="360"/>
      </w:pPr>
      <w:rPr>
        <w:rFonts w:ascii="Times New Roman" w:eastAsiaTheme="min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5CD5741"/>
    <w:multiLevelType w:val="hybridMultilevel"/>
    <w:tmpl w:val="F4A031E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609601F"/>
    <w:multiLevelType w:val="hybridMultilevel"/>
    <w:tmpl w:val="569E86F8"/>
    <w:lvl w:ilvl="0" w:tplc="BF7A22BE">
      <w:numFmt w:val="bullet"/>
      <w:lvlText w:val="-"/>
      <w:lvlJc w:val="left"/>
      <w:pPr>
        <w:ind w:left="720" w:hanging="360"/>
      </w:pPr>
      <w:rPr>
        <w:rFonts w:ascii="Times New Roman" w:eastAsiaTheme="min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6BB1906"/>
    <w:multiLevelType w:val="hybridMultilevel"/>
    <w:tmpl w:val="5F582144"/>
    <w:lvl w:ilvl="0" w:tplc="9EF4A674">
      <w:numFmt w:val="bullet"/>
      <w:lvlText w:val="-"/>
      <w:lvlJc w:val="left"/>
      <w:pPr>
        <w:ind w:left="720" w:hanging="360"/>
      </w:pPr>
      <w:rPr>
        <w:rFonts w:ascii="Times New Roman" w:eastAsiaTheme="min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20B03EC"/>
    <w:multiLevelType w:val="hybridMultilevel"/>
    <w:tmpl w:val="FA0E8BF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331732F5"/>
    <w:multiLevelType w:val="hybridMultilevel"/>
    <w:tmpl w:val="D9BA422C"/>
    <w:lvl w:ilvl="0" w:tplc="AC9E99EE">
      <w:start w:val="1"/>
      <w:numFmt w:val="bullet"/>
      <w:lvlText w:val="-"/>
      <w:lvlJc w:val="left"/>
      <w:pPr>
        <w:ind w:left="1080" w:hanging="360"/>
      </w:pPr>
      <w:rPr>
        <w:rFonts w:ascii="Calibri" w:eastAsiaTheme="minorEastAsia" w:hAnsi="Calibri" w:cs="Calibri"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 w15:restartNumberingAfterBreak="0">
    <w:nsid w:val="43F255D5"/>
    <w:multiLevelType w:val="hybridMultilevel"/>
    <w:tmpl w:val="C51C5CD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48EA7BF3"/>
    <w:multiLevelType w:val="hybridMultilevel"/>
    <w:tmpl w:val="A2344128"/>
    <w:lvl w:ilvl="0" w:tplc="1F566992">
      <w:numFmt w:val="bullet"/>
      <w:lvlText w:val="-"/>
      <w:lvlJc w:val="left"/>
      <w:pPr>
        <w:ind w:left="720" w:hanging="360"/>
      </w:pPr>
      <w:rPr>
        <w:rFonts w:ascii="Times New Roman" w:eastAsiaTheme="min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A0A14CF"/>
    <w:multiLevelType w:val="hybridMultilevel"/>
    <w:tmpl w:val="D6982D86"/>
    <w:lvl w:ilvl="0" w:tplc="4CC6A288">
      <w:numFmt w:val="bullet"/>
      <w:lvlText w:val="-"/>
      <w:lvlJc w:val="left"/>
      <w:pPr>
        <w:ind w:left="720" w:hanging="360"/>
      </w:pPr>
      <w:rPr>
        <w:rFonts w:ascii="Times New Roman" w:eastAsiaTheme="minorEastAsia" w:hAnsi="Times New Roman" w:cs="Times New Roman" w:hint="default"/>
        <w:i/>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F2E54F8"/>
    <w:multiLevelType w:val="hybridMultilevel"/>
    <w:tmpl w:val="6E9CB490"/>
    <w:lvl w:ilvl="0" w:tplc="CD3AB640">
      <w:start w:val="1"/>
      <w:numFmt w:val="decimal"/>
      <w:lvlText w:val="%1."/>
      <w:lvlJc w:val="left"/>
      <w:pPr>
        <w:ind w:left="1800" w:hanging="360"/>
      </w:pPr>
      <w:rPr>
        <w:rFonts w:hint="default"/>
      </w:rPr>
    </w:lvl>
    <w:lvl w:ilvl="1" w:tplc="080A0019" w:tentative="1">
      <w:start w:val="1"/>
      <w:numFmt w:val="lowerLetter"/>
      <w:lvlText w:val="%2."/>
      <w:lvlJc w:val="left"/>
      <w:pPr>
        <w:ind w:left="2520" w:hanging="360"/>
      </w:pPr>
    </w:lvl>
    <w:lvl w:ilvl="2" w:tplc="080A001B" w:tentative="1">
      <w:start w:val="1"/>
      <w:numFmt w:val="lowerRoman"/>
      <w:lvlText w:val="%3."/>
      <w:lvlJc w:val="right"/>
      <w:pPr>
        <w:ind w:left="3240" w:hanging="180"/>
      </w:pPr>
    </w:lvl>
    <w:lvl w:ilvl="3" w:tplc="080A000F" w:tentative="1">
      <w:start w:val="1"/>
      <w:numFmt w:val="decimal"/>
      <w:lvlText w:val="%4."/>
      <w:lvlJc w:val="left"/>
      <w:pPr>
        <w:ind w:left="3960" w:hanging="360"/>
      </w:pPr>
    </w:lvl>
    <w:lvl w:ilvl="4" w:tplc="080A0019" w:tentative="1">
      <w:start w:val="1"/>
      <w:numFmt w:val="lowerLetter"/>
      <w:lvlText w:val="%5."/>
      <w:lvlJc w:val="left"/>
      <w:pPr>
        <w:ind w:left="4680" w:hanging="360"/>
      </w:pPr>
    </w:lvl>
    <w:lvl w:ilvl="5" w:tplc="080A001B" w:tentative="1">
      <w:start w:val="1"/>
      <w:numFmt w:val="lowerRoman"/>
      <w:lvlText w:val="%6."/>
      <w:lvlJc w:val="right"/>
      <w:pPr>
        <w:ind w:left="5400" w:hanging="180"/>
      </w:pPr>
    </w:lvl>
    <w:lvl w:ilvl="6" w:tplc="080A000F" w:tentative="1">
      <w:start w:val="1"/>
      <w:numFmt w:val="decimal"/>
      <w:lvlText w:val="%7."/>
      <w:lvlJc w:val="left"/>
      <w:pPr>
        <w:ind w:left="6120" w:hanging="360"/>
      </w:pPr>
    </w:lvl>
    <w:lvl w:ilvl="7" w:tplc="080A0019" w:tentative="1">
      <w:start w:val="1"/>
      <w:numFmt w:val="lowerLetter"/>
      <w:lvlText w:val="%8."/>
      <w:lvlJc w:val="left"/>
      <w:pPr>
        <w:ind w:left="6840" w:hanging="360"/>
      </w:pPr>
    </w:lvl>
    <w:lvl w:ilvl="8" w:tplc="080A001B" w:tentative="1">
      <w:start w:val="1"/>
      <w:numFmt w:val="lowerRoman"/>
      <w:lvlText w:val="%9."/>
      <w:lvlJc w:val="right"/>
      <w:pPr>
        <w:ind w:left="7560" w:hanging="180"/>
      </w:pPr>
    </w:lvl>
  </w:abstractNum>
  <w:abstractNum w:abstractNumId="16" w15:restartNumberingAfterBreak="0">
    <w:nsid w:val="5BFF0351"/>
    <w:multiLevelType w:val="hybridMultilevel"/>
    <w:tmpl w:val="88B634AC"/>
    <w:lvl w:ilvl="0" w:tplc="87CE4B2E">
      <w:numFmt w:val="bullet"/>
      <w:lvlText w:val="-"/>
      <w:lvlJc w:val="left"/>
      <w:pPr>
        <w:ind w:left="720" w:hanging="360"/>
      </w:pPr>
      <w:rPr>
        <w:rFonts w:ascii="Times New Roman" w:eastAsiaTheme="min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3310CFD"/>
    <w:multiLevelType w:val="hybridMultilevel"/>
    <w:tmpl w:val="DF4C0620"/>
    <w:lvl w:ilvl="0" w:tplc="72C8D248">
      <w:start w:val="1"/>
      <w:numFmt w:val="bullet"/>
      <w:lvlText w:val="•"/>
      <w:lvlJc w:val="left"/>
      <w:pPr>
        <w:tabs>
          <w:tab w:val="num" w:pos="720"/>
        </w:tabs>
        <w:ind w:left="720" w:hanging="360"/>
      </w:pPr>
      <w:rPr>
        <w:rFonts w:ascii="Arial" w:hAnsi="Arial" w:hint="default"/>
      </w:rPr>
    </w:lvl>
    <w:lvl w:ilvl="1" w:tplc="9EB875D8" w:tentative="1">
      <w:start w:val="1"/>
      <w:numFmt w:val="bullet"/>
      <w:lvlText w:val="•"/>
      <w:lvlJc w:val="left"/>
      <w:pPr>
        <w:tabs>
          <w:tab w:val="num" w:pos="1440"/>
        </w:tabs>
        <w:ind w:left="1440" w:hanging="360"/>
      </w:pPr>
      <w:rPr>
        <w:rFonts w:ascii="Arial" w:hAnsi="Arial" w:hint="default"/>
      </w:rPr>
    </w:lvl>
    <w:lvl w:ilvl="2" w:tplc="48042352" w:tentative="1">
      <w:start w:val="1"/>
      <w:numFmt w:val="bullet"/>
      <w:lvlText w:val="•"/>
      <w:lvlJc w:val="left"/>
      <w:pPr>
        <w:tabs>
          <w:tab w:val="num" w:pos="2160"/>
        </w:tabs>
        <w:ind w:left="2160" w:hanging="360"/>
      </w:pPr>
      <w:rPr>
        <w:rFonts w:ascii="Arial" w:hAnsi="Arial" w:hint="default"/>
      </w:rPr>
    </w:lvl>
    <w:lvl w:ilvl="3" w:tplc="83B8B500" w:tentative="1">
      <w:start w:val="1"/>
      <w:numFmt w:val="bullet"/>
      <w:lvlText w:val="•"/>
      <w:lvlJc w:val="left"/>
      <w:pPr>
        <w:tabs>
          <w:tab w:val="num" w:pos="2880"/>
        </w:tabs>
        <w:ind w:left="2880" w:hanging="360"/>
      </w:pPr>
      <w:rPr>
        <w:rFonts w:ascii="Arial" w:hAnsi="Arial" w:hint="default"/>
      </w:rPr>
    </w:lvl>
    <w:lvl w:ilvl="4" w:tplc="4E4ADBC8" w:tentative="1">
      <w:start w:val="1"/>
      <w:numFmt w:val="bullet"/>
      <w:lvlText w:val="•"/>
      <w:lvlJc w:val="left"/>
      <w:pPr>
        <w:tabs>
          <w:tab w:val="num" w:pos="3600"/>
        </w:tabs>
        <w:ind w:left="3600" w:hanging="360"/>
      </w:pPr>
      <w:rPr>
        <w:rFonts w:ascii="Arial" w:hAnsi="Arial" w:hint="default"/>
      </w:rPr>
    </w:lvl>
    <w:lvl w:ilvl="5" w:tplc="4BDCC790" w:tentative="1">
      <w:start w:val="1"/>
      <w:numFmt w:val="bullet"/>
      <w:lvlText w:val="•"/>
      <w:lvlJc w:val="left"/>
      <w:pPr>
        <w:tabs>
          <w:tab w:val="num" w:pos="4320"/>
        </w:tabs>
        <w:ind w:left="4320" w:hanging="360"/>
      </w:pPr>
      <w:rPr>
        <w:rFonts w:ascii="Arial" w:hAnsi="Arial" w:hint="default"/>
      </w:rPr>
    </w:lvl>
    <w:lvl w:ilvl="6" w:tplc="547EF2E0" w:tentative="1">
      <w:start w:val="1"/>
      <w:numFmt w:val="bullet"/>
      <w:lvlText w:val="•"/>
      <w:lvlJc w:val="left"/>
      <w:pPr>
        <w:tabs>
          <w:tab w:val="num" w:pos="5040"/>
        </w:tabs>
        <w:ind w:left="5040" w:hanging="360"/>
      </w:pPr>
      <w:rPr>
        <w:rFonts w:ascii="Arial" w:hAnsi="Arial" w:hint="default"/>
      </w:rPr>
    </w:lvl>
    <w:lvl w:ilvl="7" w:tplc="057232C4" w:tentative="1">
      <w:start w:val="1"/>
      <w:numFmt w:val="bullet"/>
      <w:lvlText w:val="•"/>
      <w:lvlJc w:val="left"/>
      <w:pPr>
        <w:tabs>
          <w:tab w:val="num" w:pos="5760"/>
        </w:tabs>
        <w:ind w:left="5760" w:hanging="360"/>
      </w:pPr>
      <w:rPr>
        <w:rFonts w:ascii="Arial" w:hAnsi="Arial" w:hint="default"/>
      </w:rPr>
    </w:lvl>
    <w:lvl w:ilvl="8" w:tplc="0B3AFAE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5430BAE"/>
    <w:multiLevelType w:val="hybridMultilevel"/>
    <w:tmpl w:val="76C29188"/>
    <w:lvl w:ilvl="0" w:tplc="9BF80D6E">
      <w:numFmt w:val="bullet"/>
      <w:lvlText w:val="-"/>
      <w:lvlJc w:val="left"/>
      <w:pPr>
        <w:ind w:left="720" w:hanging="360"/>
      </w:pPr>
      <w:rPr>
        <w:rFonts w:ascii="Times New Roman" w:eastAsiaTheme="min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65F005A7"/>
    <w:multiLevelType w:val="hybridMultilevel"/>
    <w:tmpl w:val="21540662"/>
    <w:lvl w:ilvl="0" w:tplc="7196FC28">
      <w:numFmt w:val="bullet"/>
      <w:lvlText w:val="•"/>
      <w:lvlJc w:val="left"/>
      <w:pPr>
        <w:ind w:left="1065" w:hanging="705"/>
      </w:pPr>
      <w:rPr>
        <w:rFonts w:ascii="Times New Roman" w:eastAsiaTheme="min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2"/>
  </w:num>
  <w:num w:numId="4">
    <w:abstractNumId w:val="0"/>
  </w:num>
  <w:num w:numId="5">
    <w:abstractNumId w:val="4"/>
  </w:num>
  <w:num w:numId="6">
    <w:abstractNumId w:val="17"/>
  </w:num>
  <w:num w:numId="7">
    <w:abstractNumId w:val="15"/>
  </w:num>
  <w:num w:numId="8">
    <w:abstractNumId w:val="3"/>
  </w:num>
  <w:num w:numId="9">
    <w:abstractNumId w:val="10"/>
  </w:num>
  <w:num w:numId="10">
    <w:abstractNumId w:val="7"/>
  </w:num>
  <w:num w:numId="11">
    <w:abstractNumId w:val="1"/>
  </w:num>
  <w:num w:numId="12">
    <w:abstractNumId w:val="5"/>
  </w:num>
  <w:num w:numId="13">
    <w:abstractNumId w:val="19"/>
  </w:num>
  <w:num w:numId="14">
    <w:abstractNumId w:val="18"/>
  </w:num>
  <w:num w:numId="15">
    <w:abstractNumId w:val="14"/>
  </w:num>
  <w:num w:numId="16">
    <w:abstractNumId w:val="8"/>
  </w:num>
  <w:num w:numId="17">
    <w:abstractNumId w:val="6"/>
  </w:num>
  <w:num w:numId="18">
    <w:abstractNumId w:val="9"/>
  </w:num>
  <w:num w:numId="19">
    <w:abstractNumId w:val="13"/>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1FE2"/>
    <w:rsid w:val="0000293F"/>
    <w:rsid w:val="00003C5A"/>
    <w:rsid w:val="000048C5"/>
    <w:rsid w:val="00004A99"/>
    <w:rsid w:val="000103B8"/>
    <w:rsid w:val="00011F19"/>
    <w:rsid w:val="00012A8C"/>
    <w:rsid w:val="00012FE9"/>
    <w:rsid w:val="00013A81"/>
    <w:rsid w:val="00023086"/>
    <w:rsid w:val="0002577B"/>
    <w:rsid w:val="00025D41"/>
    <w:rsid w:val="00025FDB"/>
    <w:rsid w:val="00026146"/>
    <w:rsid w:val="00036560"/>
    <w:rsid w:val="00037408"/>
    <w:rsid w:val="00037B1B"/>
    <w:rsid w:val="00041B3E"/>
    <w:rsid w:val="0004266D"/>
    <w:rsid w:val="000507E8"/>
    <w:rsid w:val="000533F8"/>
    <w:rsid w:val="0005353D"/>
    <w:rsid w:val="00053F69"/>
    <w:rsid w:val="000547ED"/>
    <w:rsid w:val="000611EC"/>
    <w:rsid w:val="00061C23"/>
    <w:rsid w:val="000662E9"/>
    <w:rsid w:val="0006661D"/>
    <w:rsid w:val="00072006"/>
    <w:rsid w:val="000736C3"/>
    <w:rsid w:val="00073E51"/>
    <w:rsid w:val="00074E07"/>
    <w:rsid w:val="00075A59"/>
    <w:rsid w:val="00086D11"/>
    <w:rsid w:val="0009491A"/>
    <w:rsid w:val="00096835"/>
    <w:rsid w:val="000A22B8"/>
    <w:rsid w:val="000A4EBE"/>
    <w:rsid w:val="000A5436"/>
    <w:rsid w:val="000B5AB5"/>
    <w:rsid w:val="000B728B"/>
    <w:rsid w:val="000C136C"/>
    <w:rsid w:val="000C1880"/>
    <w:rsid w:val="000C2D77"/>
    <w:rsid w:val="000C394E"/>
    <w:rsid w:val="000C40DC"/>
    <w:rsid w:val="000D2E99"/>
    <w:rsid w:val="000D6B96"/>
    <w:rsid w:val="000D7912"/>
    <w:rsid w:val="000E1D82"/>
    <w:rsid w:val="000E31AE"/>
    <w:rsid w:val="000F0C90"/>
    <w:rsid w:val="000F171E"/>
    <w:rsid w:val="000F4F84"/>
    <w:rsid w:val="000F58A3"/>
    <w:rsid w:val="001002B1"/>
    <w:rsid w:val="00114719"/>
    <w:rsid w:val="00122359"/>
    <w:rsid w:val="00122B8B"/>
    <w:rsid w:val="0013054C"/>
    <w:rsid w:val="00130BD0"/>
    <w:rsid w:val="00131F79"/>
    <w:rsid w:val="00132EA8"/>
    <w:rsid w:val="00133B5D"/>
    <w:rsid w:val="00135F9E"/>
    <w:rsid w:val="0014310C"/>
    <w:rsid w:val="00143458"/>
    <w:rsid w:val="00143AF0"/>
    <w:rsid w:val="00145CFB"/>
    <w:rsid w:val="001504CA"/>
    <w:rsid w:val="00156F0D"/>
    <w:rsid w:val="001575E6"/>
    <w:rsid w:val="00162859"/>
    <w:rsid w:val="00162E02"/>
    <w:rsid w:val="00162E94"/>
    <w:rsid w:val="00165CB7"/>
    <w:rsid w:val="00191277"/>
    <w:rsid w:val="001941D3"/>
    <w:rsid w:val="00196B7D"/>
    <w:rsid w:val="001A4371"/>
    <w:rsid w:val="001A5631"/>
    <w:rsid w:val="001A6115"/>
    <w:rsid w:val="001A699E"/>
    <w:rsid w:val="001B14A6"/>
    <w:rsid w:val="001B21C4"/>
    <w:rsid w:val="001B3912"/>
    <w:rsid w:val="001B4401"/>
    <w:rsid w:val="001B4BD9"/>
    <w:rsid w:val="001C08C9"/>
    <w:rsid w:val="001C693D"/>
    <w:rsid w:val="001D25E4"/>
    <w:rsid w:val="001D28E7"/>
    <w:rsid w:val="001D4D40"/>
    <w:rsid w:val="001D6247"/>
    <w:rsid w:val="001E4593"/>
    <w:rsid w:val="001F1E4E"/>
    <w:rsid w:val="001F5ED2"/>
    <w:rsid w:val="001F6A4E"/>
    <w:rsid w:val="00204822"/>
    <w:rsid w:val="0020572F"/>
    <w:rsid w:val="00205D1B"/>
    <w:rsid w:val="002061BF"/>
    <w:rsid w:val="0021456A"/>
    <w:rsid w:val="00232F9E"/>
    <w:rsid w:val="00233925"/>
    <w:rsid w:val="0023647A"/>
    <w:rsid w:val="00246C64"/>
    <w:rsid w:val="00253390"/>
    <w:rsid w:val="002550DB"/>
    <w:rsid w:val="00256B39"/>
    <w:rsid w:val="00261FCA"/>
    <w:rsid w:val="00263107"/>
    <w:rsid w:val="0026398F"/>
    <w:rsid w:val="002657C3"/>
    <w:rsid w:val="0026752E"/>
    <w:rsid w:val="00267C66"/>
    <w:rsid w:val="00271789"/>
    <w:rsid w:val="002834E1"/>
    <w:rsid w:val="002862F5"/>
    <w:rsid w:val="00286C0D"/>
    <w:rsid w:val="00287A7F"/>
    <w:rsid w:val="00287BF3"/>
    <w:rsid w:val="00292100"/>
    <w:rsid w:val="00294F87"/>
    <w:rsid w:val="00296950"/>
    <w:rsid w:val="002A702F"/>
    <w:rsid w:val="002A7EA5"/>
    <w:rsid w:val="002B0D7C"/>
    <w:rsid w:val="002B4926"/>
    <w:rsid w:val="002B6AF5"/>
    <w:rsid w:val="002B72F8"/>
    <w:rsid w:val="002C5327"/>
    <w:rsid w:val="002D05CB"/>
    <w:rsid w:val="002D12BC"/>
    <w:rsid w:val="002D1D2C"/>
    <w:rsid w:val="002D4155"/>
    <w:rsid w:val="002D6C69"/>
    <w:rsid w:val="002E0834"/>
    <w:rsid w:val="002E5354"/>
    <w:rsid w:val="002E6304"/>
    <w:rsid w:val="002E6C3F"/>
    <w:rsid w:val="002F0769"/>
    <w:rsid w:val="002F276B"/>
    <w:rsid w:val="002F49DF"/>
    <w:rsid w:val="002F5599"/>
    <w:rsid w:val="00300F82"/>
    <w:rsid w:val="0030118E"/>
    <w:rsid w:val="0030225D"/>
    <w:rsid w:val="00306209"/>
    <w:rsid w:val="00306A2C"/>
    <w:rsid w:val="0031013D"/>
    <w:rsid w:val="00312D39"/>
    <w:rsid w:val="003154BC"/>
    <w:rsid w:val="0031556C"/>
    <w:rsid w:val="00321411"/>
    <w:rsid w:val="00325EDB"/>
    <w:rsid w:val="00327FF4"/>
    <w:rsid w:val="00335910"/>
    <w:rsid w:val="003454AD"/>
    <w:rsid w:val="00345E0B"/>
    <w:rsid w:val="0034794F"/>
    <w:rsid w:val="00350B5F"/>
    <w:rsid w:val="003555B1"/>
    <w:rsid w:val="00355BB3"/>
    <w:rsid w:val="00357A25"/>
    <w:rsid w:val="003602A2"/>
    <w:rsid w:val="0036302D"/>
    <w:rsid w:val="00364087"/>
    <w:rsid w:val="00364794"/>
    <w:rsid w:val="003660C6"/>
    <w:rsid w:val="003666EC"/>
    <w:rsid w:val="0037653A"/>
    <w:rsid w:val="003814EB"/>
    <w:rsid w:val="00385677"/>
    <w:rsid w:val="003873DC"/>
    <w:rsid w:val="003962F7"/>
    <w:rsid w:val="003A023F"/>
    <w:rsid w:val="003A1FBE"/>
    <w:rsid w:val="003A3FA1"/>
    <w:rsid w:val="003A4C95"/>
    <w:rsid w:val="003B1917"/>
    <w:rsid w:val="003B19FF"/>
    <w:rsid w:val="003B64BD"/>
    <w:rsid w:val="003C039C"/>
    <w:rsid w:val="003D3554"/>
    <w:rsid w:val="003D7E95"/>
    <w:rsid w:val="003E2676"/>
    <w:rsid w:val="003E4CC0"/>
    <w:rsid w:val="003E4E7C"/>
    <w:rsid w:val="003E53AD"/>
    <w:rsid w:val="003F134E"/>
    <w:rsid w:val="003F357E"/>
    <w:rsid w:val="003F5B30"/>
    <w:rsid w:val="003F6433"/>
    <w:rsid w:val="00406B42"/>
    <w:rsid w:val="00417E56"/>
    <w:rsid w:val="004207F4"/>
    <w:rsid w:val="00421C33"/>
    <w:rsid w:val="00424DAF"/>
    <w:rsid w:val="00426DBD"/>
    <w:rsid w:val="004271C8"/>
    <w:rsid w:val="0042741E"/>
    <w:rsid w:val="00434993"/>
    <w:rsid w:val="00434B6A"/>
    <w:rsid w:val="0045074F"/>
    <w:rsid w:val="00454E0C"/>
    <w:rsid w:val="00462AA9"/>
    <w:rsid w:val="004650FC"/>
    <w:rsid w:val="0047194C"/>
    <w:rsid w:val="00475E80"/>
    <w:rsid w:val="004820EA"/>
    <w:rsid w:val="00486CBC"/>
    <w:rsid w:val="00492149"/>
    <w:rsid w:val="004927DB"/>
    <w:rsid w:val="004941DD"/>
    <w:rsid w:val="00496D34"/>
    <w:rsid w:val="00497BEC"/>
    <w:rsid w:val="004A6B9A"/>
    <w:rsid w:val="004B6ACB"/>
    <w:rsid w:val="004D1C97"/>
    <w:rsid w:val="004E1C48"/>
    <w:rsid w:val="004E2ECE"/>
    <w:rsid w:val="004E73E9"/>
    <w:rsid w:val="004F16E6"/>
    <w:rsid w:val="00505AE8"/>
    <w:rsid w:val="00505C45"/>
    <w:rsid w:val="00510A37"/>
    <w:rsid w:val="00522672"/>
    <w:rsid w:val="00523923"/>
    <w:rsid w:val="00524800"/>
    <w:rsid w:val="0052722D"/>
    <w:rsid w:val="00537135"/>
    <w:rsid w:val="005404B0"/>
    <w:rsid w:val="005534CA"/>
    <w:rsid w:val="00553F63"/>
    <w:rsid w:val="00554432"/>
    <w:rsid w:val="0055506C"/>
    <w:rsid w:val="00557C08"/>
    <w:rsid w:val="005623D2"/>
    <w:rsid w:val="005631E5"/>
    <w:rsid w:val="005634D6"/>
    <w:rsid w:val="00574242"/>
    <w:rsid w:val="00574946"/>
    <w:rsid w:val="00581FE2"/>
    <w:rsid w:val="00590023"/>
    <w:rsid w:val="00594B8F"/>
    <w:rsid w:val="00596562"/>
    <w:rsid w:val="005A1B3F"/>
    <w:rsid w:val="005A289F"/>
    <w:rsid w:val="005A4403"/>
    <w:rsid w:val="005A4B6B"/>
    <w:rsid w:val="005A7798"/>
    <w:rsid w:val="005B6B67"/>
    <w:rsid w:val="005C10F1"/>
    <w:rsid w:val="005C6C98"/>
    <w:rsid w:val="005D27B0"/>
    <w:rsid w:val="005D3CD0"/>
    <w:rsid w:val="005D5565"/>
    <w:rsid w:val="005E08A9"/>
    <w:rsid w:val="005F0149"/>
    <w:rsid w:val="005F3DB0"/>
    <w:rsid w:val="005F43F0"/>
    <w:rsid w:val="006042C1"/>
    <w:rsid w:val="006060EB"/>
    <w:rsid w:val="006125A5"/>
    <w:rsid w:val="006138C7"/>
    <w:rsid w:val="006202A0"/>
    <w:rsid w:val="00620881"/>
    <w:rsid w:val="00622D36"/>
    <w:rsid w:val="00631E03"/>
    <w:rsid w:val="0064326D"/>
    <w:rsid w:val="00645EF5"/>
    <w:rsid w:val="0065160C"/>
    <w:rsid w:val="0065624A"/>
    <w:rsid w:val="006562B3"/>
    <w:rsid w:val="00656725"/>
    <w:rsid w:val="00661549"/>
    <w:rsid w:val="00664376"/>
    <w:rsid w:val="006663C8"/>
    <w:rsid w:val="00667EA0"/>
    <w:rsid w:val="006809FA"/>
    <w:rsid w:val="006861DE"/>
    <w:rsid w:val="00686E0D"/>
    <w:rsid w:val="00692583"/>
    <w:rsid w:val="006A0129"/>
    <w:rsid w:val="006B0584"/>
    <w:rsid w:val="006B253F"/>
    <w:rsid w:val="006B5CAB"/>
    <w:rsid w:val="006B72F8"/>
    <w:rsid w:val="006C20B6"/>
    <w:rsid w:val="006C7A56"/>
    <w:rsid w:val="006D0451"/>
    <w:rsid w:val="006D0829"/>
    <w:rsid w:val="006D126F"/>
    <w:rsid w:val="006D305A"/>
    <w:rsid w:val="006D433D"/>
    <w:rsid w:val="006E216F"/>
    <w:rsid w:val="006E6C9B"/>
    <w:rsid w:val="006F563E"/>
    <w:rsid w:val="006F6227"/>
    <w:rsid w:val="006F6FD1"/>
    <w:rsid w:val="006F73D8"/>
    <w:rsid w:val="006F7A10"/>
    <w:rsid w:val="00701206"/>
    <w:rsid w:val="007019E6"/>
    <w:rsid w:val="00702603"/>
    <w:rsid w:val="00707B1D"/>
    <w:rsid w:val="007106CD"/>
    <w:rsid w:val="00713A4F"/>
    <w:rsid w:val="007165E9"/>
    <w:rsid w:val="00720925"/>
    <w:rsid w:val="00722782"/>
    <w:rsid w:val="00722819"/>
    <w:rsid w:val="00722F58"/>
    <w:rsid w:val="00727D42"/>
    <w:rsid w:val="00737A67"/>
    <w:rsid w:val="007443C2"/>
    <w:rsid w:val="00747B1B"/>
    <w:rsid w:val="00750318"/>
    <w:rsid w:val="0076393D"/>
    <w:rsid w:val="00764463"/>
    <w:rsid w:val="007647D2"/>
    <w:rsid w:val="00767446"/>
    <w:rsid w:val="00770C90"/>
    <w:rsid w:val="00772925"/>
    <w:rsid w:val="00776E1F"/>
    <w:rsid w:val="007800DF"/>
    <w:rsid w:val="00794972"/>
    <w:rsid w:val="00795C4D"/>
    <w:rsid w:val="007A295C"/>
    <w:rsid w:val="007A2E7C"/>
    <w:rsid w:val="007A6598"/>
    <w:rsid w:val="007B13C1"/>
    <w:rsid w:val="007B2770"/>
    <w:rsid w:val="007B366D"/>
    <w:rsid w:val="007B3BF6"/>
    <w:rsid w:val="007B6CC1"/>
    <w:rsid w:val="007C6A38"/>
    <w:rsid w:val="007D1066"/>
    <w:rsid w:val="007D1C58"/>
    <w:rsid w:val="007F65C0"/>
    <w:rsid w:val="007F68EC"/>
    <w:rsid w:val="0080180C"/>
    <w:rsid w:val="00804F85"/>
    <w:rsid w:val="00807253"/>
    <w:rsid w:val="008113AC"/>
    <w:rsid w:val="00815DDF"/>
    <w:rsid w:val="00820D6F"/>
    <w:rsid w:val="008220A5"/>
    <w:rsid w:val="00825534"/>
    <w:rsid w:val="008268C2"/>
    <w:rsid w:val="0083042D"/>
    <w:rsid w:val="008326B2"/>
    <w:rsid w:val="00835773"/>
    <w:rsid w:val="008413CE"/>
    <w:rsid w:val="00841508"/>
    <w:rsid w:val="008478DF"/>
    <w:rsid w:val="00850B0F"/>
    <w:rsid w:val="00851789"/>
    <w:rsid w:val="00851A32"/>
    <w:rsid w:val="00854F72"/>
    <w:rsid w:val="008623D6"/>
    <w:rsid w:val="008627FC"/>
    <w:rsid w:val="00871329"/>
    <w:rsid w:val="008727C8"/>
    <w:rsid w:val="00873C79"/>
    <w:rsid w:val="00874F4D"/>
    <w:rsid w:val="008776DC"/>
    <w:rsid w:val="00890E00"/>
    <w:rsid w:val="008935F9"/>
    <w:rsid w:val="00893BD0"/>
    <w:rsid w:val="00896C8D"/>
    <w:rsid w:val="008A0A77"/>
    <w:rsid w:val="008A4992"/>
    <w:rsid w:val="008B1572"/>
    <w:rsid w:val="008B4C30"/>
    <w:rsid w:val="008B5AD4"/>
    <w:rsid w:val="008B5C7E"/>
    <w:rsid w:val="008B5F9B"/>
    <w:rsid w:val="008C653B"/>
    <w:rsid w:val="008D2F14"/>
    <w:rsid w:val="008D4B34"/>
    <w:rsid w:val="008D6484"/>
    <w:rsid w:val="008F0EAE"/>
    <w:rsid w:val="008F27D9"/>
    <w:rsid w:val="008F3C9B"/>
    <w:rsid w:val="008F6B5B"/>
    <w:rsid w:val="00901055"/>
    <w:rsid w:val="00901A4A"/>
    <w:rsid w:val="009106D2"/>
    <w:rsid w:val="00910AD3"/>
    <w:rsid w:val="00914A3E"/>
    <w:rsid w:val="00915044"/>
    <w:rsid w:val="00921817"/>
    <w:rsid w:val="00922293"/>
    <w:rsid w:val="00923498"/>
    <w:rsid w:val="0092460C"/>
    <w:rsid w:val="0092492E"/>
    <w:rsid w:val="00924A7C"/>
    <w:rsid w:val="0092645D"/>
    <w:rsid w:val="00927C27"/>
    <w:rsid w:val="00932A44"/>
    <w:rsid w:val="00943131"/>
    <w:rsid w:val="0094318D"/>
    <w:rsid w:val="00944ABF"/>
    <w:rsid w:val="00954FCE"/>
    <w:rsid w:val="00964F08"/>
    <w:rsid w:val="009669D5"/>
    <w:rsid w:val="00967B20"/>
    <w:rsid w:val="00983A67"/>
    <w:rsid w:val="009866E3"/>
    <w:rsid w:val="009928A7"/>
    <w:rsid w:val="00993311"/>
    <w:rsid w:val="00995EFE"/>
    <w:rsid w:val="0099769C"/>
    <w:rsid w:val="009A2B3B"/>
    <w:rsid w:val="009A4B61"/>
    <w:rsid w:val="009A5813"/>
    <w:rsid w:val="009A69D5"/>
    <w:rsid w:val="009A7044"/>
    <w:rsid w:val="009B5CA4"/>
    <w:rsid w:val="009B7D53"/>
    <w:rsid w:val="009C0DCB"/>
    <w:rsid w:val="009C210E"/>
    <w:rsid w:val="009C5909"/>
    <w:rsid w:val="009C5D06"/>
    <w:rsid w:val="009C6ED6"/>
    <w:rsid w:val="009D47E8"/>
    <w:rsid w:val="009D4D11"/>
    <w:rsid w:val="009D5807"/>
    <w:rsid w:val="009F345A"/>
    <w:rsid w:val="009F6E00"/>
    <w:rsid w:val="00A0226F"/>
    <w:rsid w:val="00A05238"/>
    <w:rsid w:val="00A07643"/>
    <w:rsid w:val="00A12824"/>
    <w:rsid w:val="00A15644"/>
    <w:rsid w:val="00A16640"/>
    <w:rsid w:val="00A23448"/>
    <w:rsid w:val="00A24888"/>
    <w:rsid w:val="00A2703F"/>
    <w:rsid w:val="00A34A45"/>
    <w:rsid w:val="00A34D97"/>
    <w:rsid w:val="00A420B1"/>
    <w:rsid w:val="00A42105"/>
    <w:rsid w:val="00A431F7"/>
    <w:rsid w:val="00A45AE1"/>
    <w:rsid w:val="00A47B14"/>
    <w:rsid w:val="00A501C8"/>
    <w:rsid w:val="00A50F1A"/>
    <w:rsid w:val="00A5190E"/>
    <w:rsid w:val="00A52B17"/>
    <w:rsid w:val="00A52F6F"/>
    <w:rsid w:val="00A568F7"/>
    <w:rsid w:val="00A62A5B"/>
    <w:rsid w:val="00A62BD6"/>
    <w:rsid w:val="00A64157"/>
    <w:rsid w:val="00A64804"/>
    <w:rsid w:val="00A65713"/>
    <w:rsid w:val="00A66410"/>
    <w:rsid w:val="00A666CB"/>
    <w:rsid w:val="00A72082"/>
    <w:rsid w:val="00A7358A"/>
    <w:rsid w:val="00A76038"/>
    <w:rsid w:val="00A87DC0"/>
    <w:rsid w:val="00A87F24"/>
    <w:rsid w:val="00A90BF5"/>
    <w:rsid w:val="00A90CD7"/>
    <w:rsid w:val="00A928E6"/>
    <w:rsid w:val="00A958F9"/>
    <w:rsid w:val="00AA6280"/>
    <w:rsid w:val="00AA7D02"/>
    <w:rsid w:val="00AB5957"/>
    <w:rsid w:val="00AB6071"/>
    <w:rsid w:val="00AC05B6"/>
    <w:rsid w:val="00AC19E5"/>
    <w:rsid w:val="00AC55F9"/>
    <w:rsid w:val="00AC5E20"/>
    <w:rsid w:val="00AE3F5F"/>
    <w:rsid w:val="00AE49B3"/>
    <w:rsid w:val="00AE5556"/>
    <w:rsid w:val="00AE55A2"/>
    <w:rsid w:val="00AF1100"/>
    <w:rsid w:val="00AF120E"/>
    <w:rsid w:val="00AF5555"/>
    <w:rsid w:val="00AF7943"/>
    <w:rsid w:val="00AF7AE0"/>
    <w:rsid w:val="00B00963"/>
    <w:rsid w:val="00B07D86"/>
    <w:rsid w:val="00B131B2"/>
    <w:rsid w:val="00B153D4"/>
    <w:rsid w:val="00B167FD"/>
    <w:rsid w:val="00B258C8"/>
    <w:rsid w:val="00B31C1C"/>
    <w:rsid w:val="00B33DCB"/>
    <w:rsid w:val="00B437C4"/>
    <w:rsid w:val="00B504E4"/>
    <w:rsid w:val="00B510D8"/>
    <w:rsid w:val="00B51D3B"/>
    <w:rsid w:val="00B52844"/>
    <w:rsid w:val="00B556EB"/>
    <w:rsid w:val="00B64C4F"/>
    <w:rsid w:val="00B70F02"/>
    <w:rsid w:val="00B72E7E"/>
    <w:rsid w:val="00B73088"/>
    <w:rsid w:val="00B8352E"/>
    <w:rsid w:val="00B869AE"/>
    <w:rsid w:val="00B91ECF"/>
    <w:rsid w:val="00B92CDF"/>
    <w:rsid w:val="00B93CA4"/>
    <w:rsid w:val="00B93CA7"/>
    <w:rsid w:val="00B943C4"/>
    <w:rsid w:val="00B950AB"/>
    <w:rsid w:val="00B97C76"/>
    <w:rsid w:val="00BA03AD"/>
    <w:rsid w:val="00BA5750"/>
    <w:rsid w:val="00BA5E46"/>
    <w:rsid w:val="00BA6C18"/>
    <w:rsid w:val="00BB15E5"/>
    <w:rsid w:val="00BB23FD"/>
    <w:rsid w:val="00BC00DF"/>
    <w:rsid w:val="00BC325B"/>
    <w:rsid w:val="00BC709F"/>
    <w:rsid w:val="00BC72A6"/>
    <w:rsid w:val="00BD0629"/>
    <w:rsid w:val="00BD2227"/>
    <w:rsid w:val="00BD7E9C"/>
    <w:rsid w:val="00BE0325"/>
    <w:rsid w:val="00BE1F21"/>
    <w:rsid w:val="00BE28CC"/>
    <w:rsid w:val="00BE676D"/>
    <w:rsid w:val="00BE7FB5"/>
    <w:rsid w:val="00BF0AE5"/>
    <w:rsid w:val="00BF1BD5"/>
    <w:rsid w:val="00BF465E"/>
    <w:rsid w:val="00C02E1A"/>
    <w:rsid w:val="00C0324A"/>
    <w:rsid w:val="00C07CC9"/>
    <w:rsid w:val="00C10EA5"/>
    <w:rsid w:val="00C110C0"/>
    <w:rsid w:val="00C15591"/>
    <w:rsid w:val="00C16398"/>
    <w:rsid w:val="00C232FC"/>
    <w:rsid w:val="00C350B9"/>
    <w:rsid w:val="00C35230"/>
    <w:rsid w:val="00C35EE2"/>
    <w:rsid w:val="00C379B3"/>
    <w:rsid w:val="00C51A3B"/>
    <w:rsid w:val="00C57F39"/>
    <w:rsid w:val="00C66E70"/>
    <w:rsid w:val="00C67844"/>
    <w:rsid w:val="00C67BD4"/>
    <w:rsid w:val="00C807E1"/>
    <w:rsid w:val="00C808C2"/>
    <w:rsid w:val="00C84A64"/>
    <w:rsid w:val="00C85DE1"/>
    <w:rsid w:val="00C90D8E"/>
    <w:rsid w:val="00C917A7"/>
    <w:rsid w:val="00C92E6C"/>
    <w:rsid w:val="00CA10CE"/>
    <w:rsid w:val="00CA1415"/>
    <w:rsid w:val="00CA1EFF"/>
    <w:rsid w:val="00CA3680"/>
    <w:rsid w:val="00CB3CBE"/>
    <w:rsid w:val="00CC1138"/>
    <w:rsid w:val="00CC4E68"/>
    <w:rsid w:val="00CD211F"/>
    <w:rsid w:val="00CD37D1"/>
    <w:rsid w:val="00CD4509"/>
    <w:rsid w:val="00CD51A9"/>
    <w:rsid w:val="00CD55CF"/>
    <w:rsid w:val="00CE3CB0"/>
    <w:rsid w:val="00CE7295"/>
    <w:rsid w:val="00CF1B4E"/>
    <w:rsid w:val="00CF22DA"/>
    <w:rsid w:val="00CF2DDB"/>
    <w:rsid w:val="00CF30EB"/>
    <w:rsid w:val="00CF34A3"/>
    <w:rsid w:val="00CF79B8"/>
    <w:rsid w:val="00D04767"/>
    <w:rsid w:val="00D07592"/>
    <w:rsid w:val="00D11F75"/>
    <w:rsid w:val="00D1261C"/>
    <w:rsid w:val="00D14887"/>
    <w:rsid w:val="00D24390"/>
    <w:rsid w:val="00D31967"/>
    <w:rsid w:val="00D3477D"/>
    <w:rsid w:val="00D42D6B"/>
    <w:rsid w:val="00D468DB"/>
    <w:rsid w:val="00D5484B"/>
    <w:rsid w:val="00D55906"/>
    <w:rsid w:val="00D62D7E"/>
    <w:rsid w:val="00D669EC"/>
    <w:rsid w:val="00D71554"/>
    <w:rsid w:val="00D76C78"/>
    <w:rsid w:val="00D8003F"/>
    <w:rsid w:val="00D941F6"/>
    <w:rsid w:val="00D949C5"/>
    <w:rsid w:val="00D96244"/>
    <w:rsid w:val="00DA09BB"/>
    <w:rsid w:val="00DA3FB6"/>
    <w:rsid w:val="00DC0A1A"/>
    <w:rsid w:val="00DC1A32"/>
    <w:rsid w:val="00DC6EF0"/>
    <w:rsid w:val="00DC7195"/>
    <w:rsid w:val="00DD5613"/>
    <w:rsid w:val="00DD7137"/>
    <w:rsid w:val="00DE3FE0"/>
    <w:rsid w:val="00DF0EBE"/>
    <w:rsid w:val="00DF3258"/>
    <w:rsid w:val="00DF3C24"/>
    <w:rsid w:val="00DF42C7"/>
    <w:rsid w:val="00E003B5"/>
    <w:rsid w:val="00E16FC6"/>
    <w:rsid w:val="00E23EAC"/>
    <w:rsid w:val="00E25CCE"/>
    <w:rsid w:val="00E307A7"/>
    <w:rsid w:val="00E62469"/>
    <w:rsid w:val="00E664F1"/>
    <w:rsid w:val="00E73387"/>
    <w:rsid w:val="00E739E0"/>
    <w:rsid w:val="00E74CEE"/>
    <w:rsid w:val="00E7655C"/>
    <w:rsid w:val="00E82CF2"/>
    <w:rsid w:val="00E83398"/>
    <w:rsid w:val="00E838BE"/>
    <w:rsid w:val="00E84AAD"/>
    <w:rsid w:val="00E87172"/>
    <w:rsid w:val="00E9395B"/>
    <w:rsid w:val="00E93CD9"/>
    <w:rsid w:val="00EA15D1"/>
    <w:rsid w:val="00EA16EF"/>
    <w:rsid w:val="00EA4328"/>
    <w:rsid w:val="00EB44D6"/>
    <w:rsid w:val="00EB58ED"/>
    <w:rsid w:val="00EC6760"/>
    <w:rsid w:val="00EC7257"/>
    <w:rsid w:val="00ED10AC"/>
    <w:rsid w:val="00EE5A70"/>
    <w:rsid w:val="00EE653A"/>
    <w:rsid w:val="00EF062D"/>
    <w:rsid w:val="00EF1144"/>
    <w:rsid w:val="00EF4B29"/>
    <w:rsid w:val="00EF65EB"/>
    <w:rsid w:val="00F02ED3"/>
    <w:rsid w:val="00F050C5"/>
    <w:rsid w:val="00F05495"/>
    <w:rsid w:val="00F23A99"/>
    <w:rsid w:val="00F27817"/>
    <w:rsid w:val="00F333D2"/>
    <w:rsid w:val="00F37492"/>
    <w:rsid w:val="00F37EC7"/>
    <w:rsid w:val="00F40125"/>
    <w:rsid w:val="00F45807"/>
    <w:rsid w:val="00F46FC0"/>
    <w:rsid w:val="00F50673"/>
    <w:rsid w:val="00F51280"/>
    <w:rsid w:val="00F52997"/>
    <w:rsid w:val="00F546C0"/>
    <w:rsid w:val="00F64E84"/>
    <w:rsid w:val="00F66C27"/>
    <w:rsid w:val="00F71F3E"/>
    <w:rsid w:val="00F7631B"/>
    <w:rsid w:val="00F76D38"/>
    <w:rsid w:val="00F81D4F"/>
    <w:rsid w:val="00F83D9B"/>
    <w:rsid w:val="00F83DA9"/>
    <w:rsid w:val="00F8619B"/>
    <w:rsid w:val="00F86815"/>
    <w:rsid w:val="00F87D99"/>
    <w:rsid w:val="00F90688"/>
    <w:rsid w:val="00F975E0"/>
    <w:rsid w:val="00FA083E"/>
    <w:rsid w:val="00FA10C3"/>
    <w:rsid w:val="00FA4366"/>
    <w:rsid w:val="00FA5078"/>
    <w:rsid w:val="00FA69F6"/>
    <w:rsid w:val="00FB0C87"/>
    <w:rsid w:val="00FB27EF"/>
    <w:rsid w:val="00FB3B67"/>
    <w:rsid w:val="00FC4BD8"/>
    <w:rsid w:val="00FC50A3"/>
    <w:rsid w:val="00FD6A24"/>
    <w:rsid w:val="00FE0204"/>
    <w:rsid w:val="00FE022E"/>
    <w:rsid w:val="00FE5B0D"/>
    <w:rsid w:val="00FE5E93"/>
  </w:rsids>
  <m:mathPr>
    <m:mathFont m:val="Cambria Math"/>
    <m:brkBin m:val="before"/>
    <m:brkBinSub m:val="--"/>
    <m:smallFrac/>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8C53"/>
  <w15:docId w15:val="{6A3F1BBA-930F-4DB0-833D-414D24E6C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1FE2"/>
    <w:pPr>
      <w:spacing w:after="160" w:line="259" w:lineRule="auto"/>
    </w:pPr>
    <w:rPr>
      <w:rFonts w:eastAsiaTheme="minorEastAsia"/>
      <w:sz w:val="24"/>
      <w:lang w:eastAsia="ja-JP"/>
    </w:rPr>
  </w:style>
  <w:style w:type="paragraph" w:styleId="Ttulo1">
    <w:name w:val="heading 1"/>
    <w:next w:val="Textoindependiente"/>
    <w:link w:val="Ttulo1Car"/>
    <w:uiPriority w:val="9"/>
    <w:qFormat/>
    <w:rsid w:val="00664376"/>
    <w:pPr>
      <w:keepNext/>
      <w:keepLines/>
      <w:pageBreakBefore/>
      <w:numPr>
        <w:numId w:val="5"/>
      </w:numPr>
      <w:spacing w:after="1440" w:line="240" w:lineRule="auto"/>
      <w:outlineLvl w:val="0"/>
    </w:pPr>
    <w:rPr>
      <w:rFonts w:asciiTheme="majorHAnsi" w:eastAsiaTheme="majorEastAsia" w:hAnsiTheme="majorHAnsi" w:cstheme="majorBidi"/>
      <w:b/>
      <w:bCs/>
      <w:smallCaps/>
      <w:color w:val="000000" w:themeColor="text1"/>
      <w:sz w:val="48"/>
      <w:szCs w:val="36"/>
      <w:lang w:eastAsia="ja-JP"/>
    </w:rPr>
  </w:style>
  <w:style w:type="paragraph" w:styleId="Ttulo2">
    <w:name w:val="heading 2"/>
    <w:basedOn w:val="Ttulo1"/>
    <w:next w:val="Textoindependiente"/>
    <w:link w:val="Ttulo2Car"/>
    <w:uiPriority w:val="9"/>
    <w:unhideWhenUsed/>
    <w:qFormat/>
    <w:rsid w:val="00664376"/>
    <w:pPr>
      <w:pageBreakBefore w:val="0"/>
      <w:numPr>
        <w:ilvl w:val="1"/>
      </w:numPr>
      <w:spacing w:before="480" w:after="240"/>
      <w:outlineLvl w:val="1"/>
    </w:pPr>
    <w:rPr>
      <w:b w:val="0"/>
      <w:bCs w:val="0"/>
      <w:smallCaps w:val="0"/>
      <w:sz w:val="28"/>
      <w:szCs w:val="28"/>
    </w:rPr>
  </w:style>
  <w:style w:type="paragraph" w:styleId="Ttulo3">
    <w:name w:val="heading 3"/>
    <w:basedOn w:val="Ttulo2"/>
    <w:next w:val="Textoindependiente"/>
    <w:link w:val="Ttulo3Car"/>
    <w:uiPriority w:val="9"/>
    <w:unhideWhenUsed/>
    <w:qFormat/>
    <w:rsid w:val="00664376"/>
    <w:pPr>
      <w:numPr>
        <w:ilvl w:val="2"/>
      </w:numPr>
      <w:spacing w:before="200"/>
      <w:outlineLvl w:val="2"/>
    </w:pPr>
    <w:rPr>
      <w:b/>
      <w:bCs/>
    </w:rPr>
  </w:style>
  <w:style w:type="paragraph" w:styleId="Ttulo4">
    <w:name w:val="heading 4"/>
    <w:basedOn w:val="Ttulo3"/>
    <w:next w:val="Textoindependiente"/>
    <w:link w:val="Ttulo4Car"/>
    <w:uiPriority w:val="9"/>
    <w:unhideWhenUsed/>
    <w:qFormat/>
    <w:rsid w:val="00664376"/>
    <w:pPr>
      <w:numPr>
        <w:ilvl w:val="3"/>
      </w:numPr>
      <w:outlineLvl w:val="3"/>
    </w:pPr>
    <w:rPr>
      <w:b w:val="0"/>
      <w:bCs w:val="0"/>
      <w:i/>
      <w:iCs/>
    </w:rPr>
  </w:style>
  <w:style w:type="paragraph" w:styleId="Ttulo5">
    <w:name w:val="heading 5"/>
    <w:basedOn w:val="Ttulo4"/>
    <w:next w:val="Textoindependiente"/>
    <w:link w:val="Ttulo5Car"/>
    <w:uiPriority w:val="9"/>
    <w:unhideWhenUsed/>
    <w:qFormat/>
    <w:rsid w:val="00664376"/>
    <w:pPr>
      <w:numPr>
        <w:ilvl w:val="4"/>
      </w:numPr>
      <w:outlineLvl w:val="4"/>
    </w:pPr>
    <w:rPr>
      <w:color w:val="17365D" w:themeColor="text2" w:themeShade="BF"/>
    </w:rPr>
  </w:style>
  <w:style w:type="paragraph" w:styleId="Ttulo6">
    <w:name w:val="heading 6"/>
    <w:basedOn w:val="Ttulo5"/>
    <w:next w:val="Textoindependiente"/>
    <w:link w:val="Ttulo6Car"/>
    <w:uiPriority w:val="9"/>
    <w:semiHidden/>
    <w:unhideWhenUsed/>
    <w:qFormat/>
    <w:rsid w:val="00664376"/>
    <w:pPr>
      <w:numPr>
        <w:ilvl w:val="5"/>
      </w:numPr>
      <w:outlineLvl w:val="5"/>
    </w:pPr>
    <w:rPr>
      <w:i w:val="0"/>
      <w:iCs w:val="0"/>
    </w:rPr>
  </w:style>
  <w:style w:type="paragraph" w:styleId="Ttulo7">
    <w:name w:val="heading 7"/>
    <w:basedOn w:val="Ttulo6"/>
    <w:next w:val="Textoindependiente"/>
    <w:link w:val="Ttulo7Car"/>
    <w:uiPriority w:val="9"/>
    <w:semiHidden/>
    <w:unhideWhenUsed/>
    <w:qFormat/>
    <w:rsid w:val="00664376"/>
    <w:pPr>
      <w:numPr>
        <w:ilvl w:val="6"/>
      </w:numPr>
      <w:outlineLvl w:val="6"/>
    </w:pPr>
    <w:rPr>
      <w:i/>
      <w:iCs/>
      <w:color w:val="404040" w:themeColor="text1" w:themeTint="BF"/>
    </w:rPr>
  </w:style>
  <w:style w:type="paragraph" w:styleId="Ttulo8">
    <w:name w:val="heading 8"/>
    <w:basedOn w:val="Ttulo7"/>
    <w:next w:val="Textoindependiente"/>
    <w:link w:val="Ttulo8Car"/>
    <w:uiPriority w:val="9"/>
    <w:semiHidden/>
    <w:unhideWhenUsed/>
    <w:qFormat/>
    <w:rsid w:val="00664376"/>
    <w:pPr>
      <w:numPr>
        <w:ilvl w:val="7"/>
      </w:numPr>
      <w:outlineLvl w:val="7"/>
    </w:pPr>
    <w:rPr>
      <w:sz w:val="20"/>
      <w:szCs w:val="20"/>
    </w:rPr>
  </w:style>
  <w:style w:type="paragraph" w:styleId="Ttulo9">
    <w:name w:val="heading 9"/>
    <w:basedOn w:val="Ttulo8"/>
    <w:next w:val="Textoindependiente"/>
    <w:link w:val="Ttulo9Car"/>
    <w:uiPriority w:val="9"/>
    <w:semiHidden/>
    <w:unhideWhenUsed/>
    <w:qFormat/>
    <w:rsid w:val="00664376"/>
    <w:pPr>
      <w:numPr>
        <w:ilvl w:val="8"/>
      </w:numPr>
      <w:outlineLvl w:val="8"/>
    </w:pPr>
    <w:rPr>
      <w:i w:val="0"/>
      <w:iCs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596562"/>
    <w:pPr>
      <w:spacing w:after="0" w:line="240" w:lineRule="auto"/>
    </w:pPr>
    <w:rPr>
      <w:rFonts w:eastAsiaTheme="minorEastAsia"/>
      <w:lang w:eastAsia="es-MX"/>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rrafodelista">
    <w:name w:val="List Paragraph"/>
    <w:basedOn w:val="Normal"/>
    <w:uiPriority w:val="34"/>
    <w:qFormat/>
    <w:rsid w:val="00F46FC0"/>
    <w:pPr>
      <w:ind w:left="720"/>
      <w:contextualSpacing/>
    </w:pPr>
  </w:style>
  <w:style w:type="paragraph" w:styleId="Textoindependiente">
    <w:name w:val="Body Text"/>
    <w:basedOn w:val="Normal"/>
    <w:link w:val="TextoindependienteCar"/>
    <w:uiPriority w:val="99"/>
    <w:semiHidden/>
    <w:unhideWhenUsed/>
    <w:rsid w:val="00581FE2"/>
    <w:pPr>
      <w:spacing w:after="120"/>
    </w:pPr>
  </w:style>
  <w:style w:type="character" w:customStyle="1" w:styleId="TextoindependienteCar">
    <w:name w:val="Texto independiente Car"/>
    <w:basedOn w:val="Fuentedeprrafopredeter"/>
    <w:link w:val="Textoindependiente"/>
    <w:uiPriority w:val="99"/>
    <w:semiHidden/>
    <w:rsid w:val="00581FE2"/>
    <w:rPr>
      <w:rFonts w:eastAsiaTheme="minorEastAsia"/>
      <w:sz w:val="24"/>
      <w:lang w:eastAsia="ja-JP"/>
    </w:rPr>
  </w:style>
  <w:style w:type="paragraph" w:styleId="Textoindependienteprimerasangra">
    <w:name w:val="Body Text First Indent"/>
    <w:basedOn w:val="Textoindependiente"/>
    <w:link w:val="TextoindependienteprimerasangraCar"/>
    <w:uiPriority w:val="99"/>
    <w:unhideWhenUsed/>
    <w:qFormat/>
    <w:rsid w:val="00581FE2"/>
    <w:pPr>
      <w:spacing w:after="160"/>
      <w:ind w:firstLine="720"/>
      <w:jc w:val="both"/>
    </w:pPr>
  </w:style>
  <w:style w:type="character" w:customStyle="1" w:styleId="TextoindependienteprimerasangraCar">
    <w:name w:val="Texto independiente primera sangría Car"/>
    <w:basedOn w:val="TextoindependienteCar"/>
    <w:link w:val="Textoindependienteprimerasangra"/>
    <w:uiPriority w:val="99"/>
    <w:rsid w:val="00581FE2"/>
    <w:rPr>
      <w:rFonts w:eastAsiaTheme="minorEastAsia"/>
      <w:sz w:val="24"/>
      <w:lang w:eastAsia="ja-JP"/>
    </w:rPr>
  </w:style>
  <w:style w:type="paragraph" w:styleId="Listaconvietas">
    <w:name w:val="List Bullet"/>
    <w:basedOn w:val="Normal"/>
    <w:uiPriority w:val="99"/>
    <w:unhideWhenUsed/>
    <w:rsid w:val="00581FE2"/>
    <w:pPr>
      <w:numPr>
        <w:numId w:val="4"/>
      </w:numPr>
      <w:contextualSpacing/>
      <w:jc w:val="both"/>
    </w:pPr>
  </w:style>
  <w:style w:type="paragraph" w:styleId="Textodeglobo">
    <w:name w:val="Balloon Text"/>
    <w:basedOn w:val="Normal"/>
    <w:link w:val="TextodegloboCar"/>
    <w:uiPriority w:val="99"/>
    <w:semiHidden/>
    <w:unhideWhenUsed/>
    <w:rsid w:val="00581FE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81FE2"/>
    <w:rPr>
      <w:rFonts w:ascii="Tahoma" w:eastAsiaTheme="minorEastAsia" w:hAnsi="Tahoma" w:cs="Tahoma"/>
      <w:sz w:val="16"/>
      <w:szCs w:val="16"/>
      <w:lang w:eastAsia="ja-JP"/>
    </w:rPr>
  </w:style>
  <w:style w:type="character" w:customStyle="1" w:styleId="Ttulo1Car">
    <w:name w:val="Título 1 Car"/>
    <w:basedOn w:val="Fuentedeprrafopredeter"/>
    <w:link w:val="Ttulo1"/>
    <w:uiPriority w:val="9"/>
    <w:rsid w:val="00664376"/>
    <w:rPr>
      <w:rFonts w:asciiTheme="majorHAnsi" w:eastAsiaTheme="majorEastAsia" w:hAnsiTheme="majorHAnsi" w:cstheme="majorBidi"/>
      <w:b/>
      <w:bCs/>
      <w:smallCaps/>
      <w:color w:val="000000" w:themeColor="text1"/>
      <w:sz w:val="48"/>
      <w:szCs w:val="36"/>
      <w:lang w:eastAsia="ja-JP"/>
    </w:rPr>
  </w:style>
  <w:style w:type="character" w:customStyle="1" w:styleId="Ttulo2Car">
    <w:name w:val="Título 2 Car"/>
    <w:basedOn w:val="Fuentedeprrafopredeter"/>
    <w:link w:val="Ttulo2"/>
    <w:uiPriority w:val="9"/>
    <w:rsid w:val="00664376"/>
    <w:rPr>
      <w:rFonts w:asciiTheme="majorHAnsi" w:eastAsiaTheme="majorEastAsia" w:hAnsiTheme="majorHAnsi" w:cstheme="majorBidi"/>
      <w:color w:val="000000" w:themeColor="text1"/>
      <w:sz w:val="28"/>
      <w:szCs w:val="28"/>
      <w:lang w:eastAsia="ja-JP"/>
    </w:rPr>
  </w:style>
  <w:style w:type="character" w:customStyle="1" w:styleId="Ttulo3Car">
    <w:name w:val="Título 3 Car"/>
    <w:basedOn w:val="Fuentedeprrafopredeter"/>
    <w:link w:val="Ttulo3"/>
    <w:uiPriority w:val="9"/>
    <w:rsid w:val="00664376"/>
    <w:rPr>
      <w:rFonts w:asciiTheme="majorHAnsi" w:eastAsiaTheme="majorEastAsia" w:hAnsiTheme="majorHAnsi" w:cstheme="majorBidi"/>
      <w:b/>
      <w:bCs/>
      <w:color w:val="000000" w:themeColor="text1"/>
      <w:sz w:val="28"/>
      <w:szCs w:val="28"/>
      <w:lang w:eastAsia="ja-JP"/>
    </w:rPr>
  </w:style>
  <w:style w:type="character" w:customStyle="1" w:styleId="Ttulo4Car">
    <w:name w:val="Título 4 Car"/>
    <w:basedOn w:val="Fuentedeprrafopredeter"/>
    <w:link w:val="Ttulo4"/>
    <w:uiPriority w:val="9"/>
    <w:rsid w:val="00664376"/>
    <w:rPr>
      <w:rFonts w:asciiTheme="majorHAnsi" w:eastAsiaTheme="majorEastAsia" w:hAnsiTheme="majorHAnsi" w:cstheme="majorBidi"/>
      <w:i/>
      <w:iCs/>
      <w:color w:val="000000" w:themeColor="text1"/>
      <w:sz w:val="28"/>
      <w:szCs w:val="28"/>
      <w:lang w:eastAsia="ja-JP"/>
    </w:rPr>
  </w:style>
  <w:style w:type="character" w:customStyle="1" w:styleId="Ttulo5Car">
    <w:name w:val="Título 5 Car"/>
    <w:basedOn w:val="Fuentedeprrafopredeter"/>
    <w:link w:val="Ttulo5"/>
    <w:uiPriority w:val="9"/>
    <w:rsid w:val="00664376"/>
    <w:rPr>
      <w:rFonts w:asciiTheme="majorHAnsi" w:eastAsiaTheme="majorEastAsia" w:hAnsiTheme="majorHAnsi" w:cstheme="majorBidi"/>
      <w:i/>
      <w:iCs/>
      <w:color w:val="17365D" w:themeColor="text2" w:themeShade="BF"/>
      <w:sz w:val="28"/>
      <w:szCs w:val="28"/>
      <w:lang w:eastAsia="ja-JP"/>
    </w:rPr>
  </w:style>
  <w:style w:type="character" w:customStyle="1" w:styleId="Ttulo6Car">
    <w:name w:val="Título 6 Car"/>
    <w:basedOn w:val="Fuentedeprrafopredeter"/>
    <w:link w:val="Ttulo6"/>
    <w:uiPriority w:val="9"/>
    <w:semiHidden/>
    <w:rsid w:val="00664376"/>
    <w:rPr>
      <w:rFonts w:asciiTheme="majorHAnsi" w:eastAsiaTheme="majorEastAsia" w:hAnsiTheme="majorHAnsi" w:cstheme="majorBidi"/>
      <w:color w:val="17365D" w:themeColor="text2" w:themeShade="BF"/>
      <w:sz w:val="28"/>
      <w:szCs w:val="28"/>
      <w:lang w:eastAsia="ja-JP"/>
    </w:rPr>
  </w:style>
  <w:style w:type="character" w:customStyle="1" w:styleId="Ttulo7Car">
    <w:name w:val="Título 7 Car"/>
    <w:basedOn w:val="Fuentedeprrafopredeter"/>
    <w:link w:val="Ttulo7"/>
    <w:uiPriority w:val="9"/>
    <w:semiHidden/>
    <w:rsid w:val="00664376"/>
    <w:rPr>
      <w:rFonts w:asciiTheme="majorHAnsi" w:eastAsiaTheme="majorEastAsia" w:hAnsiTheme="majorHAnsi" w:cstheme="majorBidi"/>
      <w:i/>
      <w:iCs/>
      <w:color w:val="404040" w:themeColor="text1" w:themeTint="BF"/>
      <w:sz w:val="28"/>
      <w:szCs w:val="28"/>
      <w:lang w:eastAsia="ja-JP"/>
    </w:rPr>
  </w:style>
  <w:style w:type="character" w:customStyle="1" w:styleId="Ttulo8Car">
    <w:name w:val="Título 8 Car"/>
    <w:basedOn w:val="Fuentedeprrafopredeter"/>
    <w:link w:val="Ttulo8"/>
    <w:uiPriority w:val="9"/>
    <w:semiHidden/>
    <w:rsid w:val="00664376"/>
    <w:rPr>
      <w:rFonts w:asciiTheme="majorHAnsi" w:eastAsiaTheme="majorEastAsia" w:hAnsiTheme="majorHAnsi" w:cstheme="majorBidi"/>
      <w:i/>
      <w:iCs/>
      <w:color w:val="404040" w:themeColor="text1" w:themeTint="BF"/>
      <w:sz w:val="20"/>
      <w:szCs w:val="20"/>
      <w:lang w:eastAsia="ja-JP"/>
    </w:rPr>
  </w:style>
  <w:style w:type="character" w:customStyle="1" w:styleId="Ttulo9Car">
    <w:name w:val="Título 9 Car"/>
    <w:basedOn w:val="Fuentedeprrafopredeter"/>
    <w:link w:val="Ttulo9"/>
    <w:uiPriority w:val="9"/>
    <w:semiHidden/>
    <w:rsid w:val="00664376"/>
    <w:rPr>
      <w:rFonts w:asciiTheme="majorHAnsi" w:eastAsiaTheme="majorEastAsia" w:hAnsiTheme="majorHAnsi" w:cstheme="majorBidi"/>
      <w:color w:val="404040" w:themeColor="text1" w:themeTint="BF"/>
      <w:sz w:val="20"/>
      <w:szCs w:val="20"/>
      <w:lang w:eastAsia="ja-JP"/>
    </w:rPr>
  </w:style>
  <w:style w:type="paragraph" w:styleId="Textonotapie">
    <w:name w:val="footnote text"/>
    <w:basedOn w:val="Normal"/>
    <w:link w:val="TextonotapieCar"/>
    <w:uiPriority w:val="99"/>
    <w:semiHidden/>
    <w:unhideWhenUsed/>
    <w:rsid w:val="00EF65E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F65EB"/>
    <w:rPr>
      <w:rFonts w:eastAsiaTheme="minorEastAsia"/>
      <w:sz w:val="20"/>
      <w:szCs w:val="20"/>
      <w:lang w:eastAsia="ja-JP"/>
    </w:rPr>
  </w:style>
  <w:style w:type="character" w:styleId="Refdenotaalpie">
    <w:name w:val="footnote reference"/>
    <w:basedOn w:val="Fuentedeprrafopredeter"/>
    <w:uiPriority w:val="99"/>
    <w:semiHidden/>
    <w:unhideWhenUsed/>
    <w:rsid w:val="00EF65EB"/>
    <w:rPr>
      <w:vertAlign w:val="superscript"/>
    </w:rPr>
  </w:style>
  <w:style w:type="paragraph" w:styleId="Bibliografa">
    <w:name w:val="Bibliography"/>
    <w:basedOn w:val="Normal"/>
    <w:next w:val="Normal"/>
    <w:uiPriority w:val="37"/>
    <w:unhideWhenUsed/>
    <w:rsid w:val="00EB44D6"/>
  </w:style>
  <w:style w:type="character" w:styleId="Refdecomentario">
    <w:name w:val="annotation reference"/>
    <w:basedOn w:val="Fuentedeprrafopredeter"/>
    <w:uiPriority w:val="99"/>
    <w:semiHidden/>
    <w:unhideWhenUsed/>
    <w:rsid w:val="00D14887"/>
    <w:rPr>
      <w:sz w:val="16"/>
      <w:szCs w:val="16"/>
    </w:rPr>
  </w:style>
  <w:style w:type="paragraph" w:styleId="Textocomentario">
    <w:name w:val="annotation text"/>
    <w:basedOn w:val="Normal"/>
    <w:link w:val="TextocomentarioCar"/>
    <w:uiPriority w:val="99"/>
    <w:semiHidden/>
    <w:unhideWhenUsed/>
    <w:rsid w:val="00D1488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14887"/>
    <w:rPr>
      <w:rFonts w:eastAsiaTheme="minorEastAsia"/>
      <w:sz w:val="20"/>
      <w:szCs w:val="20"/>
      <w:lang w:eastAsia="ja-JP"/>
    </w:rPr>
  </w:style>
  <w:style w:type="paragraph" w:styleId="Asuntodelcomentario">
    <w:name w:val="annotation subject"/>
    <w:basedOn w:val="Textocomentario"/>
    <w:next w:val="Textocomentario"/>
    <w:link w:val="AsuntodelcomentarioCar"/>
    <w:uiPriority w:val="99"/>
    <w:semiHidden/>
    <w:unhideWhenUsed/>
    <w:rsid w:val="00D14887"/>
    <w:rPr>
      <w:b/>
      <w:bCs/>
    </w:rPr>
  </w:style>
  <w:style w:type="character" w:customStyle="1" w:styleId="AsuntodelcomentarioCar">
    <w:name w:val="Asunto del comentario Car"/>
    <w:basedOn w:val="TextocomentarioCar"/>
    <w:link w:val="Asuntodelcomentario"/>
    <w:uiPriority w:val="99"/>
    <w:semiHidden/>
    <w:rsid w:val="00D14887"/>
    <w:rPr>
      <w:rFonts w:eastAsiaTheme="minorEastAsia"/>
      <w:b/>
      <w:bCs/>
      <w:sz w:val="20"/>
      <w:szCs w:val="20"/>
      <w:lang w:eastAsia="ja-JP"/>
    </w:rPr>
  </w:style>
  <w:style w:type="paragraph" w:styleId="HTMLconformatoprevio">
    <w:name w:val="HTML Preformatted"/>
    <w:basedOn w:val="Normal"/>
    <w:link w:val="HTMLconformatoprevioCar"/>
    <w:uiPriority w:val="99"/>
    <w:unhideWhenUsed/>
    <w:rsid w:val="00F50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F50673"/>
    <w:rPr>
      <w:rFonts w:ascii="Courier New" w:eastAsia="Times New Roman" w:hAnsi="Courier New" w:cs="Courier New"/>
      <w:sz w:val="20"/>
      <w:szCs w:val="20"/>
      <w:lang w:eastAsia="es-MX"/>
    </w:rPr>
  </w:style>
  <w:style w:type="paragraph" w:customStyle="1" w:styleId="AbstractTextFirstIndent">
    <w:name w:val="Abstract Text First Indent"/>
    <w:basedOn w:val="Normal"/>
    <w:qFormat/>
    <w:rsid w:val="00FE5B0D"/>
    <w:pPr>
      <w:spacing w:after="0" w:line="240" w:lineRule="auto"/>
      <w:ind w:left="1134" w:right="1134" w:firstLine="357"/>
      <w:jc w:val="both"/>
    </w:pPr>
    <w:rPr>
      <w:sz w:val="20"/>
    </w:rPr>
  </w:style>
  <w:style w:type="paragraph" w:styleId="Encabezado">
    <w:name w:val="header"/>
    <w:basedOn w:val="Normal"/>
    <w:link w:val="EncabezadoCar"/>
    <w:uiPriority w:val="99"/>
    <w:unhideWhenUsed/>
    <w:rsid w:val="008415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41508"/>
    <w:rPr>
      <w:rFonts w:eastAsiaTheme="minorEastAsia"/>
      <w:sz w:val="24"/>
      <w:lang w:eastAsia="ja-JP"/>
    </w:rPr>
  </w:style>
  <w:style w:type="paragraph" w:styleId="Piedepgina">
    <w:name w:val="footer"/>
    <w:basedOn w:val="Normal"/>
    <w:link w:val="PiedepginaCar"/>
    <w:uiPriority w:val="99"/>
    <w:unhideWhenUsed/>
    <w:rsid w:val="008415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41508"/>
    <w:rPr>
      <w:rFonts w:eastAsiaTheme="minorEastAsia"/>
      <w:sz w:val="24"/>
      <w:lang w:eastAsia="ja-JP"/>
    </w:rPr>
  </w:style>
  <w:style w:type="character" w:styleId="Hipervnculo">
    <w:name w:val="Hyperlink"/>
    <w:basedOn w:val="Fuentedeprrafopredeter"/>
    <w:uiPriority w:val="99"/>
    <w:semiHidden/>
    <w:unhideWhenUsed/>
    <w:rsid w:val="0077292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29499">
      <w:bodyDiv w:val="1"/>
      <w:marLeft w:val="0"/>
      <w:marRight w:val="0"/>
      <w:marTop w:val="0"/>
      <w:marBottom w:val="0"/>
      <w:divBdr>
        <w:top w:val="none" w:sz="0" w:space="0" w:color="auto"/>
        <w:left w:val="none" w:sz="0" w:space="0" w:color="auto"/>
        <w:bottom w:val="none" w:sz="0" w:space="0" w:color="auto"/>
        <w:right w:val="none" w:sz="0" w:space="0" w:color="auto"/>
      </w:divBdr>
    </w:div>
    <w:div w:id="583996411">
      <w:bodyDiv w:val="1"/>
      <w:marLeft w:val="0"/>
      <w:marRight w:val="0"/>
      <w:marTop w:val="0"/>
      <w:marBottom w:val="0"/>
      <w:divBdr>
        <w:top w:val="none" w:sz="0" w:space="0" w:color="auto"/>
        <w:left w:val="none" w:sz="0" w:space="0" w:color="auto"/>
        <w:bottom w:val="none" w:sz="0" w:space="0" w:color="auto"/>
        <w:right w:val="none" w:sz="0" w:space="0" w:color="auto"/>
      </w:divBdr>
    </w:div>
    <w:div w:id="819152608">
      <w:bodyDiv w:val="1"/>
      <w:marLeft w:val="0"/>
      <w:marRight w:val="0"/>
      <w:marTop w:val="0"/>
      <w:marBottom w:val="0"/>
      <w:divBdr>
        <w:top w:val="none" w:sz="0" w:space="0" w:color="auto"/>
        <w:left w:val="none" w:sz="0" w:space="0" w:color="auto"/>
        <w:bottom w:val="none" w:sz="0" w:space="0" w:color="auto"/>
        <w:right w:val="none" w:sz="0" w:space="0" w:color="auto"/>
      </w:divBdr>
    </w:div>
    <w:div w:id="1380126816">
      <w:bodyDiv w:val="1"/>
      <w:marLeft w:val="0"/>
      <w:marRight w:val="0"/>
      <w:marTop w:val="0"/>
      <w:marBottom w:val="0"/>
      <w:divBdr>
        <w:top w:val="none" w:sz="0" w:space="0" w:color="auto"/>
        <w:left w:val="none" w:sz="0" w:space="0" w:color="auto"/>
        <w:bottom w:val="none" w:sz="0" w:space="0" w:color="auto"/>
        <w:right w:val="none" w:sz="0" w:space="0" w:color="auto"/>
      </w:divBdr>
    </w:div>
    <w:div w:id="1454179778">
      <w:bodyDiv w:val="1"/>
      <w:marLeft w:val="0"/>
      <w:marRight w:val="0"/>
      <w:marTop w:val="0"/>
      <w:marBottom w:val="0"/>
      <w:divBdr>
        <w:top w:val="none" w:sz="0" w:space="0" w:color="auto"/>
        <w:left w:val="none" w:sz="0" w:space="0" w:color="auto"/>
        <w:bottom w:val="none" w:sz="0" w:space="0" w:color="auto"/>
        <w:right w:val="none" w:sz="0" w:space="0" w:color="auto"/>
      </w:divBdr>
    </w:div>
    <w:div w:id="1487281945">
      <w:bodyDiv w:val="1"/>
      <w:marLeft w:val="0"/>
      <w:marRight w:val="0"/>
      <w:marTop w:val="0"/>
      <w:marBottom w:val="0"/>
      <w:divBdr>
        <w:top w:val="none" w:sz="0" w:space="0" w:color="auto"/>
        <w:left w:val="none" w:sz="0" w:space="0" w:color="auto"/>
        <w:bottom w:val="none" w:sz="0" w:space="0" w:color="auto"/>
        <w:right w:val="none" w:sz="0" w:space="0" w:color="auto"/>
      </w:divBdr>
    </w:div>
    <w:div w:id="1495295069">
      <w:bodyDiv w:val="1"/>
      <w:marLeft w:val="0"/>
      <w:marRight w:val="0"/>
      <w:marTop w:val="0"/>
      <w:marBottom w:val="0"/>
      <w:divBdr>
        <w:top w:val="none" w:sz="0" w:space="0" w:color="auto"/>
        <w:left w:val="none" w:sz="0" w:space="0" w:color="auto"/>
        <w:bottom w:val="none" w:sz="0" w:space="0" w:color="auto"/>
        <w:right w:val="none" w:sz="0" w:space="0" w:color="auto"/>
      </w:divBdr>
    </w:div>
    <w:div w:id="1539851429">
      <w:bodyDiv w:val="1"/>
      <w:marLeft w:val="0"/>
      <w:marRight w:val="0"/>
      <w:marTop w:val="0"/>
      <w:marBottom w:val="0"/>
      <w:divBdr>
        <w:top w:val="none" w:sz="0" w:space="0" w:color="auto"/>
        <w:left w:val="none" w:sz="0" w:space="0" w:color="auto"/>
        <w:bottom w:val="none" w:sz="0" w:space="0" w:color="auto"/>
        <w:right w:val="none" w:sz="0" w:space="0" w:color="auto"/>
      </w:divBdr>
    </w:div>
    <w:div w:id="1551839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ide.v8i15.32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C1CB26-4599-4378-B607-216E57CB1124}"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s-MX"/>
        </a:p>
      </dgm:t>
    </dgm:pt>
    <dgm:pt modelId="{CC7EE093-022F-4CE9-B61B-367746D565A8}">
      <dgm:prSet phldrT="[Texto]"/>
      <dgm:spPr/>
      <dgm:t>
        <a:bodyPr/>
        <a:lstStyle/>
        <a:p>
          <a:pPr algn="ctr"/>
          <a:r>
            <a:rPr lang="es-MX" i="1">
              <a:latin typeface="Times New Roman" pitchFamily="18" charset="0"/>
              <a:cs typeface="Times New Roman" pitchFamily="18" charset="0"/>
            </a:rPr>
            <a:t>Motivación:</a:t>
          </a:r>
        </a:p>
        <a:p>
          <a:pPr algn="ctr"/>
          <a:r>
            <a:rPr lang="es-MX">
              <a:latin typeface="Times New Roman" pitchFamily="18" charset="0"/>
              <a:cs typeface="Times New Roman" pitchFamily="18" charset="0"/>
            </a:rPr>
            <a:t>Compromiso real con el proceso de aprendizaje por parte del estudiante</a:t>
          </a:r>
        </a:p>
      </dgm:t>
    </dgm:pt>
    <dgm:pt modelId="{19F84EB2-674C-4B7E-AF28-111E586ED40A}" type="parTrans" cxnId="{8723FDCF-AE9B-438F-95A0-9B60C9F2A0E4}">
      <dgm:prSet/>
      <dgm:spPr/>
      <dgm:t>
        <a:bodyPr/>
        <a:lstStyle/>
        <a:p>
          <a:pPr algn="ctr"/>
          <a:endParaRPr lang="es-MX"/>
        </a:p>
      </dgm:t>
    </dgm:pt>
    <dgm:pt modelId="{46D0FE61-F50E-4717-9342-290A04D2E095}" type="sibTrans" cxnId="{8723FDCF-AE9B-438F-95A0-9B60C9F2A0E4}">
      <dgm:prSet/>
      <dgm:spPr/>
      <dgm:t>
        <a:bodyPr/>
        <a:lstStyle/>
        <a:p>
          <a:pPr algn="ctr"/>
          <a:endParaRPr lang="es-MX"/>
        </a:p>
      </dgm:t>
    </dgm:pt>
    <dgm:pt modelId="{5DDCC842-4416-49E1-A0C2-E8311D99F680}">
      <dgm:prSet phldrT="[Texto]"/>
      <dgm:spPr/>
      <dgm:t>
        <a:bodyPr/>
        <a:lstStyle/>
        <a:p>
          <a:pPr algn="ctr"/>
          <a:r>
            <a:rPr lang="es-MX" i="1">
              <a:latin typeface="Times New Roman" pitchFamily="18" charset="0"/>
              <a:cs typeface="Times New Roman" pitchFamily="18" charset="0"/>
            </a:rPr>
            <a:t>La comprensión:</a:t>
          </a:r>
          <a:r>
            <a:rPr lang="es-MX">
              <a:latin typeface="Times New Roman" pitchFamily="18" charset="0"/>
              <a:cs typeface="Times New Roman" pitchFamily="18" charset="0"/>
            </a:rPr>
            <a:t> se establecen relaciones entre el nuevo contenido y los conocimientos previos</a:t>
          </a:r>
        </a:p>
      </dgm:t>
    </dgm:pt>
    <dgm:pt modelId="{AF75E0F7-2172-412F-9DEB-81B702355651}" type="parTrans" cxnId="{33485E24-C2C3-4AE5-818D-F474C867D7BC}">
      <dgm:prSet/>
      <dgm:spPr/>
      <dgm:t>
        <a:bodyPr/>
        <a:lstStyle/>
        <a:p>
          <a:pPr algn="ctr"/>
          <a:endParaRPr lang="es-MX"/>
        </a:p>
      </dgm:t>
    </dgm:pt>
    <dgm:pt modelId="{91B69C38-E6C3-4583-B0F0-C94A5A0325BE}" type="sibTrans" cxnId="{33485E24-C2C3-4AE5-818D-F474C867D7BC}">
      <dgm:prSet/>
      <dgm:spPr/>
      <dgm:t>
        <a:bodyPr/>
        <a:lstStyle/>
        <a:p>
          <a:pPr algn="ctr"/>
          <a:endParaRPr lang="es-MX"/>
        </a:p>
      </dgm:t>
    </dgm:pt>
    <dgm:pt modelId="{3AF41AB7-519E-4939-B06F-AB36886CAF70}">
      <dgm:prSet phldrT="[Texto]"/>
      <dgm:spPr/>
      <dgm:t>
        <a:bodyPr/>
        <a:lstStyle/>
        <a:p>
          <a:pPr algn="ctr"/>
          <a:r>
            <a:rPr lang="es-MX" i="1">
              <a:latin typeface="Times New Roman" pitchFamily="18" charset="0"/>
              <a:cs typeface="Times New Roman" pitchFamily="18" charset="0"/>
            </a:rPr>
            <a:t>La funcionalidad</a:t>
          </a:r>
          <a:r>
            <a:rPr lang="es-MX">
              <a:latin typeface="Times New Roman" pitchFamily="18" charset="0"/>
              <a:cs typeface="Times New Roman" pitchFamily="18" charset="0"/>
            </a:rPr>
            <a:t>,: que los conocimientos adquiridos puedan ser efectivamente utilizados</a:t>
          </a:r>
        </a:p>
      </dgm:t>
    </dgm:pt>
    <dgm:pt modelId="{661CAB32-66BD-42FD-9DBD-102EBF5A89C0}" type="parTrans" cxnId="{A9CF4E1D-C36E-47B3-A95B-837F5B28CB4B}">
      <dgm:prSet/>
      <dgm:spPr/>
      <dgm:t>
        <a:bodyPr/>
        <a:lstStyle/>
        <a:p>
          <a:pPr algn="ctr"/>
          <a:endParaRPr lang="es-MX"/>
        </a:p>
      </dgm:t>
    </dgm:pt>
    <dgm:pt modelId="{1FFBE5C3-D29A-453D-B24E-1258CCF308D8}" type="sibTrans" cxnId="{A9CF4E1D-C36E-47B3-A95B-837F5B28CB4B}">
      <dgm:prSet/>
      <dgm:spPr/>
      <dgm:t>
        <a:bodyPr/>
        <a:lstStyle/>
        <a:p>
          <a:pPr algn="ctr"/>
          <a:endParaRPr lang="es-MX"/>
        </a:p>
      </dgm:t>
    </dgm:pt>
    <dgm:pt modelId="{164A80E1-B2F4-4347-935E-03B959806AD0}">
      <dgm:prSet phldrT="[Texto]"/>
      <dgm:spPr/>
      <dgm:t>
        <a:bodyPr/>
        <a:lstStyle/>
        <a:p>
          <a:pPr algn="ctr"/>
          <a:r>
            <a:rPr lang="es-MX" i="1">
              <a:latin typeface="Times New Roman" pitchFamily="18" charset="0"/>
              <a:cs typeface="Times New Roman" pitchFamily="18" charset="0"/>
            </a:rPr>
            <a:t>La participación activa:</a:t>
          </a:r>
          <a:r>
            <a:rPr lang="es-MX">
              <a:latin typeface="Times New Roman" pitchFamily="18" charset="0"/>
              <a:cs typeface="Times New Roman" pitchFamily="18" charset="0"/>
            </a:rPr>
            <a:t> el estudio, análisis, discusión y elaboración de la información recibida </a:t>
          </a:r>
        </a:p>
      </dgm:t>
    </dgm:pt>
    <dgm:pt modelId="{D45F258D-DD85-4538-AC8B-5D82C005CCFA}" type="parTrans" cxnId="{703F50BF-1B97-45B1-B71D-3FBA7AB22ABF}">
      <dgm:prSet/>
      <dgm:spPr/>
      <dgm:t>
        <a:bodyPr/>
        <a:lstStyle/>
        <a:p>
          <a:pPr algn="ctr"/>
          <a:endParaRPr lang="es-MX"/>
        </a:p>
      </dgm:t>
    </dgm:pt>
    <dgm:pt modelId="{5E70CCFF-4077-44F0-BF1F-98598D08C97E}" type="sibTrans" cxnId="{703F50BF-1B97-45B1-B71D-3FBA7AB22ABF}">
      <dgm:prSet/>
      <dgm:spPr/>
      <dgm:t>
        <a:bodyPr/>
        <a:lstStyle/>
        <a:p>
          <a:pPr algn="ctr"/>
          <a:endParaRPr lang="es-MX"/>
        </a:p>
      </dgm:t>
    </dgm:pt>
    <dgm:pt modelId="{919B3171-7EE5-4274-BD22-035B22487EF0}">
      <dgm:prSet phldrT="[Texto]"/>
      <dgm:spPr/>
      <dgm:t>
        <a:bodyPr/>
        <a:lstStyle/>
        <a:p>
          <a:pPr algn="ctr"/>
          <a:r>
            <a:rPr lang="es-MX" i="1">
              <a:latin typeface="Times New Roman" pitchFamily="18" charset="0"/>
              <a:cs typeface="Times New Roman" pitchFamily="18" charset="0"/>
            </a:rPr>
            <a:t>La relación con la vida real:</a:t>
          </a:r>
          <a:r>
            <a:rPr lang="es-MX">
              <a:latin typeface="Times New Roman" pitchFamily="18" charset="0"/>
              <a:cs typeface="Times New Roman" pitchFamily="18" charset="0"/>
            </a:rPr>
            <a:t> aplicación o utilización de la información recibida para la solución de problemas reales o posibles</a:t>
          </a:r>
        </a:p>
      </dgm:t>
    </dgm:pt>
    <dgm:pt modelId="{68557C65-9DFD-4662-A128-EA731A3AE505}" type="parTrans" cxnId="{BA5A0366-25AE-4ABD-9473-A35574163216}">
      <dgm:prSet/>
      <dgm:spPr/>
      <dgm:t>
        <a:bodyPr/>
        <a:lstStyle/>
        <a:p>
          <a:pPr algn="ctr"/>
          <a:endParaRPr lang="es-MX"/>
        </a:p>
      </dgm:t>
    </dgm:pt>
    <dgm:pt modelId="{AB1AC77F-1DED-482D-A459-D15B07D03094}" type="sibTrans" cxnId="{BA5A0366-25AE-4ABD-9473-A35574163216}">
      <dgm:prSet/>
      <dgm:spPr/>
      <dgm:t>
        <a:bodyPr/>
        <a:lstStyle/>
        <a:p>
          <a:pPr algn="ctr"/>
          <a:endParaRPr lang="es-MX"/>
        </a:p>
      </dgm:t>
    </dgm:pt>
    <dgm:pt modelId="{11733512-2011-469D-9520-9982373FA9B5}" type="pres">
      <dgm:prSet presAssocID="{C9C1CB26-4599-4378-B607-216E57CB1124}" presName="diagram" presStyleCnt="0">
        <dgm:presLayoutVars>
          <dgm:dir/>
          <dgm:resizeHandles val="exact"/>
        </dgm:presLayoutVars>
      </dgm:prSet>
      <dgm:spPr/>
    </dgm:pt>
    <dgm:pt modelId="{B3D3C0DC-82F1-4BD0-96FE-505B5E06F60B}" type="pres">
      <dgm:prSet presAssocID="{CC7EE093-022F-4CE9-B61B-367746D565A8}" presName="node" presStyleLbl="node1" presStyleIdx="0" presStyleCnt="5">
        <dgm:presLayoutVars>
          <dgm:bulletEnabled val="1"/>
        </dgm:presLayoutVars>
      </dgm:prSet>
      <dgm:spPr/>
    </dgm:pt>
    <dgm:pt modelId="{DE9029CC-F178-4214-94B6-46DDC9D9C1EB}" type="pres">
      <dgm:prSet presAssocID="{46D0FE61-F50E-4717-9342-290A04D2E095}" presName="sibTrans" presStyleLbl="sibTrans2D1" presStyleIdx="0" presStyleCnt="4"/>
      <dgm:spPr/>
    </dgm:pt>
    <dgm:pt modelId="{7BBF3A7F-708A-4125-B780-E2193D0A78E7}" type="pres">
      <dgm:prSet presAssocID="{46D0FE61-F50E-4717-9342-290A04D2E095}" presName="connectorText" presStyleLbl="sibTrans2D1" presStyleIdx="0" presStyleCnt="4"/>
      <dgm:spPr/>
    </dgm:pt>
    <dgm:pt modelId="{1BAC568C-0A4F-4AAB-8D92-7C719E8B4E88}" type="pres">
      <dgm:prSet presAssocID="{5DDCC842-4416-49E1-A0C2-E8311D99F680}" presName="node" presStyleLbl="node1" presStyleIdx="1" presStyleCnt="5">
        <dgm:presLayoutVars>
          <dgm:bulletEnabled val="1"/>
        </dgm:presLayoutVars>
      </dgm:prSet>
      <dgm:spPr/>
    </dgm:pt>
    <dgm:pt modelId="{26A20240-6B9E-4716-A45C-DD91E4213F00}" type="pres">
      <dgm:prSet presAssocID="{91B69C38-E6C3-4583-B0F0-C94A5A0325BE}" presName="sibTrans" presStyleLbl="sibTrans2D1" presStyleIdx="1" presStyleCnt="4"/>
      <dgm:spPr/>
    </dgm:pt>
    <dgm:pt modelId="{04ABEC22-640D-45F0-AF3A-F27CA1DB3C76}" type="pres">
      <dgm:prSet presAssocID="{91B69C38-E6C3-4583-B0F0-C94A5A0325BE}" presName="connectorText" presStyleLbl="sibTrans2D1" presStyleIdx="1" presStyleCnt="4"/>
      <dgm:spPr/>
    </dgm:pt>
    <dgm:pt modelId="{2E8DA570-96C1-4C69-BB45-F40260AA1D3D}" type="pres">
      <dgm:prSet presAssocID="{3AF41AB7-519E-4939-B06F-AB36886CAF70}" presName="node" presStyleLbl="node1" presStyleIdx="2" presStyleCnt="5">
        <dgm:presLayoutVars>
          <dgm:bulletEnabled val="1"/>
        </dgm:presLayoutVars>
      </dgm:prSet>
      <dgm:spPr/>
    </dgm:pt>
    <dgm:pt modelId="{4EA861FB-65E4-4438-9137-8A09598E45DA}" type="pres">
      <dgm:prSet presAssocID="{1FFBE5C3-D29A-453D-B24E-1258CCF308D8}" presName="sibTrans" presStyleLbl="sibTrans2D1" presStyleIdx="2" presStyleCnt="4"/>
      <dgm:spPr/>
    </dgm:pt>
    <dgm:pt modelId="{D5FBDC63-08EE-4C6A-8C69-124A249D13E8}" type="pres">
      <dgm:prSet presAssocID="{1FFBE5C3-D29A-453D-B24E-1258CCF308D8}" presName="connectorText" presStyleLbl="sibTrans2D1" presStyleIdx="2" presStyleCnt="4"/>
      <dgm:spPr/>
    </dgm:pt>
    <dgm:pt modelId="{1CACE015-A9C8-4F87-B552-EB693CC38BA8}" type="pres">
      <dgm:prSet presAssocID="{164A80E1-B2F4-4347-935E-03B959806AD0}" presName="node" presStyleLbl="node1" presStyleIdx="3" presStyleCnt="5">
        <dgm:presLayoutVars>
          <dgm:bulletEnabled val="1"/>
        </dgm:presLayoutVars>
      </dgm:prSet>
      <dgm:spPr/>
    </dgm:pt>
    <dgm:pt modelId="{EF662CE0-D593-49CD-8586-C80A99A482B8}" type="pres">
      <dgm:prSet presAssocID="{5E70CCFF-4077-44F0-BF1F-98598D08C97E}" presName="sibTrans" presStyleLbl="sibTrans2D1" presStyleIdx="3" presStyleCnt="4"/>
      <dgm:spPr/>
    </dgm:pt>
    <dgm:pt modelId="{C16842F1-E0AA-4225-BBBA-0E0E263C9F90}" type="pres">
      <dgm:prSet presAssocID="{5E70CCFF-4077-44F0-BF1F-98598D08C97E}" presName="connectorText" presStyleLbl="sibTrans2D1" presStyleIdx="3" presStyleCnt="4"/>
      <dgm:spPr/>
    </dgm:pt>
    <dgm:pt modelId="{DDDC3BA9-F129-4266-B1C8-B48A05E0C78E}" type="pres">
      <dgm:prSet presAssocID="{919B3171-7EE5-4274-BD22-035B22487EF0}" presName="node" presStyleLbl="node1" presStyleIdx="4" presStyleCnt="5">
        <dgm:presLayoutVars>
          <dgm:bulletEnabled val="1"/>
        </dgm:presLayoutVars>
      </dgm:prSet>
      <dgm:spPr/>
    </dgm:pt>
  </dgm:ptLst>
  <dgm:cxnLst>
    <dgm:cxn modelId="{3F75480E-02C4-48E2-A9DB-18344C6D3DE6}" type="presOf" srcId="{46D0FE61-F50E-4717-9342-290A04D2E095}" destId="{DE9029CC-F178-4214-94B6-46DDC9D9C1EB}" srcOrd="0" destOrd="0" presId="urn:microsoft.com/office/officeart/2005/8/layout/process5"/>
    <dgm:cxn modelId="{B1B48C14-70A2-4C3C-98A9-175095E20D3A}" type="presOf" srcId="{46D0FE61-F50E-4717-9342-290A04D2E095}" destId="{7BBF3A7F-708A-4125-B780-E2193D0A78E7}" srcOrd="1" destOrd="0" presId="urn:microsoft.com/office/officeart/2005/8/layout/process5"/>
    <dgm:cxn modelId="{5C183B16-20DA-4267-AD48-6B725936B030}" type="presOf" srcId="{91B69C38-E6C3-4583-B0F0-C94A5A0325BE}" destId="{04ABEC22-640D-45F0-AF3A-F27CA1DB3C76}" srcOrd="1" destOrd="0" presId="urn:microsoft.com/office/officeart/2005/8/layout/process5"/>
    <dgm:cxn modelId="{A9CF4E1D-C36E-47B3-A95B-837F5B28CB4B}" srcId="{C9C1CB26-4599-4378-B607-216E57CB1124}" destId="{3AF41AB7-519E-4939-B06F-AB36886CAF70}" srcOrd="2" destOrd="0" parTransId="{661CAB32-66BD-42FD-9DBD-102EBF5A89C0}" sibTransId="{1FFBE5C3-D29A-453D-B24E-1258CCF308D8}"/>
    <dgm:cxn modelId="{D91D2923-3677-4C0A-A94A-CE828E12F49B}" type="presOf" srcId="{5E70CCFF-4077-44F0-BF1F-98598D08C97E}" destId="{EF662CE0-D593-49CD-8586-C80A99A482B8}" srcOrd="0" destOrd="0" presId="urn:microsoft.com/office/officeart/2005/8/layout/process5"/>
    <dgm:cxn modelId="{33485E24-C2C3-4AE5-818D-F474C867D7BC}" srcId="{C9C1CB26-4599-4378-B607-216E57CB1124}" destId="{5DDCC842-4416-49E1-A0C2-E8311D99F680}" srcOrd="1" destOrd="0" parTransId="{AF75E0F7-2172-412F-9DEB-81B702355651}" sibTransId="{91B69C38-E6C3-4583-B0F0-C94A5A0325BE}"/>
    <dgm:cxn modelId="{B3115337-BDD1-4C49-9B3D-EED9054F609E}" type="presOf" srcId="{3AF41AB7-519E-4939-B06F-AB36886CAF70}" destId="{2E8DA570-96C1-4C69-BB45-F40260AA1D3D}" srcOrd="0" destOrd="0" presId="urn:microsoft.com/office/officeart/2005/8/layout/process5"/>
    <dgm:cxn modelId="{741E3B40-4844-454D-A7DA-167E4FBDA660}" type="presOf" srcId="{919B3171-7EE5-4274-BD22-035B22487EF0}" destId="{DDDC3BA9-F129-4266-B1C8-B48A05E0C78E}" srcOrd="0" destOrd="0" presId="urn:microsoft.com/office/officeart/2005/8/layout/process5"/>
    <dgm:cxn modelId="{E54E5A40-70AD-4FD7-BFAC-398F6693B8A9}" type="presOf" srcId="{1FFBE5C3-D29A-453D-B24E-1258CCF308D8}" destId="{D5FBDC63-08EE-4C6A-8C69-124A249D13E8}" srcOrd="1" destOrd="0" presId="urn:microsoft.com/office/officeart/2005/8/layout/process5"/>
    <dgm:cxn modelId="{BA5A0366-25AE-4ABD-9473-A35574163216}" srcId="{C9C1CB26-4599-4378-B607-216E57CB1124}" destId="{919B3171-7EE5-4274-BD22-035B22487EF0}" srcOrd="4" destOrd="0" parTransId="{68557C65-9DFD-4662-A128-EA731A3AE505}" sibTransId="{AB1AC77F-1DED-482D-A459-D15B07D03094}"/>
    <dgm:cxn modelId="{F2701051-772A-4E7B-A173-176A8A7B0B0C}" type="presOf" srcId="{CC7EE093-022F-4CE9-B61B-367746D565A8}" destId="{B3D3C0DC-82F1-4BD0-96FE-505B5E06F60B}" srcOrd="0" destOrd="0" presId="urn:microsoft.com/office/officeart/2005/8/layout/process5"/>
    <dgm:cxn modelId="{E0D44088-90A6-40C3-A1C7-D5F857EBE8FB}" type="presOf" srcId="{C9C1CB26-4599-4378-B607-216E57CB1124}" destId="{11733512-2011-469D-9520-9982373FA9B5}" srcOrd="0" destOrd="0" presId="urn:microsoft.com/office/officeart/2005/8/layout/process5"/>
    <dgm:cxn modelId="{2E41278A-C2DD-47A3-A447-4D96CFEDC9D5}" type="presOf" srcId="{1FFBE5C3-D29A-453D-B24E-1258CCF308D8}" destId="{4EA861FB-65E4-4438-9137-8A09598E45DA}" srcOrd="0" destOrd="0" presId="urn:microsoft.com/office/officeart/2005/8/layout/process5"/>
    <dgm:cxn modelId="{90007DA8-C8CB-447C-8E67-43BE70FD1ECA}" type="presOf" srcId="{5DDCC842-4416-49E1-A0C2-E8311D99F680}" destId="{1BAC568C-0A4F-4AAB-8D92-7C719E8B4E88}" srcOrd="0" destOrd="0" presId="urn:microsoft.com/office/officeart/2005/8/layout/process5"/>
    <dgm:cxn modelId="{5F8DE2AF-819D-414C-A111-84F5B409404A}" type="presOf" srcId="{91B69C38-E6C3-4583-B0F0-C94A5A0325BE}" destId="{26A20240-6B9E-4716-A45C-DD91E4213F00}" srcOrd="0" destOrd="0" presId="urn:microsoft.com/office/officeart/2005/8/layout/process5"/>
    <dgm:cxn modelId="{C218EDBC-37FA-43BE-8C9A-16844A3C8718}" type="presOf" srcId="{164A80E1-B2F4-4347-935E-03B959806AD0}" destId="{1CACE015-A9C8-4F87-B552-EB693CC38BA8}" srcOrd="0" destOrd="0" presId="urn:microsoft.com/office/officeart/2005/8/layout/process5"/>
    <dgm:cxn modelId="{703F50BF-1B97-45B1-B71D-3FBA7AB22ABF}" srcId="{C9C1CB26-4599-4378-B607-216E57CB1124}" destId="{164A80E1-B2F4-4347-935E-03B959806AD0}" srcOrd="3" destOrd="0" parTransId="{D45F258D-DD85-4538-AC8B-5D82C005CCFA}" sibTransId="{5E70CCFF-4077-44F0-BF1F-98598D08C97E}"/>
    <dgm:cxn modelId="{8723FDCF-AE9B-438F-95A0-9B60C9F2A0E4}" srcId="{C9C1CB26-4599-4378-B607-216E57CB1124}" destId="{CC7EE093-022F-4CE9-B61B-367746D565A8}" srcOrd="0" destOrd="0" parTransId="{19F84EB2-674C-4B7E-AF28-111E586ED40A}" sibTransId="{46D0FE61-F50E-4717-9342-290A04D2E095}"/>
    <dgm:cxn modelId="{E788F7FE-73E3-4654-B43E-3A65FC428231}" type="presOf" srcId="{5E70CCFF-4077-44F0-BF1F-98598D08C97E}" destId="{C16842F1-E0AA-4225-BBBA-0E0E263C9F90}" srcOrd="1" destOrd="0" presId="urn:microsoft.com/office/officeart/2005/8/layout/process5"/>
    <dgm:cxn modelId="{6FD264A3-B723-4B9B-822E-4AE16CFEE4AB}" type="presParOf" srcId="{11733512-2011-469D-9520-9982373FA9B5}" destId="{B3D3C0DC-82F1-4BD0-96FE-505B5E06F60B}" srcOrd="0" destOrd="0" presId="urn:microsoft.com/office/officeart/2005/8/layout/process5"/>
    <dgm:cxn modelId="{A910036B-A864-4E9B-A078-95D3CC97B47F}" type="presParOf" srcId="{11733512-2011-469D-9520-9982373FA9B5}" destId="{DE9029CC-F178-4214-94B6-46DDC9D9C1EB}" srcOrd="1" destOrd="0" presId="urn:microsoft.com/office/officeart/2005/8/layout/process5"/>
    <dgm:cxn modelId="{83874B2A-481D-4AAE-9B1F-094D9F39B91A}" type="presParOf" srcId="{DE9029CC-F178-4214-94B6-46DDC9D9C1EB}" destId="{7BBF3A7F-708A-4125-B780-E2193D0A78E7}" srcOrd="0" destOrd="0" presId="urn:microsoft.com/office/officeart/2005/8/layout/process5"/>
    <dgm:cxn modelId="{731EDF60-AF2E-498B-A434-3176934E5998}" type="presParOf" srcId="{11733512-2011-469D-9520-9982373FA9B5}" destId="{1BAC568C-0A4F-4AAB-8D92-7C719E8B4E88}" srcOrd="2" destOrd="0" presId="urn:microsoft.com/office/officeart/2005/8/layout/process5"/>
    <dgm:cxn modelId="{977C4859-4D78-45F9-BA78-7F3F812753D3}" type="presParOf" srcId="{11733512-2011-469D-9520-9982373FA9B5}" destId="{26A20240-6B9E-4716-A45C-DD91E4213F00}" srcOrd="3" destOrd="0" presId="urn:microsoft.com/office/officeart/2005/8/layout/process5"/>
    <dgm:cxn modelId="{E1DFD3E9-724C-4108-A22F-7965FAFF3C9C}" type="presParOf" srcId="{26A20240-6B9E-4716-A45C-DD91E4213F00}" destId="{04ABEC22-640D-45F0-AF3A-F27CA1DB3C76}" srcOrd="0" destOrd="0" presId="urn:microsoft.com/office/officeart/2005/8/layout/process5"/>
    <dgm:cxn modelId="{37F9FE17-F21E-43EE-B2C8-01630015B487}" type="presParOf" srcId="{11733512-2011-469D-9520-9982373FA9B5}" destId="{2E8DA570-96C1-4C69-BB45-F40260AA1D3D}" srcOrd="4" destOrd="0" presId="urn:microsoft.com/office/officeart/2005/8/layout/process5"/>
    <dgm:cxn modelId="{E6D2DD65-FFC7-48D8-B9BE-2F0F2F41F46B}" type="presParOf" srcId="{11733512-2011-469D-9520-9982373FA9B5}" destId="{4EA861FB-65E4-4438-9137-8A09598E45DA}" srcOrd="5" destOrd="0" presId="urn:microsoft.com/office/officeart/2005/8/layout/process5"/>
    <dgm:cxn modelId="{9C6BB1C0-F9DC-4C7E-8DCB-FF4257C7ACE7}" type="presParOf" srcId="{4EA861FB-65E4-4438-9137-8A09598E45DA}" destId="{D5FBDC63-08EE-4C6A-8C69-124A249D13E8}" srcOrd="0" destOrd="0" presId="urn:microsoft.com/office/officeart/2005/8/layout/process5"/>
    <dgm:cxn modelId="{DA62C91D-3D04-4051-B74C-EF8E612F03F2}" type="presParOf" srcId="{11733512-2011-469D-9520-9982373FA9B5}" destId="{1CACE015-A9C8-4F87-B552-EB693CC38BA8}" srcOrd="6" destOrd="0" presId="urn:microsoft.com/office/officeart/2005/8/layout/process5"/>
    <dgm:cxn modelId="{5EA4FFF4-D223-41D6-84BB-6B3485DB9980}" type="presParOf" srcId="{11733512-2011-469D-9520-9982373FA9B5}" destId="{EF662CE0-D593-49CD-8586-C80A99A482B8}" srcOrd="7" destOrd="0" presId="urn:microsoft.com/office/officeart/2005/8/layout/process5"/>
    <dgm:cxn modelId="{2F2DFBB8-3815-4FD3-805F-B6134E5A348D}" type="presParOf" srcId="{EF662CE0-D593-49CD-8586-C80A99A482B8}" destId="{C16842F1-E0AA-4225-BBBA-0E0E263C9F90}" srcOrd="0" destOrd="0" presId="urn:microsoft.com/office/officeart/2005/8/layout/process5"/>
    <dgm:cxn modelId="{DD6C1300-AC1A-4014-B9D0-8C220F80F25C}" type="presParOf" srcId="{11733512-2011-469D-9520-9982373FA9B5}" destId="{DDDC3BA9-F129-4266-B1C8-B48A05E0C78E}" srcOrd="8" destOrd="0" presId="urn:microsoft.com/office/officeart/2005/8/layout/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D3C0DC-82F1-4BD0-96FE-505B5E06F60B}">
      <dsp:nvSpPr>
        <dsp:cNvPr id="0" name=""/>
        <dsp:cNvSpPr/>
      </dsp:nvSpPr>
      <dsp:spPr>
        <a:xfrm>
          <a:off x="285048" y="958"/>
          <a:ext cx="1421599" cy="8529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MX" sz="900" i="1" kern="1200">
              <a:latin typeface="Times New Roman" pitchFamily="18" charset="0"/>
              <a:cs typeface="Times New Roman" pitchFamily="18" charset="0"/>
            </a:rPr>
            <a:t>Motivación:</a:t>
          </a:r>
        </a:p>
        <a:p>
          <a:pPr marL="0" lvl="0" indent="0" algn="ctr" defTabSz="400050">
            <a:lnSpc>
              <a:spcPct val="90000"/>
            </a:lnSpc>
            <a:spcBef>
              <a:spcPct val="0"/>
            </a:spcBef>
            <a:spcAft>
              <a:spcPct val="35000"/>
            </a:spcAft>
            <a:buNone/>
          </a:pPr>
          <a:r>
            <a:rPr lang="es-MX" sz="900" kern="1200">
              <a:latin typeface="Times New Roman" pitchFamily="18" charset="0"/>
              <a:cs typeface="Times New Roman" pitchFamily="18" charset="0"/>
            </a:rPr>
            <a:t>Compromiso real con el proceso de aprendizaje por parte del estudiante</a:t>
          </a:r>
        </a:p>
      </dsp:txBody>
      <dsp:txXfrm>
        <a:off x="310030" y="25940"/>
        <a:ext cx="1371635" cy="802995"/>
      </dsp:txXfrm>
    </dsp:sp>
    <dsp:sp modelId="{DE9029CC-F178-4214-94B6-46DDC9D9C1EB}">
      <dsp:nvSpPr>
        <dsp:cNvPr id="0" name=""/>
        <dsp:cNvSpPr/>
      </dsp:nvSpPr>
      <dsp:spPr>
        <a:xfrm>
          <a:off x="1831748" y="251159"/>
          <a:ext cx="301379" cy="3525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MX" sz="700" kern="1200"/>
        </a:p>
      </dsp:txBody>
      <dsp:txXfrm>
        <a:off x="1831748" y="321670"/>
        <a:ext cx="210965" cy="211534"/>
      </dsp:txXfrm>
    </dsp:sp>
    <dsp:sp modelId="{1BAC568C-0A4F-4AAB-8D92-7C719E8B4E88}">
      <dsp:nvSpPr>
        <dsp:cNvPr id="0" name=""/>
        <dsp:cNvSpPr/>
      </dsp:nvSpPr>
      <dsp:spPr>
        <a:xfrm>
          <a:off x="2275287" y="958"/>
          <a:ext cx="1421599" cy="8529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MX" sz="900" i="1" kern="1200">
              <a:latin typeface="Times New Roman" pitchFamily="18" charset="0"/>
              <a:cs typeface="Times New Roman" pitchFamily="18" charset="0"/>
            </a:rPr>
            <a:t>La comprensión:</a:t>
          </a:r>
          <a:r>
            <a:rPr lang="es-MX" sz="900" kern="1200">
              <a:latin typeface="Times New Roman" pitchFamily="18" charset="0"/>
              <a:cs typeface="Times New Roman" pitchFamily="18" charset="0"/>
            </a:rPr>
            <a:t> se establecen relaciones entre el nuevo contenido y los conocimientos previos</a:t>
          </a:r>
        </a:p>
      </dsp:txBody>
      <dsp:txXfrm>
        <a:off x="2300269" y="25940"/>
        <a:ext cx="1371635" cy="802995"/>
      </dsp:txXfrm>
    </dsp:sp>
    <dsp:sp modelId="{26A20240-6B9E-4716-A45C-DD91E4213F00}">
      <dsp:nvSpPr>
        <dsp:cNvPr id="0" name=""/>
        <dsp:cNvSpPr/>
      </dsp:nvSpPr>
      <dsp:spPr>
        <a:xfrm>
          <a:off x="3821987" y="251159"/>
          <a:ext cx="301379" cy="3525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MX" sz="700" kern="1200"/>
        </a:p>
      </dsp:txBody>
      <dsp:txXfrm>
        <a:off x="3821987" y="321670"/>
        <a:ext cx="210965" cy="211534"/>
      </dsp:txXfrm>
    </dsp:sp>
    <dsp:sp modelId="{2E8DA570-96C1-4C69-BB45-F40260AA1D3D}">
      <dsp:nvSpPr>
        <dsp:cNvPr id="0" name=""/>
        <dsp:cNvSpPr/>
      </dsp:nvSpPr>
      <dsp:spPr>
        <a:xfrm>
          <a:off x="4265526" y="958"/>
          <a:ext cx="1421599" cy="8529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MX" sz="900" i="1" kern="1200">
              <a:latin typeface="Times New Roman" pitchFamily="18" charset="0"/>
              <a:cs typeface="Times New Roman" pitchFamily="18" charset="0"/>
            </a:rPr>
            <a:t>La funcionalidad</a:t>
          </a:r>
          <a:r>
            <a:rPr lang="es-MX" sz="900" kern="1200">
              <a:latin typeface="Times New Roman" pitchFamily="18" charset="0"/>
              <a:cs typeface="Times New Roman" pitchFamily="18" charset="0"/>
            </a:rPr>
            <a:t>,: que los conocimientos adquiridos puedan ser efectivamente utilizados</a:t>
          </a:r>
        </a:p>
      </dsp:txBody>
      <dsp:txXfrm>
        <a:off x="4290508" y="25940"/>
        <a:ext cx="1371635" cy="802995"/>
      </dsp:txXfrm>
    </dsp:sp>
    <dsp:sp modelId="{4EA861FB-65E4-4438-9137-8A09598E45DA}">
      <dsp:nvSpPr>
        <dsp:cNvPr id="0" name=""/>
        <dsp:cNvSpPr/>
      </dsp:nvSpPr>
      <dsp:spPr>
        <a:xfrm rot="5400000">
          <a:off x="4825636" y="953429"/>
          <a:ext cx="301379" cy="3525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MX" sz="700" kern="1200"/>
        </a:p>
      </dsp:txBody>
      <dsp:txXfrm rot="-5400000">
        <a:off x="4870559" y="979017"/>
        <a:ext cx="211534" cy="210965"/>
      </dsp:txXfrm>
    </dsp:sp>
    <dsp:sp modelId="{1CACE015-A9C8-4F87-B552-EB693CC38BA8}">
      <dsp:nvSpPr>
        <dsp:cNvPr id="0" name=""/>
        <dsp:cNvSpPr/>
      </dsp:nvSpPr>
      <dsp:spPr>
        <a:xfrm>
          <a:off x="4265526" y="1422557"/>
          <a:ext cx="1421599" cy="8529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MX" sz="900" i="1" kern="1200">
              <a:latin typeface="Times New Roman" pitchFamily="18" charset="0"/>
              <a:cs typeface="Times New Roman" pitchFamily="18" charset="0"/>
            </a:rPr>
            <a:t>La participación activa:</a:t>
          </a:r>
          <a:r>
            <a:rPr lang="es-MX" sz="900" kern="1200">
              <a:latin typeface="Times New Roman" pitchFamily="18" charset="0"/>
              <a:cs typeface="Times New Roman" pitchFamily="18" charset="0"/>
            </a:rPr>
            <a:t> el estudio, análisis, discusión y elaboración de la información recibida </a:t>
          </a:r>
        </a:p>
      </dsp:txBody>
      <dsp:txXfrm>
        <a:off x="4290508" y="1447539"/>
        <a:ext cx="1371635" cy="802995"/>
      </dsp:txXfrm>
    </dsp:sp>
    <dsp:sp modelId="{EF662CE0-D593-49CD-8586-C80A99A482B8}">
      <dsp:nvSpPr>
        <dsp:cNvPr id="0" name=""/>
        <dsp:cNvSpPr/>
      </dsp:nvSpPr>
      <dsp:spPr>
        <a:xfrm rot="10800000">
          <a:off x="3839047" y="1672758"/>
          <a:ext cx="301379" cy="3525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s-MX" sz="700" kern="1200"/>
        </a:p>
      </dsp:txBody>
      <dsp:txXfrm rot="10800000">
        <a:off x="3929461" y="1743269"/>
        <a:ext cx="210965" cy="211534"/>
      </dsp:txXfrm>
    </dsp:sp>
    <dsp:sp modelId="{DDDC3BA9-F129-4266-B1C8-B48A05E0C78E}">
      <dsp:nvSpPr>
        <dsp:cNvPr id="0" name=""/>
        <dsp:cNvSpPr/>
      </dsp:nvSpPr>
      <dsp:spPr>
        <a:xfrm>
          <a:off x="2275287" y="1422557"/>
          <a:ext cx="1421599" cy="8529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s-MX" sz="900" i="1" kern="1200">
              <a:latin typeface="Times New Roman" pitchFamily="18" charset="0"/>
              <a:cs typeface="Times New Roman" pitchFamily="18" charset="0"/>
            </a:rPr>
            <a:t>La relación con la vida real:</a:t>
          </a:r>
          <a:r>
            <a:rPr lang="es-MX" sz="900" kern="1200">
              <a:latin typeface="Times New Roman" pitchFamily="18" charset="0"/>
              <a:cs typeface="Times New Roman" pitchFamily="18" charset="0"/>
            </a:rPr>
            <a:t> aplicación o utilización de la información recibida para la solución de problemas reales o posibles</a:t>
          </a:r>
        </a:p>
      </dsp:txBody>
      <dsp:txXfrm>
        <a:off x="2300269" y="1447539"/>
        <a:ext cx="1371635" cy="8029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Nel051</b:Tag>
    <b:SourceType>JournalArticle</b:SourceType>
    <b:Guid>{27819ECC-02C2-4997-ABF0-52C70E06654D}</b:Guid>
    <b:Title>El desarrollo psicosocial de Eric Erikson. El diagrama epigenético del adulto</b:Title>
    <b:Year>2005</b:Year>
    <b:Author>
      <b:Author>
        <b:NameList>
          <b:Person>
            <b:Last>Bordignon</b:Last>
            <b:First>Nelso</b:First>
            <b:Middle>Antonio</b:Middle>
          </b:Person>
        </b:NameList>
      </b:Author>
    </b:Author>
    <b:JournalName>Revista Lasallista de Investigación</b:JournalName>
    <b:Pages>50-63</b:Pages>
    <b:RefOrder>3</b:RefOrder>
  </b:Source>
  <b:Source>
    <b:Tag>Jul081</b:Tag>
    <b:SourceType>Book</b:SourceType>
    <b:Guid>{6B0DFC1C-7B50-4892-ABF8-219EDE58BD4D}</b:Guid>
    <b:Author>
      <b:Author>
        <b:NameList>
          <b:Person>
            <b:Last>Pimienta</b:Last>
            <b:First>Julio.</b:First>
          </b:Person>
        </b:NameList>
      </b:Author>
    </b:Author>
    <b:Title>Constructivismo, estrategias para aprender a aprender</b:Title>
    <b:Year>2008</b:Year>
    <b:City>México</b:City>
    <b:Publisher>Pearson</b:Publisher>
    <b:RefOrder>4</b:RefOrder>
  </b:Source>
  <b:Source>
    <b:Tag>Ant05</b:Tag>
    <b:SourceType>Book</b:SourceType>
    <b:Guid>{35DA60CA-A55F-4F74-BD3C-C3EE1FDBAF5C}</b:Guid>
    <b:Author>
      <b:Author>
        <b:NameList>
          <b:Person>
            <b:Last>Zabala</b:Last>
            <b:First>Antoni</b:First>
          </b:Person>
        </b:NameList>
      </b:Author>
    </b:Author>
    <b:Title>Enfoque globalizador y pensamiento complejo, una respuesta para la comprensión e intervención en la realidad</b:Title>
    <b:Year>2005</b:Year>
    <b:City>España</b:City>
    <b:Publisher>Grao</b:Publisher>
    <b:RefOrder>5</b:RefOrder>
  </b:Source>
  <b:Source>
    <b:Tag>Ces90</b:Tag>
    <b:SourceType>Book</b:SourceType>
    <b:Guid>{E76572DF-E297-44F4-9F56-3DC05F55B144}</b:Guid>
    <b:Author>
      <b:Author>
        <b:NameList>
          <b:Person>
            <b:Last>Coll</b:Last>
            <b:First>Cesar</b:First>
          </b:Person>
        </b:NameList>
      </b:Author>
    </b:Author>
    <b:Title>Significado y sentido en el aprendizaje escolar. Reflexiones en torno al concepto de aprendizaje significativo</b:Title>
    <b:Year>1990</b:Year>
    <b:City>Barcelona</b:City>
    <b:Publisher>Paidós Educador</b:Publisher>
    <b:RefOrder>6</b:RefOrder>
  </b:Source>
  <b:Source>
    <b:Tag>Car00</b:Tag>
    <b:SourceType>Book</b:SourceType>
    <b:Guid>{A1CD3024-5E71-4539-B0E4-2865B0CFBEE0}</b:Guid>
    <b:Author>
      <b:Author>
        <b:NameList>
          <b:Person>
            <b:Last>Zarzar</b:Last>
            <b:First>Carlos</b:First>
          </b:Person>
        </b:NameList>
      </b:Author>
    </b:Author>
    <b:Title>La didáctica grupal</b:Title>
    <b:Year>2000</b:Year>
    <b:City>México</b:City>
    <b:Publisher>Progreso</b:Publisher>
    <b:RefOrder>7</b:RefOrder>
  </b:Source>
  <b:Source>
    <b:Tag>Acu08</b:Tag>
    <b:SourceType>Book</b:SourceType>
    <b:Guid>{618B1978-870F-4BBF-86E6-EECFECA18C96}</b:Guid>
    <b:Author>
      <b:Author>
        <b:Corporate>Acuña, A.; Romo M.</b:Corporate>
      </b:Author>
    </b:Author>
    <b:Title>Diseño instruccional multimedia, herramientas de aprendizaje para la generación digital</b:Title>
    <b:Year>2008</b:Year>
    <b:City>México</b:City>
    <b:Publisher>ITESM</b:Publisher>
    <b:RefOrder>8</b:RefOrder>
  </b:Source>
  <b:Source>
    <b:Tag>Mar05</b:Tag>
    <b:SourceType>Book</b:SourceType>
    <b:Guid>{00513D27-622D-4315-87B3-2EA11BB9326C}</b:Guid>
    <b:Author>
      <b:Author>
        <b:Corporate>Marzano, Roberto J. Pickering, Debra J.</b:Corporate>
      </b:Author>
    </b:Author>
    <b:Title>Dimensiones del aprendizaje</b:Title>
    <b:Year>2005</b:Year>
    <b:City>Tlaquepaque</b:City>
    <b:Publisher>ITESO</b:Publisher>
    <b:RefOrder>9</b:RefOrder>
  </b:Source>
  <b:Source>
    <b:Tag>Her11</b:Tag>
    <b:SourceType>BookSection</b:SourceType>
    <b:Guid>{62A9ABE7-7815-41F6-A708-AC1712AA26D4}</b:Guid>
    <b:Title>El b-learning en contextos educativos universitarios: posibilidades de uso</b:Title>
    <b:Year>2011</b:Year>
    <b:Pages>95-120</b:Pages>
    <b:Author>
      <b:Author>
        <b:Corporate>Hernández, Gerardo. Romero, Velia</b:Corporate>
      </b:Author>
      <b:BookAuthor>
        <b:NameList>
          <b:Person>
            <b:Last>Barriga</b:Last>
            <b:First>Frida</b:First>
            <b:Middle>Díaz</b:Middle>
          </b:Person>
        </b:NameList>
      </b:BookAuthor>
    </b:Author>
    <b:BookTitle>Experiencias educativas con recursos digitales</b:BookTitle>
    <b:City>México</b:City>
    <b:Publisher>UNAM</b:Publisher>
    <b:RefOrder>10</b:RefOrder>
  </b:Source>
  <b:Source>
    <b:Tag>Peñ10</b:Tag>
    <b:SourceType>JournalArticle</b:SourceType>
    <b:Guid>{C16AE3FC-85A2-42DA-9576-09AA64439D3E}</b:Guid>
    <b:Author>
      <b:Author>
        <b:NameList>
          <b:Person>
            <b:Last>Peña Moreno</b:Last>
            <b:First>José</b:First>
            <b:Middle>Armando</b:Middle>
          </b:Person>
        </b:NameList>
      </b:Author>
    </b:Author>
    <b:Title>Concepciones de enseñanza cara a cara, mixta y en línea de profesores universitarios</b:Title>
    <b:Year>2010</b:Year>
    <b:JournalName>Apertura</b:JournalName>
    <b:Pages>36-47</b:Pages>
    <b:RefOrder>11</b:RefOrder>
  </b:Source>
  <b:Source>
    <b:Tag>Peñ07</b:Tag>
    <b:SourceType>Book</b:SourceType>
    <b:Guid>{A0017B30-CE55-46A1-8B1E-153AFECEA613}</b:Guid>
    <b:Author>
      <b:Author>
        <b:NameList>
          <b:Person>
            <b:Last>Peña</b:Last>
            <b:First>Katiusca</b:First>
          </b:Person>
        </b:NameList>
      </b:Author>
    </b:Author>
    <b:Title>“Los Estudios Independientes Supervisados (EIS) como alternativa formativa del Programa de educación en la UNEFM: un diagnóstico de las estrategias de enseñanza implementadas”.</b:Title>
    <b:Year>2007</b:Year>
    <b:Publisher>Universidad Nacional Experimental “Francisco de Mirada”</b:Publisher>
    <b:RefOrder>12</b:RefOrder>
  </b:Source>
  <b:Source>
    <b:Tag>Mon07</b:Tag>
    <b:SourceType>JournalArticle</b:SourceType>
    <b:Guid>{F3A1CF26-5062-4B69-AB6F-0B1A31237B9F}</b:Guid>
    <b:Title>Evaluación de plataformas y experimentación en Moodle de objetos didácticos Nivel A1 y A2 para el aprendizaje en e-learning</b:Title>
    <b:Year>2007</b:Year>
    <b:Pages>1-21</b:Pages>
    <b:Author>
      <b:Author>
        <b:Corporate>Monti, S. y San Vicente, S. </b:Corporate>
      </b:Author>
    </b:Author>
    <b:JournalName>Revista Electrónica de Didáctica</b:JournalName>
    <b:RefOrder>13</b:RefOrder>
  </b:Source>
  <b:Source>
    <b:Tag>MarcadorDePosición8</b:Tag>
    <b:SourceType>Book</b:SourceType>
    <b:Guid>{40306336-ED5E-479D-B745-21EAB85523AD}</b:Guid>
    <b:Title>La universidad ante la nueva cultura educativa: enseñar y aprender para la autonomía</b:Title>
    <b:Year>2003</b:Year>
    <b:Author>
      <b:Author>
        <b:Corporate>Monereo, C0., Pozo, J. I.</b:Corporate>
      </b:Author>
    </b:Author>
    <b:City>Madrid</b:City>
    <b:Publisher>Síntesis</b:Publisher>
    <b:RefOrder>14</b:RefOrder>
  </b:Source>
  <b:Source>
    <b:Tag>UNE98</b:Tag>
    <b:SourceType>DocumentFromInternetSite</b:SourceType>
    <b:Guid>{02AAE78B-8AB9-4D6C-9187-6F324B9619B5}</b:Guid>
    <b:Title>Documento de posición sobre la educación después de 2015</b:Title>
    <b:Year>2014</b:Year>
    <b:Author>
      <b:Author>
        <b:NameList>
          <b:Person>
            <b:Last>UNESCO.</b:Last>
          </b:Person>
        </b:NameList>
      </b:Author>
    </b:Author>
    <b:URL>http://unesdoc.unesco.org/images/0022/002273/227336s.pdf</b:URL>
    <b:RefOrder>15</b:RefOrder>
  </b:Source>
  <b:Source>
    <b:Tag>Isl15</b:Tag>
    <b:SourceType>JournalArticle</b:SourceType>
    <b:Guid>{DF9D0897-DBC0-4591-A542-020EE29348F6}</b:Guid>
    <b:Title>La práctica del estudainte en el B-learning: una observación sitémica</b:Title>
    <b:Year>2015</b:Year>
    <b:Author>
      <b:Author>
        <b:NameList>
          <b:Person>
            <b:Last>Islas-Torres</b:Last>
            <b:First>Claudia</b:First>
          </b:Person>
        </b:NameList>
      </b:Author>
    </b:Author>
    <b:JournalName>Revista DÍnnovació i Recerca en Educació REIRE</b:JournalName>
    <b:Pages>43-61</b:Pages>
    <b:RefOrder>16</b:RefOrder>
  </b:Source>
  <b:Source>
    <b:Tag>Cab09</b:Tag>
    <b:SourceType>JournalArticle</b:SourceType>
    <b:Guid>{6A72357B-7CCA-4A9B-8464-B7921A652F97}</b:Guid>
    <b:Title>Descripción de un instrumento didáctico para el análisis de modelos y estrategias de enseñanza de cursos universitarios en red (A.D.E.C.U.R).</b:Title>
    <b:JournalName>Revista de Medios y Educación</b:JournalName>
    <b:Year>2009</b:Year>
    <b:Pages>13-30</b:Pages>
    <b:Author>
      <b:Author>
        <b:NameList>
          <b:Person>
            <b:Last>Cabero Almenara</b:Last>
            <b:First>Julio</b:First>
          </b:Person>
          <b:Person>
            <b:Last>López Meneses</b:Last>
            <b:First>Eloy</b:First>
          </b:Person>
        </b:NameList>
      </b:Author>
    </b:Author>
    <b:RefOrder>17</b:RefOrder>
  </b:Source>
  <b:Source>
    <b:Tag>Car</b:Tag>
    <b:SourceType>Book</b:SourceType>
    <b:Guid>{D3CDC733-0F24-47FB-B3BC-715C57954C6A}</b:Guid>
    <b:Author>
      <b:Author>
        <b:NameList>
          <b:Person>
            <b:Last>Carranza</b:Last>
            <b:First>María del Rocío</b:First>
          </b:Person>
        </b:NameList>
      </b:Author>
    </b:Author>
    <b:Title>Las TIC como herramientas de enseñanza y aprendizaje</b:Title>
    <b:Year>2012</b:Year>
    <b:City>Tepatitlán</b:City>
    <b:Publisher>SINED</b:Publisher>
    <b:RefOrder>18</b:RefOrder>
  </b:Source>
  <b:Source>
    <b:Tag>Fai04</b:Tag>
    <b:SourceType>JournalArticle</b:SourceType>
    <b:Guid>{91C1E131-A074-4D33-BFD3-0204199D133D}</b:Guid>
    <b:Author>
      <b:Author>
        <b:NameList>
          <b:Person>
            <b:Last>Fainholc</b:Last>
            <b:First>B.</b:First>
          </b:Person>
        </b:NameList>
      </b:Author>
    </b:Author>
    <b:Title> La calidad en la educación a distancia continúa siendo un tema muy complejo.</b:Title>
    <b:Year>2004</b:Year>
    <b:JournalName>Revista de Educación a Distancia</b:JournalName>
    <b:RefOrder>19</b:RefOrder>
  </b:Source>
  <b:Source>
    <b:Tag>Mar3</b:Tag>
    <b:SourceType>Book</b:SourceType>
    <b:Guid>{6E967DC6-D03F-4A4F-A803-727D872CA68B}</b:Guid>
    <b:Author>
      <b:Author>
        <b:NameList>
          <b:Person>
            <b:Last>Lindo</b:Last>
            <b:First>Martha</b:First>
            <b:Middle>Isabel Tobón</b:Middle>
          </b:Person>
          <b:Person>
            <b:Last>Arbeláez Gómez</b:Last>
            <b:First>Martha</b:First>
            <b:Middle>Cecilia</b:Middle>
          </b:Person>
        </b:NameList>
      </b:Author>
    </b:Author>
    <b:Title>La formación docente al incorporar las TIC en los procesos de enseñanza y aprendizaje. Una propuesta para la Universidad Tecnológica de Pereira</b:Title>
    <b:Year>2010</b:Year>
    <b:City>Colombia</b:City>
    <b:Publisher>Universidad Tecnológica de Pereira</b:Publisher>
    <b:RefOrder>20</b:RefOrder>
  </b:Source>
  <b:Source>
    <b:Tag>Isl1</b:Tag>
    <b:SourceType>BookSection</b:SourceType>
    <b:Guid>{C83ED27F-FC0E-46E4-96B7-4351E191AFAB}</b:Guid>
    <b:Author>
      <b:Author>
        <b:NameList>
          <b:Person>
            <b:Last>Islas</b:Last>
            <b:First>Claudia</b:First>
          </b:Person>
        </b:NameList>
      </b:Author>
    </b:Author>
    <b:Title>Experiencia de uso de las TIC en la actividad docente en una modalidad mixta en CUAltos</b:Title>
    <b:Year>2011</b:Year>
    <b:Publisher>Conferencia Iberoamericana de Tecnologías para el Aprendizaje </b:Publisher>
    <b:RefOrder>21</b:RefOrder>
  </b:Source>
  <b:Source>
    <b:Tag>Rub101</b:Tag>
    <b:SourceType>JournalArticle</b:SourceType>
    <b:Guid>{ADE3C998-341C-429C-850A-AB749D60F1B4}</b:Guid>
    <b:Author>
      <b:Author>
        <b:NameList>
          <b:Person>
            <b:Last>Edel-Navarro</b:Last>
            <b:First>Ruben</b:First>
          </b:Person>
        </b:NameList>
      </b:Author>
    </b:Author>
    <b:Year>2010</b:Year>
    <b:JournalName>Redalyc, Revista Mexicana de Investigación Educativa</b:JournalName>
    <b:RefOrder>22</b:RefOrder>
  </b:Source>
  <b:Source>
    <b:Tag>Par09</b:Tag>
    <b:SourceType>JournalArticle</b:SourceType>
    <b:Guid>{42B37D22-34A7-4D68-8A06-E04583060B74}</b:Guid>
    <b:Author>
      <b:Author>
        <b:NameList>
          <b:Person>
            <b:Last>Paredes Labra</b:Last>
            <b:First>Joaquin</b:First>
          </b:Person>
        </b:NameList>
      </b:Author>
    </b:Author>
    <b:Title>PERFILES DE DOCENTES EN LOS MODELOS DE ENSEÑANZA QUE EMERGEN DE LOS USOS DE PLATAFORMAS E-LEARNING EN ESPAÑA </b:Title>
    <b:Year>2009</b:Year>
    <b:JournalName>Revista Latinoamericana de Tecnologia Educativa </b:JournalName>
    <b:RefOrder>23</b:RefOrder>
  </b:Source>
  <b:Source>
    <b:Tag>Nuñ09</b:Tag>
    <b:SourceType>InternetSite</b:SourceType>
    <b:Guid>{8944D93B-06C5-489D-B3A2-3D1C52D39C5E}</b:Guid>
    <b:Author>
      <b:Author>
        <b:NameList>
          <b:Person>
            <b:Last>Nuñez</b:Last>
            <b:First>Jose</b:First>
            <b:Middle>C.</b:Middle>
          </b:Person>
          <b:Person>
            <b:Last>Nuñez</b:Last>
            <b:First>José</b:First>
            <b:Middle>C.</b:Middle>
          </b:Person>
          <b:Person>
            <b:Last>Valle</b:Last>
            <b:First>Antonio</b:First>
          </b:Person>
          <b:Person>
            <b:Last>Blas</b:Last>
            <b:First>Rebeca</b:First>
          </b:Person>
          <b:Person>
            <b:Last>Rosario</b:Last>
            <b:First>Pedro</b:First>
          </b:Person>
        </b:NameList>
      </b:Author>
    </b:Author>
    <b:Title>www.escritosdepsicologia.es</b:Title>
    <b:Year>2009</b:Year>
    <b:RefOrder>24</b:RefOrder>
  </b:Source>
  <b:Source>
    <b:Tag>Jes042</b:Tag>
    <b:SourceType>JournalArticle</b:SourceType>
    <b:Guid>{60AE8F98-E28B-4FD2-86FE-78EC54CC0B92}</b:Guid>
    <b:Author>
      <b:Author>
        <b:NameList>
          <b:Person>
            <b:Last>Salinas</b:Last>
            <b:First>Jesús</b:First>
          </b:Person>
        </b:NameList>
      </b:Author>
    </b:Author>
    <b:Title>Innovación docente y uso de las TIC en la enseñanza universitaria</b:Title>
    <b:JournalName>Revista Universidad y Sociedad del Conocimiento</b:JournalName>
    <b:Year>2004</b:Year>
    <b:RefOrder>25</b:RefOrder>
  </b:Source>
  <b:Source>
    <b:Tag>BÁR</b:Tag>
    <b:SourceType>JournalArticle</b:SourceType>
    <b:Guid>{5E12DE19-D5A4-4EA5-AB20-558FE3896253}</b:Guid>
    <b:Author>
      <b:Author>
        <b:NameList>
          <b:Person>
            <b:Last>Nuez</b:Last>
            <b:First>Bárbara</b:First>
          </b:Person>
        </b:NameList>
      </b:Author>
    </b:Author>
    <b:Title>Estrategias educativas para el uso de las nuevas tecnologías de la información y la comunicación</b:Title>
    <b:JournalName>Revista Iberoamericana de Educación</b:JournalName>
    <b:Year>2009</b:Year>
    <b:RefOrder>26</b:RefOrder>
  </b:Source>
  <b:Source>
    <b:Tag>Isl</b:Tag>
    <b:SourceType>ConferenceProceedings</b:SourceType>
    <b:Guid>{83431305-42FA-4EE1-B76A-4453D34620B8}</b:Guid>
    <b:Author>
      <b:Author>
        <b:NameList>
          <b:Person>
            <b:Last>Islas</b:Last>
            <b:First>C.</b:First>
            <b:Middle>D.</b:Middle>
          </b:Person>
        </b:NameList>
      </b:Author>
    </b:Author>
    <b:Title>Experiencia de formación para docentes universitarios en un modelo mixto de aprendizaje</b:Title>
    <b:ConferenceName>CIVE 2009</b:ConferenceName>
    <b:City>España</b:City>
    <b:Publisher>CIVE, España: Stei-i Escola de Mitjans Didáctics.</b:Publisher>
    <b:Year>2009</b:Year>
    <b:RefOrder>27</b:RefOrder>
  </b:Source>
  <b:Source>
    <b:Tag>Mar2</b:Tag>
    <b:SourceType>InternetSite</b:SourceType>
    <b:Guid>{D449C99A-3487-4578-9006-BB760459178A}</b:Guid>
    <b:Author>
      <b:Author>
        <b:NameList>
          <b:Person>
            <b:Last>Carranza</b:Last>
            <b:First>María</b:First>
            <b:Middle>del Rocío</b:Middle>
          </b:Person>
        </b:NameList>
      </b:Author>
    </b:Author>
    <b:Title>Formación docente en un modelo mixto de aprendizaje en el Centor Universitario de Los Altos</b:Title>
    <b:Year>2008</b:Year>
    <b:Month>Noviembre</b:Month>
    <b:City>Guadalajara</b:City>
    <b:StateProvince>Jalisco</b:StateProvince>
    <b:CountryRegion>México</b:CountryRegion>
    <b:InternetSiteTitle>Observatorio para la Educación en Ambientes Virtuales</b:InternetSiteTitle>
    <b:YearAccessed>22</b:YearAccessed>
    <b:MonthAccessed>04</b:MonthAccessed>
    <b:DayAccessed>2011</b:DayAccessed>
    <b:URL>148.202.167.123/publicaciones/browse?type=dateissued</b:URL>
    <b:RefOrder>28</b:RefOrder>
  </b:Source>
  <b:Source>
    <b:Tag>MarcadorDePosición2</b:Tag>
    <b:SourceType>JournalArticle</b:SourceType>
    <b:Guid>{7FB04BFC-9BAC-42EF-94B8-8714CDA07957}</b:Guid>
    <b:Author>
      <b:Author>
        <b:NameList>
          <b:Person>
            <b:Last>Mariño</b:Last>
            <b:First>Julio</b:First>
            <b:Middle>César González</b:Middle>
          </b:Person>
        </b:NameList>
      </b:Author>
    </b:Author>
    <b:Title>TIC y la transformación de la práctica educativa en el contexto de las sociedades del conocimiento</b:Title>
    <b:JournalName>Revista de Universidad  y Sociedad del Conocimiento</b:JournalName>
    <b:Year>2008 </b:Year>
    <b:RefOrder>29</b:RefOrder>
  </b:Source>
  <b:Source>
    <b:Tag>CRI05</b:Tag>
    <b:SourceType>Report</b:SourceType>
    <b:Guid>{C08DBC63-730B-43C5-B091-4E072006BF05}</b:Guid>
    <b:Author>
      <b:Author>
        <b:NameList>
          <b:Person>
            <b:Last>ARASA</b:Last>
            <b:First>CRISTINA</b:First>
            <b:Middle>SALES</b:Middle>
          </b:Person>
        </b:NameList>
      </b:Author>
    </b:Author>
    <b:Year>2005</b:Year>
    <b:Publisher>UNIVERSITAT DE VALENCIA</b:Publisher>
    <b:Title>ANÁLISIS DE LAS ESTRATEGIAS DE ENSEÑANZA CON TECNOLOGÍAS DE LA INFORMACIÓN ¿UN NUEVO CONTEXTO METODOLÓGICO EN SECUNDARIA?</b:Title>
    <b:RefOrder>30</b:RefOrder>
  </b:Source>
  <b:Source>
    <b:Tag>Onr</b:Tag>
    <b:SourceType>JournalArticle</b:SourceType>
    <b:Guid>{1BCC4A45-0014-4690-8EAA-75326F361852}</b:Guid>
    <b:Title>Aprender y enseñar en entornos virtuales: actividad conjunta, ayuda pedagógica y construcción del conocimiento</b:Title>
    <b:JournalName>RED Revista de Educación a Distancia</b:JournalName>
    <b:Pages>2-16</b:Pages>
    <b:Author>
      <b:Author>
        <b:NameList>
          <b:Person>
            <b:Last>Onrubia</b:Last>
            <b:First>Javier</b:First>
          </b:Person>
        </b:NameList>
      </b:Author>
    </b:Author>
    <b:URL>http://www.um.es/ead/red/M2/ </b:URL>
    <b:Year>2005</b:Year>
    <b:RefOrder>31</b:RefOrder>
  </b:Source>
  <b:Source>
    <b:Tag>Man</b:Tag>
    <b:SourceType>ConferenceProceedings</b:SourceType>
    <b:Guid>{EC078F8B-F482-471E-945C-B60F23E9D7BA}</b:Guid>
    <b:Author>
      <b:Author>
        <b:NameList>
          <b:Person>
            <b:Last>Dominguez</b:Last>
            <b:First>Manuel</b:First>
          </b:Person>
        </b:NameList>
      </b:Author>
    </b:Author>
    <b:Title>Estrategias docentes colaborativas basadas en la utilización de laboratorios remotos vía internet</b:Title>
    <b:Year>2006</b:Year>
    <b:ConferenceName>Congreso Universitario de Innovación Educativa en las Enseñanzas Técnicas EUITI de Gijón</b:ConferenceName>
    <b:City>Oviedo, España</b:City>
    <b:Publisher>Universidad de Oviedo</b:Publisher>
    <b:RefOrder>32</b:RefOrder>
  </b:Source>
  <b:Source>
    <b:Tag>Mag09</b:Tag>
    <b:SourceType>JournalArticle</b:SourceType>
    <b:Guid>{98F8D791-207D-42EF-BE1B-07CD33D00C4F}</b:Guid>
    <b:Author>
      <b:Author>
        <b:NameList>
          <b:Person>
            <b:Last>Cárdenes</b:Last>
            <b:First>Magali</b:First>
          </b:Person>
        </b:NameList>
      </b:Author>
    </b:Author>
    <b:Title>Experiencias de B-Learning en una IES en México. Caso Instituto Politécnico Nacional, Escuela Superior de Comercio y Administración Unidad Tepepan</b:Title>
    <b:JournalName>Investigación Administrativa </b:JournalName>
    <b:Year>2009</b:Year>
    <b:Pages>75-79</b:Pages>
    <b:RefOrder>33</b:RefOrder>
  </b:Source>
  <b:Source>
    <b:Tag>Gon07</b:Tag>
    <b:SourceType>JournalArticle</b:SourceType>
    <b:Guid>{D9E5E48C-3FCA-45EB-B767-753AE543ECDD}</b:Guid>
    <b:Author>
      <b:Author>
        <b:NameList>
          <b:Person>
            <b:Last>González</b:Last>
            <b:First>M.</b:First>
          </b:Person>
        </b:NameList>
      </b:Author>
    </b:Author>
    <b:Title>Evaluación de la reacción de alumnos y docentes en un modelo mixto de aprendizaje para educación superior</b:Title>
    <b:Year>2007</b:Year>
    <b:JournalName>RELIEVE</b:JournalName>
    <b:Pages>83-103</b:Pages>
    <b:RefOrder>34</b:RefOrder>
  </b:Source>
  <b:Source>
    <b:Tag>Lóp06</b:Tag>
    <b:SourceType>JournalArticle</b:SourceType>
    <b:Guid>{39F56BDF-0FE9-4652-BA63-0AD33AF4B0B7}</b:Guid>
    <b:Author>
      <b:Author>
        <b:NameList>
          <b:Person>
            <b:Last>López</b:Last>
            <b:First>M.</b:First>
            <b:Middle>C.</b:Middle>
          </b:Person>
        </b:NameList>
      </b:Author>
    </b:Author>
    <b:Title>Percepción sobre las Tecnologías de la Información y la comunicación en los docetes de una universidad mexicana: el Centro Universitario del Sur dela Universidad de Guadalajara. </b:Title>
    <b:JournalName>Revista Electrónica de la Investigación Educativa </b:JournalName>
    <b:Year>2006</b:Year>
    <b:RefOrder>35</b:RefOrder>
  </b:Source>
  <b:Source>
    <b:Tag>Cés05</b:Tag>
    <b:SourceType>Book</b:SourceType>
    <b:Guid>{58EE6EA3-BD46-439F-8EBB-17B80BD6A34B}</b:Guid>
    <b:Title>El constructivismo en el aula</b:Title>
    <b:Year>2005</b:Year>
    <b:City>España</b:City>
    <b:Publisher>Colofón Graó</b:Publisher>
    <b:Author>
      <b:Author>
        <b:NameList>
          <b:Person>
            <b:Last>Coll</b:Last>
            <b:First>César</b:First>
          </b:Person>
        </b:NameList>
      </b:Author>
    </b:Author>
    <b:RefOrder>36</b:RefOrder>
  </b:Source>
  <b:Source>
    <b:Tag>Roc09</b:Tag>
    <b:SourceType>Book</b:SourceType>
    <b:Guid>{B143F8C0-A26F-413A-8579-A9AB3E7F92D0}</b:Guid>
    <b:Author>
      <b:Author>
        <b:NameList>
          <b:Person>
            <b:Last>Quesada</b:Last>
            <b:First>Rocío</b:First>
          </b:Person>
        </b:NameList>
      </b:Author>
    </b:Author>
    <b:Title>Cómo planear la enseñanza estratégica</b:Title>
    <b:Year>2009</b:Year>
    <b:City>México</b:City>
    <b:Publisher>Limusa</b:Publisher>
    <b:RefOrder>37</b:RefOrder>
  </b:Source>
  <b:Source>
    <b:Tag>Tej1</b:Tag>
    <b:SourceType>JournalArticle</b:SourceType>
    <b:Guid>{865CCF07-BDB0-481A-BF73-36DB726DDDD7}</b:Guid>
    <b:Author>
      <b:Author>
        <b:NameList>
          <b:Person>
            <b:Last>Tejada Cuesta</b:Last>
            <b:First>Lidia</b:First>
          </b:Person>
        </b:NameList>
      </b:Author>
    </b:Author>
    <b:Title>Aprendizaje significativo en el aula</b:Title>
    <b:JournalName>Papeles de Educación</b:JournalName>
    <b:Pages>127</b:Pages>
    <b:Year>2008</b:Year>
    <b:RefOrder>38</b:RefOrder>
  </b:Source>
  <b:Source>
    <b:Tag>Fri02</b:Tag>
    <b:SourceType>Book</b:SourceType>
    <b:Guid>{9B9E6B07-A71F-4EDF-A4A1-8F37033682FF}</b:Guid>
    <b:Author>
      <b:Author>
        <b:NameList>
          <b:Person>
            <b:Last>Díaz-Barriga</b:Last>
            <b:First>Frida</b:First>
          </b:Person>
        </b:NameList>
      </b:Author>
    </b:Author>
    <b:Title>Estrategias docentes para un aprendizaje significativo.</b:Title>
    <b:Year>2002</b:Year>
    <b:City>México</b:City>
    <b:Publisher>Mc. Graw Hill</b:Publisher>
    <b:RefOrder>39</b:RefOrder>
  </b:Source>
  <b:Source>
    <b:Tag>TSh88</b:Tag>
    <b:SourceType>Book</b:SourceType>
    <b:Guid>{F780D787-81B8-4C35-8F88-8E60FC1D60B5}</b:Guid>
    <b:Author>
      <b:Author>
        <b:NameList>
          <b:Person>
            <b:Last>Shuell</b:Last>
            <b:First>T.</b:First>
          </b:Person>
        </b:NameList>
      </b:Author>
    </b:Author>
    <b:Title>The role of the student in learning from instruction</b:Title>
    <b:Year>1988</b:Year>
    <b:Publisher>Contemporary Educational Psychology</b:Publisher>
    <b:RefOrder>40</b:RefOrder>
  </b:Source>
  <b:Source>
    <b:Tag>Ana99</b:Tag>
    <b:SourceType>JournalArticle</b:SourceType>
    <b:Guid>{C9857037-8C8B-4BF1-8A0E-9718140EF832}</b:Guid>
    <b:Author>
      <b:Author>
        <b:NameList>
          <b:Person>
            <b:Last>Medina</b:Last>
            <b:First>Ana</b:First>
            <b:Middle>J.</b:Middle>
          </b:Person>
        </b:NameList>
      </b:Author>
    </b:Author>
    <b:Title>EL pensamiento de los profesores universitarios en torno a la enseñanza y demás procesos implicitos.</b:Title>
    <b:JournalName>Revista Electrónica Interuniversitaria de Formación del Profesorado.</b:JournalName>
    <b:Year>1999</b:Year>
    <b:Pages>563-570</b:Pages>
    <b:RefOrder>41</b:RefOrder>
  </b:Source>
  <b:Source>
    <b:Tag>Cis081</b:Tag>
    <b:SourceType>JournalArticle</b:SourceType>
    <b:Guid>{6FBBE84A-FCA0-4161-B65A-A4845B459B51}</b:Guid>
    <b:Author>
      <b:Author>
        <b:NameList>
          <b:Person>
            <b:Last>Cisneros</b:Last>
            <b:First>Jesús</b:First>
            <b:Middle>Hilario</b:Middle>
          </b:Person>
        </b:NameList>
      </b:Author>
    </b:Author>
    <b:Title>Modelo de modalidad mixta para la enseñanza en educación superior: Caso asignatura Derecho Mercantil II -sociedades mercantiles-</b:Title>
    <b:JournalName>Daena: International Journal of Good Conscience</b:JournalName>
    <b:Year>2008</b:Year>
    <b:RefOrder>42</b:RefOrder>
  </b:Source>
  <b:Source>
    <b:Tag>MarcadorDePosición4</b:Tag>
    <b:SourceType>Book</b:SourceType>
    <b:Guid>{4DC5757F-B9E3-4E66-8241-7DC67B7791F0}</b:Guid>
    <b:Title>Cómo planear la enseñanza estratégica</b:Title>
    <b:Year>2009</b:Year>
    <b:City>México</b:City>
    <b:Publisher>Limusa</b:Publisher>
    <b:Author>
      <b:Author>
        <b:NameList>
          <b:Person>
            <b:Last>Quezada</b:Last>
            <b:First>Rocío</b:First>
          </b:Person>
        </b:NameList>
      </b:Author>
    </b:Author>
    <b:RefOrder>43</b:RefOrder>
  </b:Source>
  <b:Source>
    <b:Tag>May87</b:Tag>
    <b:SourceType>JournalArticle</b:SourceType>
    <b:Guid>{197E3D75-B251-4737-B223-99D1D8A93DE0}</b:Guid>
    <b:Author>
      <b:Author>
        <b:NameList>
          <b:Person>
            <b:Last>Mayer</b:Last>
            <b:First>R.E.</b:First>
          </b:Person>
        </b:NameList>
      </b:Author>
    </b:Author>
    <b:Title>Aids to text comprehension</b:Title>
    <b:Year>1987</b:Year>
    <b:City>USA</b:City>
    <b:Publisher>Educational Psyhologist</b:Publisher>
    <b:JournalName>Educational Psychologist</b:JournalName>
    <b:Pages>30-42</b:Pages>
    <b:RefOrder>44</b:RefOrder>
  </b:Source>
  <b:Source>
    <b:Tag>Fri10</b:Tag>
    <b:SourceType>Book</b:SourceType>
    <b:Guid>{78843302-BA40-498E-A68F-E848B67843ED}</b:Guid>
    <b:Title>Estrategias docentes para un aprendizaje significativo</b:Title>
    <b:Year>2010</b:Year>
    <b:Author>
      <b:Author>
        <b:NameList>
          <b:Person>
            <b:Last>Díaz</b:Last>
            <b:First>Frida</b:First>
            <b:Middle>Barriga</b:Middle>
          </b:Person>
        </b:NameList>
      </b:Author>
    </b:Author>
    <b:City>México</b:City>
    <b:Publisher>Mc Graw Hill</b:Publisher>
    <b:RefOrder>45</b:RefOrder>
  </b:Source>
  <b:Source>
    <b:Tag>Cec03</b:Tag>
    <b:SourceType>JournalArticle</b:SourceType>
    <b:Guid>{8C9906BD-55AD-4BC4-BFB1-80CD953ACD49}</b:Guid>
    <b:Author>
      <b:Author>
        <b:NameList>
          <b:Person>
            <b:Last>Quaas</b:Last>
            <b:First>Cecilia</b:First>
          </b:Person>
        </b:NameList>
      </b:Author>
    </b:Author>
    <b:Title>¿Inciden los métodos de enseñanza del profesor en el desarrollo del conocimiento metacompresivo de sus alumnos?</b:Title>
    <b:JournalName>Revista Signos</b:JournalName>
    <b:Year>2003</b:Year>
    <b:Pages>225-234</b:Pages>
    <b:RefOrder>46</b:RefOrder>
  </b:Source>
  <b:Source>
    <b:Tag>Jul06</b:Tag>
    <b:SourceType>JournalArticle</b:SourceType>
    <b:Guid>{88D9FE31-9D0A-4EAE-8DD2-4CB466CFD8AD}</b:Guid>
    <b:Author>
      <b:Author>
        <b:NameList>
          <b:Person>
            <b:Last>Cabrero.</b:Last>
            <b:First>Julio</b:First>
          </b:Person>
        </b:NameList>
      </b:Author>
    </b:Author>
    <b:Title>Bases pedagógicas del e-learning.</b:Title>
    <b:JournalName>Revista de universidad y sociedad del conocimiento</b:JournalName>
    <b:Year>2006</b:Year>
    <b:RefOrder>47</b:RefOrder>
  </b:Source>
  <b:Source>
    <b:Tag>Man02</b:Tag>
    <b:SourceType>JournalArticle</b:SourceType>
    <b:Guid>{5C7F51CA-6F41-4753-9513-50BD58C2E682}</b:Guid>
    <b:Title>ESTRATEGIAS DIDÁCTICAS EN EL USO DE LAS TECNOLOGÍAS DE LA INFORMACIÓN Y LA COMUNICACIÓN</b:Title>
    <b:Year>2002</b:Year>
    <b:Pages>28-39</b:Pages>
    <b:Author>
      <b:Author>
        <b:NameList>
          <b:Person>
            <b:Last>Garrido</b:Last>
            <b:First>Manuel</b:First>
            <b:Middle>Fandos</b:Middle>
          </b:Person>
        </b:NameList>
      </b:Author>
    </b:Author>
    <b:JournalName>Acción Pedagógica</b:JournalName>
    <b:RefOrder>48</b:RefOrder>
  </b:Source>
  <b:Source>
    <b:Tag>Dua00</b:Tag>
    <b:SourceType>Book</b:SourceType>
    <b:Guid>{59A48220-7118-4ACC-AB6D-93B0217ADB02}</b:Guid>
    <b:Author>
      <b:Author>
        <b:NameList>
          <b:Person>
            <b:Last>Duart.</b:Last>
            <b:First>Josep</b:First>
            <b:Middle>María</b:Middle>
          </b:Person>
        </b:NameList>
      </b:Author>
    </b:Author>
    <b:Title>Aprender en la virtualidad</b:Title>
    <b:Year>2000</b:Year>
    <b:YearAccessed>2009</b:YearAccessed>
    <b:City>España</b:City>
    <b:Publisher> Universitat Oberta de Catalunya</b:Publisher>
    <b:RefOrder>49</b:RefOrder>
  </b:Source>
  <b:Source>
    <b:Tag>MarcadorDePosición5</b:Tag>
    <b:SourceType>Misc</b:SourceType>
    <b:Guid>{2E933874-A723-4024-ACE5-E1FA2586EE93}</b:Guid>
    <b:Title>Planificación de estrategias de enseñanza para el uso adecuado de las TIC en ambientes virtuales</b:Title>
    <b:Year>2010</b:Year>
    <b:City>Orlando</b:City>
    <b:Publisher>IIIS</b:Publisher>
    <b:Author>
      <b:Author>
        <b:NameList>
          <b:Person>
            <b:Last>Carranza, Islas</b:Last>
            <b:First>María de Rocío, Claudia</b:First>
          </b:Person>
        </b:NameList>
      </b:Author>
    </b:Author>
    <b:PublicationTitle>Novena Conferencia Iberoamericana en Sistemas, Cibernética e Informática</b:PublicationTitle>
    <b:Month>Julio</b:Month>
    <b:Day>02</b:Day>
    <b:StateProvince>Florida</b:StateProvince>
    <b:CountryRegion>Estados Unidos</b:CountryRegion>
    <b:RefOrder>50</b:RefOrder>
  </b:Source>
  <b:Source>
    <b:Tag>Onr07</b:Tag>
    <b:SourceType>JournalArticle</b:SourceType>
    <b:Guid>{DBE9DA72-4F44-4C23-B4FF-907500323FD5}</b:Guid>
    <b:Author>
      <b:Author>
        <b:NameList>
          <b:Person>
            <b:Last>Onrubia</b:Last>
          </b:Person>
        </b:NameList>
      </b:Author>
    </b:Author>
    <b:Title>Aprender y enseñar en entornos virtuales: Actividad conjunta, ayuda pedagógica y construcción del conocimiento</b:Title>
    <b:JournalName>RED. Revista de educación a distancia</b:JournalName>
    <b:Year>2007</b:Year>
    <b:RefOrder>51</b:RefOrder>
  </b:Source>
  <b:Source>
    <b:Tag>Cri11</b:Tag>
    <b:SourceType>JournalArticle</b:SourceType>
    <b:Guid>{E51C03C8-6FF0-49B1-A9EF-0DA403D59C65}</b:Guid>
    <b:Author>
      <b:Author>
        <b:NameList>
          <b:Person>
            <b:Last>Quesada</b:Last>
            <b:First>Cristian</b:First>
            <b:Middle>E.</b:Middle>
          </b:Person>
        </b:NameList>
      </b:Author>
    </b:Author>
    <b:Title>Estrategias para la innovación e implementación de las Tecnologías de la Información y la Comunicación en la práctica educativa: una respuesta a las nuevas demandas de la sociedad del siglo XXI</b:Title>
    <b:JournalName>Revista Posgrado y Sociedad</b:JournalName>
    <b:Year>2011</b:Year>
    <b:Pages>22 – 32 </b:Pages>
    <b:RefOrder>52</b:RefOrder>
  </b:Source>
  <b:Source>
    <b:Tag>Son</b:Tag>
    <b:SourceType>DocumentFromInternetSite</b:SourceType>
    <b:Guid>{7E4D5449-44D4-48DB-8BAC-DB1112E61374}</b:Guid>
    <b:Author>
      <b:Author>
        <b:NameList>
          <b:Person>
            <b:Last>Lozoya</b:Last>
            <b:First>Sonia</b:First>
            <b:Middle>Verónica Mortis</b:Middle>
          </b:Person>
        </b:NameList>
      </b:Author>
    </b:Author>
    <b:Title>Virtual Educa</b:Title>
    <b:Year>2009</b:Year>
    <b:URL>http://www.virtualeduca.info/fveducaarg/index.php?option=com_content&amp;view=article&amp;id=183%3Aefectividad-de-los-objetos-de-aprendizaje-en-un-curso-modalidad-mixta&amp;catid=40%3Amodelos-recursos-tecnologicos-y-mecanismos-de-gestion-del-conocimiento-en-educacion</b:URL>
    <b:RefOrder>53</b:RefOrder>
  </b:Source>
  <b:Source>
    <b:Tag>Mar08</b:Tag>
    <b:SourceType>JournalArticle</b:SourceType>
    <b:Guid>{E3E09A59-E21C-4E26-B400-B5B4B629D3BB}</b:Guid>
    <b:Author>
      <b:Author>
        <b:NameList>
          <b:Person>
            <b:Last>Madrid</b:Last>
            <b:First>María</b:First>
            <b:Middle>Cristina López de la</b:Middle>
          </b:Person>
        </b:NameList>
      </b:Author>
    </b:Author>
    <b:Title>Uso de las TIC en la educación superior de México. Un estudio de caso</b:Title>
    <b:Year>2008</b:Year>
    <b:JournalName>Apertura</b:JournalName>
    <b:Pages>63-81</b:Pages>
    <b:RefOrder>54</b:RefOrder>
  </b:Source>
  <b:Source>
    <b:Tag>Men07</b:Tag>
    <b:SourceType>Misc</b:SourceType>
    <b:Guid>{0AEEFE80-B9F0-423F-B2CB-5279677289C1}</b:Guid>
    <b:Author>
      <b:Author>
        <b:NameList>
          <b:Person>
            <b:Last>Meneses</b:Last>
            <b:First>Gerardo</b:First>
          </b:Person>
        </b:NameList>
      </b:Author>
    </b:Author>
    <b:Title>Ntic, interacción y aprendizaje en la universidad</b:Title>
    <b:Year>2007</b:Year>
    <b:Publisher>Universitat Rovira i Virgili.</b:Publisher>
    <b:RefOrder>55</b:RefOrder>
  </b:Source>
  <b:Source>
    <b:Tag>Rec</b:Tag>
    <b:SourceType>Book</b:SourceType>
    <b:Guid>{7C14843F-BE0B-470E-BE8A-192EDA019589}</b:Guid>
    <b:Title>Recursos Educativos Abiertos en Ambientes Enriquecidos con Tecnología. Innovación en la Práctica Educativa</b:Title>
    <b:Author>
      <b:Author>
        <b:NameList>
          <b:Person>
            <b:Last>Ramírez</b:Last>
            <b:First>María</b:First>
            <b:Middle>Soledad Montoya, José Vladimir Burgos</b:Middle>
          </b:Person>
        </b:NameList>
      </b:Author>
    </b:Author>
    <b:Year>2010</b:Year>
    <b:City>México</b:City>
    <b:Publisher>TEC Monterrey</b:Publisher>
    <b:RefOrder>56</b:RefOrder>
  </b:Source>
  <b:Source>
    <b:Tag>Arl09</b:Tag>
    <b:SourceType>JournalArticle</b:SourceType>
    <b:Guid>{E3025896-7D31-44F7-935F-C03450016DDE}</b:Guid>
    <b:Author>
      <b:Author>
        <b:NameList>
          <b:Person>
            <b:Last>Delgado</b:Last>
            <b:First>Marianela</b:First>
          </b:Person>
        </b:NameList>
      </b:Author>
    </b:Author>
    <b:Title>ESTRATEGIAS DIDÁCTICAS CREATIVAS EN ENTORNOS</b:Title>
    <b:JournalName>Actualidades Investigativas en Educación</b:JournalName>
    <b:Year>2009</b:Year>
    <b:RefOrder>57</b:RefOrder>
  </b:Source>
  <b:Source>
    <b:Tag>CUE11</b:Tag>
    <b:SourceType>DocumentFromInternetSite</b:SourceType>
    <b:Guid>{39660978-700D-4DB4-8C32-2126DC28D761}</b:Guid>
    <b:Author>
      <b:Author>
        <b:NameList>
          <b:Person>
            <b:Last>Cuevas</b:Last>
            <b:First>Genny</b:First>
            <b:Middle>Elizabeth Góngora</b:Middle>
          </b:Person>
        </b:NameList>
      </b:Author>
    </b:Author>
    <b:Title>La importancia de las estrategias docentes en el uso de las Nuevas Tecnologías en la educación</b:Title>
    <b:Publisher>www.comie.org.mx/congreso/memoria/v9</b:Publisher>
    <b:YearAccessed>2011</b:YearAccessed>
    <b:URL>www.comie.org.mx/congreso/memoria/v9</b:URL>
    <b:Year>2010</b:Year>
    <b:RefOrder>58</b:RefOrder>
  </b:Source>
  <b:Source>
    <b:Tag>MarcadorDePosición3</b:Tag>
    <b:SourceType>JournalArticle</b:SourceType>
    <b:Guid>{318311E6-07AE-4238-8582-D575C8F2EC52}</b:Guid>
    <b:Author>
      <b:Author>
        <b:NameList>
          <b:Person>
            <b:Last>Solano</b:Last>
            <b:First>Arlyne</b:First>
          </b:Person>
        </b:NameList>
      </b:Author>
    </b:Author>
    <b:Title>ESTRATEGIAS DIDÁCTICAS CREATIVAS EN ENTORNOS</b:Title>
    <b:JournalName>Actualidades Investigativas en Educación</b:JournalName>
    <b:Year>2009</b:Year>
    <b:RefOrder>59</b:RefOrder>
  </b:Source>
  <b:Source>
    <b:Tag>Mar081</b:Tag>
    <b:SourceType>JournalArticle</b:SourceType>
    <b:Guid>{D83582C0-282B-4A7E-B021-9C5A868D08F4}</b:Guid>
    <b:Author>
      <b:Author>
        <b:NameList>
          <b:Person>
            <b:Last>Maris</b:Last>
            <b:First>S.</b:First>
          </b:Person>
        </b:NameList>
      </b:Author>
    </b:Author>
    <b:Title>“Las tecnologías de la información y la comunicación: su impacto en la educación”</b:Title>
    <b:Year>2008</b:Year>
    <b:JournalName>Revista Pixel-Bit No.17</b:JournalName>
    <b:RefOrder>60</b:RefOrder>
  </b:Source>
  <b:Source>
    <b:Tag>Her03</b:Tag>
    <b:SourceType>InternetSite</b:SourceType>
    <b:Guid>{F97392DD-0190-49AB-9D80-20E64B1D1F50}</b:Guid>
    <b:Author>
      <b:Author>
        <b:NameList>
          <b:Person>
            <b:Last>Hernández</b:Last>
            <b:First>P.</b:First>
            <b:Middle>M.</b:Middle>
          </b:Person>
        </b:NameList>
      </b:Author>
    </b:Author>
    <b:Title>Formación Docente en Educación Superior: la experiencia de un modelo de intervención</b:Title>
    <b:Year>2003</b:Year>
    <b:YearAccessed>2011</b:YearAccessed>
    <b:MonthAccessed>febrero</b:MonthAccessed>
    <b:DayAccessed>20</b:DayAccessed>
    <b:URL>http://www.contexto-educativo.com.ar/2003/3/nota-05.htm</b:URL>
    <b:RefOrder>61</b:RefOrder>
  </b:Source>
  <b:Source>
    <b:Tag>Peó02</b:Tag>
    <b:SourceType>InternetSite</b:SourceType>
    <b:Guid>{FC586069-8FA1-4DD5-A4A1-937CC8E21E22}</b:Guid>
    <b:Author>
      <b:Author>
        <b:NameList>
          <b:Person>
            <b:Last>Peón</b:Last>
            <b:First>R.</b:First>
            <b:Middle>A.</b:Middle>
          </b:Person>
        </b:NameList>
      </b:Author>
    </b:Author>
    <b:Title>Reflexiones sobre el Docente en EaD: Foro CUED resumen</b:Title>
    <b:Year>2002</b:Year>
    <b:URL> http://www.educadis.uson.mx/pagina/ftp/Foro-CUED-docente-resumen.doc</b:URL>
    <b:RefOrder>62</b:RefOrder>
  </b:Source>
  <b:Source>
    <b:Tag>htt09</b:Tag>
    <b:SourceType>InternetSite</b:SourceType>
    <b:Guid>{2E82D4D3-5B72-4F27-9C1B-8796ECFBB3D8}</b:Guid>
    <b:Title>http://mcyte-saraihdezo.blogspot.com/2009/11/las-tic-y-la-educacion-superior-en.html</b:Title>
    <b:Year>2009</b:Year>
    <b:Month>11</b:Month>
    <b:Day>08</b:Day>
    <b:YearAccessed>2011</b:YearAccessed>
    <b:MonthAccessed>03</b:MonthAccessed>
    <b:DayAccessed>22</b:DayAccessed>
    <b:URL>http://mcyte-saraihdezo.blogspot.com/2009/11/las-tic-y-la-educacion-superior-en.html</b:URL>
    <b:Author>
      <b:Author>
        <b:NameList>
          <b:Person>
            <b:Last>Hernández</b:Last>
            <b:First>Saraí</b:First>
          </b:Person>
        </b:NameList>
      </b:Author>
    </b:Author>
    <b:RefOrder>63</b:RefOrder>
  </b:Source>
  <b:Source>
    <b:Tag>Sal072</b:Tag>
    <b:SourceType>Report</b:SourceType>
    <b:Guid>{C6EABB86-D262-4DBB-BDAA-6272A75DB82E}</b:Guid>
    <b:Author>
      <b:Author>
        <b:NameList>
          <b:Person>
            <b:Last>Salas</b:Last>
            <b:First>Lewis</b:First>
            <b:Middle>McAnally</b:Middle>
          </b:Person>
        </b:NameList>
      </b:Author>
    </b:Author>
    <b:Title>FACTORES CONTEXTUALES Y DE FORMACIÓN DEL DOCENTE QUE INFLUYEN EN EL DISEÑO DE CURSOS EN LÍNEA</b:Title>
    <b:Year>2007</b:Year>
    <b:Publisher>Universidad Autónoma de Tamaulipas</b:Publisher>
    <b:RefOrder>64</b:RefOrder>
  </b:Source>
  <b:Source>
    <b:Tag>Org08</b:Tag>
    <b:SourceType>DocumentFromInternetSite</b:SourceType>
    <b:Guid>{BF995D34-D327-460A-B970-B8C946449CFB}</b:Guid>
    <b:Author>
      <b:Author>
        <b:NameList>
          <b:Person>
            <b:Last>Khan</b:Last>
            <b:First>Abdul</b:First>
            <b:Middle>Waheed</b:Middle>
          </b:Person>
        </b:NameList>
      </b:Author>
    </b:Author>
    <b:Title>Eduteka.org</b:Title>
    <b:InternetSiteTitle>Eduteka.org</b:InternetSiteTitle>
    <b:Year>2008</b:Year>
    <b:Month>Enero</b:Month>
    <b:YearAccessed>2009</b:YearAccessed>
    <b:MonthAccessed>Abril</b:MonthAccessed>
    <b:DayAccessed>30</b:DayAccessed>
    <b:URL>www.eduteka.org/EstandaresDocentesUnesco.php</b:URL>
    <b:RefOrder>65</b:RefOrder>
  </b:Source>
  <b:Source>
    <b:Tag>Val</b:Tag>
    <b:SourceType>Book</b:SourceType>
    <b:Guid>{07552371-89CF-4A49-9193-04FD471BA9BF}</b:Guid>
    <b:Author>
      <b:Author>
        <b:NameList>
          <b:Person>
            <b:Last>Vales García</b:Last>
            <b:First>Javier</b:First>
          </b:Person>
        </b:NameList>
      </b:Author>
      <b:BookAuthor>
        <b:NameList>
          <b:Person>
            <b:Last>Vales</b:Last>
            <b:First>G.</b:First>
            <b:Middle>(2009). Nuevas Tecnologías para el Aprendizaje. México: Person/Prentice Hall.</b:Middle>
          </b:Person>
        </b:NameList>
      </b:BookAuthor>
    </b:Author>
    <b:Title>Nuevas Tecnologías para el Aprendizaje</b:Title>
    <b:BookTitle>Nuevas Tecnologías para el Aprendizaje</b:BookTitle>
    <b:Year>2009</b:Year>
    <b:City>México</b:City>
    <b:Publisher>Pearson/PRentice Hall</b:Publisher>
    <b:RefOrder>66</b:RefOrder>
  </b:Source>
  <b:Source>
    <b:Tag>Cri111</b:Tag>
    <b:SourceType>DocumentFromInternetSite</b:SourceType>
    <b:Guid>{FE4DA95F-6EF5-484C-9970-B9EAFD3004A7}</b:Guid>
    <b:Author>
      <b:Author>
        <b:NameList>
          <b:Person>
            <b:Last>Suárez</b:Last>
            <b:First>Cristóbal</b:First>
          </b:Person>
        </b:NameList>
      </b:Author>
    </b:Author>
    <b:Title>Los entornos virtuales de aprendizaje como instrumentos de mediación</b:Title>
    <b:Year>2011</b:Year>
    <b:URL>http://campus.usal.es/~teoriaeducacion/rev_numero_04/n4_art_suarez.htm </b:URL>
    <b:RefOrder>67</b:RefOrder>
  </b:Source>
  <b:Source>
    <b:Tag>Vig00</b:Tag>
    <b:SourceType>Book</b:SourceType>
    <b:Guid>{615145E8-69EB-4C12-952D-96999B61BD6D}</b:Guid>
    <b:Author>
      <b:Author>
        <b:NameList>
          <b:Person>
            <b:Last>Vigotsky</b:Last>
            <b:First>L.</b:First>
          </b:Person>
        </b:NameList>
      </b:Author>
    </b:Author>
    <b:Title>El desarrollo de los procesos psicológicos superiores</b:Title>
    <b:Year>2000</b:Year>
    <b:City>Barcelona</b:City>
    <b:Publisher>Crítica.</b:Publisher>
    <b:RefOrder>68</b:RefOrder>
  </b:Source>
  <b:Source>
    <b:Tag>Lig11</b:Tag>
    <b:SourceType>DocumentFromInternetSite</b:SourceType>
    <b:Guid>{27F1354B-ED6C-4B29-BE2F-F232676A415D}</b:Guid>
    <b:Author>
      <b:Author>
        <b:NameList>
          <b:Person>
            <b:Last>Guglietta</b:Last>
            <b:First>Ligia</b:First>
          </b:Person>
        </b:NameList>
      </b:Author>
    </b:Author>
    <b:Title>Instituto Internacional para la Educación Superior de América Latina y el Caribe</b:Title>
    <b:Year>2011</b:Year>
    <b:InternetSiteTitle>ONU</b:InternetSiteTitle>
    <b:Month>junio</b:Month>
    <b:Day>20</b:Day>
    <b:URL>http://www.iesalc.unesco.org.ve/index.php?option=com_content&amp;view=article&amp;id=2769%3Aeducacion-superior-por-competencias-constructivismo-y-tecnologias-de-la-informacion-y-las-comunicaciones&amp;catid=126%3Anoticias-pagina-nueva&amp;Itemid=712&amp;lang=es</b:URL>
    <b:RefOrder>69</b:RefOrder>
  </b:Source>
  <b:Source>
    <b:Tag>Fai041</b:Tag>
    <b:SourceType>DocumentFromInternetSite</b:SourceType>
    <b:Guid>{B3A57329-A11A-4A95-AC17-6D33BEFF2CEE}</b:Guid>
    <b:Author>
      <b:Author>
        <b:NameList>
          <b:Person>
            <b:Last>Fainholc</b:Last>
            <b:First>Beatriz</b:First>
          </b:Person>
        </b:NameList>
      </b:Author>
    </b:Author>
    <b:Year>2004</b:Year>
    <b:Title>El concepto de mediación en la tecnología educativa apropiada y crítica</b:Title>
    <b:URL>http://portal.educ.ar/debates/educacionytic/nuevos-alfabetismos/el-concepto-de-mediacion-en-la-tecnologia-educativa-apropiada-y-critica.php</b:URL>
    <b:RefOrder>70</b:RefOrder>
  </b:Source>
  <b:Source>
    <b:Tag>Mor99</b:Tag>
    <b:SourceType>Book</b:SourceType>
    <b:Guid>{28399D21-50D6-4FDF-818A-6124A9D419B2}</b:Guid>
    <b:Author>
      <b:Author>
        <b:NameList>
          <b:Person>
            <b:Last>Morin</b:Last>
            <b:First>E.</b:First>
          </b:Person>
        </b:NameList>
      </b:Author>
    </b:Author>
    <b:Title>La cabeza bien puesta</b:Title>
    <b:Year>1999</b:Year>
    <b:Publisher>Nueva Visión, Bs.As</b:Publisher>
    <b:RefOrder>71</b:RefOrder>
  </b:Source>
  <b:Source>
    <b:Tag>DAu76</b:Tag>
    <b:SourceType>Book</b:SourceType>
    <b:Guid>{758F4953-48AA-4389-8BA5-CE646B8B30CB}</b:Guid>
    <b:Author>
      <b:Author>
        <b:NameList>
          <b:Person>
            <b:Last>Ausubel</b:Last>
            <b:First>D.</b:First>
          </b:Person>
        </b:NameList>
      </b:Author>
    </b:Author>
    <b:Title>Psicología educativa: un punto de vista cognoscitivo</b:Title>
    <b:Year>1976</b:Year>
    <b:City>México D.F.</b:City>
    <b:Publisher>Trillas</b:Publisher>
    <b:RefOrder>72</b:RefOrder>
  </b:Source>
  <b:Source>
    <b:Tag>Aus02</b:Tag>
    <b:SourceType>Book</b:SourceType>
    <b:Guid>{098CC5A7-E1F0-41A7-BF93-538C281FE6A5}</b:Guid>
    <b:Author>
      <b:Author>
        <b:NameList>
          <b:Person>
            <b:Last>Ausubel</b:Last>
            <b:First>D.P.</b:First>
          </b:Person>
        </b:NameList>
      </b:Author>
    </b:Author>
    <b:Title>Adquisición y retención del conocimiento. Una perspectiva cognitiva</b:Title>
    <b:Year>2002</b:Year>
    <b:City>Barcelona</b:City>
    <b:Publisher>Paidós</b:Publisher>
    <b:RefOrder>73</b:RefOrder>
  </b:Source>
  <b:Source>
    <b:Tag>Víc06</b:Tag>
    <b:SourceType>JournalArticle</b:SourceType>
    <b:Guid>{D2E649D4-AE28-4C3B-8E8B-A88B80E12933}</b:Guid>
    <b:Author>
      <b:Author>
        <b:NameList>
          <b:Person>
            <b:Last>Claure</b:Last>
            <b:First>Víctor</b:First>
            <b:Middle>Castillo</b:Middle>
          </b:Person>
        </b:NameList>
      </b:Author>
    </b:Author>
    <b:Title>Estrategias docentes para un aprendizaje significativo</b:Title>
    <b:JournalName>CUADERNOS DEL HOSPITAL DE CLINICAS</b:JournalName>
    <b:Year>2006</b:Year>
    <b:Pages>96-101 </b:Pages>
    <b:RefOrder>74</b:RefOrder>
  </b:Source>
  <b:Source>
    <b:Tag>Ang07</b:Tag>
    <b:SourceType>JournalArticle</b:SourceType>
    <b:Guid>{9937D771-D8E0-4F2A-BC1D-695D8AEEDA3D}</b:Guid>
    <b:Author>
      <b:Author>
        <b:NameList>
          <b:Person>
            <b:Last>Cabrera</b:Last>
            <b:First>Angela</b:First>
            <b:Middle>Ojeda</b:Middle>
          </b:Person>
        </b:NameList>
      </b:Author>
    </b:Author>
    <b:Title> Los mapas conceptuales: una poderosa herramienta para el aprendizaje significativo</b:Title>
    <b:JournalName>Acimed</b:JournalName>
    <b:Year>2007</b:Year>
    <b:RefOrder>75</b:RefOrder>
  </b:Source>
  <b:Source>
    <b:Tag>Col07</b:Tag>
    <b:SourceType>Book</b:SourceType>
    <b:Guid>{141AD02B-EC65-4081-8008-05116EA67719}</b:Guid>
    <b:Author>
      <b:Author>
        <b:NameList>
          <b:Person>
            <b:Last>Coll</b:Last>
            <b:First>C.</b:First>
          </b:Person>
        </b:NameList>
      </b:Author>
    </b:Author>
    <b:Title>El constructivismo en el aula</b:Title>
    <b:Year>2007</b:Year>
    <b:City>España</b:City>
    <b:Publisher>Graó</b:Publisher>
    <b:RefOrder>76</b:RefOrder>
  </b:Source>
  <b:Source>
    <b:Tag>Mig06</b:Tag>
    <b:SourceType>JournalArticle</b:SourceType>
    <b:Guid>{45ECB36E-73C8-4AD7-8568-04A36D72A3C8}</b:Guid>
    <b:Author>
      <b:Author>
        <b:NameList>
          <b:Person>
            <b:Last>Batista.</b:Last>
            <b:First>Miguel</b:First>
            <b:Middle>Ángel Herrera</b:Middle>
          </b:Person>
        </b:NameList>
      </b:Author>
    </b:Author>
    <b:Title>Consideraciones para el diseño didáctico de ambientes virtuales de aprendizaje: una propuesta basada en las funciones cognitivas del aprendizaje.</b:Title>
    <b:JournalName>Revista Iberoamericana de Educación</b:JournalName>
    <b:Year>2006</b:Year>
    <b:RefOrder>77</b:RefOrder>
  </b:Source>
  <b:Source>
    <b:Tag>Pér08</b:Tag>
    <b:SourceType>Book</b:SourceType>
    <b:Guid>{FC472A4C-FDA9-44EA-8B7F-73BE96DE2999}</b:Guid>
    <b:Author>
      <b:Author>
        <b:NameList>
          <b:Person>
            <b:Last>Pérez Gómez</b:Last>
            <b:First>A.I.</b:First>
          </b:Person>
        </b:NameList>
      </b:Author>
    </b:Author>
    <b:Title>¿Competencias o pensamiento práctico? La construcción de los significados de representación y de acción</b:Title>
    <b:Year>2008</b:Year>
    <b:City>Madrid</b:City>
    <b:Publisher>Morata</b:Publisher>
    <b:RefOrder>78</b:RefOrder>
  </b:Source>
  <b:Source>
    <b:Tag>Riv</b:Tag>
    <b:SourceType>Book</b:SourceType>
    <b:Guid>{D954261C-5F4A-48EE-A2EC-9A068C057E7E}</b:Guid>
    <b:Author>
      <b:Author>
        <b:NameList>
          <b:Person>
            <b:Last>Riveros</b:Last>
            <b:First>Ximena</b:First>
          </b:Person>
        </b:NameList>
      </b:Author>
    </b:Author>
    <b:Title>Constructivismo: elementos conceptuales</b:Title>
    <b:Year>2009</b:Year>
    <b:City>Chile</b:City>
    <b:Publisher>Universidad de Chile</b:Publisher>
    <b:RefOrder>79</b:RefOrder>
  </b:Source>
  <b:Source>
    <b:Tag>Jon02</b:Tag>
    <b:SourceType>Book</b:SourceType>
    <b:Guid>{9AD9963A-B047-4EF0-99A7-A1F87600CDD8}</b:Guid>
    <b:Author>
      <b:Author>
        <b:NameList>
          <b:Person>
            <b:Last>Castillo</b:Last>
            <b:First>Jonathan</b:First>
          </b:Person>
        </b:NameList>
      </b:Author>
    </b:Author>
    <b:Title>Texto de Estrategias de aprendizajeSeparatas, curso de psicopedagogía en Educación Superior en Medicina Familiar</b:Title>
    <b:Year>2002 </b:Year>
    <b:City>Buenos Aires</b:City>
    <b:Publisher>Hospital Italiano</b:Publisher>
    <b:RefOrder>80</b:RefOrder>
  </b:Source>
  <b:Source>
    <b:Tag>Sus09</b:Tag>
    <b:SourceType>JournalArticle</b:SourceType>
    <b:Guid>{C98908CF-E52A-4ED3-B0EF-BD81CDC0C948}</b:Guid>
    <b:Author>
      <b:Author>
        <b:NameList>
          <b:Person>
            <b:Last>Rodríguez</b:Last>
            <b:First>Susana</b:First>
          </b:Person>
        </b:NameList>
      </b:Author>
    </b:Author>
    <b:JournalName>Escritos de Psicología</b:JournalName>
    <b:Year>2009</b:Year>
    <b:Title>Auto-eficacia Docente, Motivación del Profesor</b:Title>
    <b:Pages>1-7</b:Pages>
    <b:RefOrder>81</b:RefOrder>
  </b:Source>
  <b:Source>
    <b:Tag>And05</b:Tag>
    <b:SourceType>JournalArticle</b:SourceType>
    <b:Guid>{59600123-1CDF-47DB-9E6F-B7FC6C446AC3}</b:Guid>
    <b:Author>
      <b:Author>
        <b:NameList>
          <b:Person>
            <b:Last>Hargreaves</b:Last>
            <b:First>Andy</b:First>
          </b:Person>
        </b:NameList>
      </b:Author>
    </b:Author>
    <b:Title>Enseñanza y aprendizaje</b:Title>
    <b:Year>2005</b:Year>
    <b:JournalName>Una educación para el cambio. Reinventar la educación de los adolecentes.</b:JournalName>
    <b:Pages>223-251</b:Pages>
    <b:RefOrder>82</b:RefOrder>
  </b:Source>
  <b:Source>
    <b:Tag>Jos061</b:Tag>
    <b:SourceType>JournalArticle</b:SourceType>
    <b:Guid>{772C2979-BC0C-4B3B-8493-3B5A535C9EC1}</b:Guid>
    <b:Author>
      <b:Author>
        <b:NameList>
          <b:Person>
            <b:Last>Monguet</b:Last>
            <b:First>Josep</b:First>
            <b:Middle>Mª</b:Middle>
          </b:Person>
        </b:NameList>
      </b:Author>
    </b:Author>
    <b:Title>Efecto del blendend learning sobre el rendimiento y la motivación de los estudiantes. </b:Title>
    <b:Year>2006</b:Year>
    <b:JournalName>Interciencia</b:JournalName>
    <b:RefOrder>83</b:RefOrder>
  </b:Source>
  <b:Source>
    <b:Tag>Man05</b:Tag>
    <b:SourceType>BookSection</b:SourceType>
    <b:Guid>{7516D0FC-4B65-444F-9857-EE70B8A5A94D}</b:Guid>
    <b:Author>
      <b:Author>
        <b:NameList>
          <b:Person>
            <b:Last>Castañeda</b:Last>
            <b:First>Manuel</b:First>
            <b:Middle>Moreno</b:Middle>
          </b:Person>
        </b:NameList>
      </b:Author>
      <b:BookAuthor>
        <b:NameList>
          <b:Person>
            <b:Last>Castañeda</b:Last>
            <b:First>Manuel</b:First>
            <b:Middle>Moreno</b:Middle>
          </b:Person>
        </b:NameList>
      </b:BookAuthor>
    </b:Author>
    <b:Title>La mediación docente en la educación a distancia</b:Title>
    <b:Year>2005</b:Year>
    <b:City>Guadalajara</b:City>
    <b:Publisher>U de G Virtual</b:Publisher>
    <b:BookTitle>Educación abierta y a distancia. Experiencias y perspectivas</b:BookTitle>
    <b:Pages>19-36</b:Pages>
    <b:RefOrder>84</b:RefOrder>
  </b:Source>
  <b:Source>
    <b:Tag>VER09</b:Tag>
    <b:SourceType>JournalArticle</b:SourceType>
    <b:Guid>{4D3CD836-7721-42DC-8E41-6CA2D60A6D7B}</b:Guid>
    <b:Author>
      <b:Author>
        <b:NameList>
          <b:Person>
            <b:Last>Vernengo</b:Last>
            <b:First>Ana</b:First>
          </b:Person>
        </b:NameList>
      </b:Author>
    </b:Author>
    <b:Title>Una propuesta de formación a la docencia universitaria</b:Title>
    <b:Year>2009</b:Year>
    <b:JournalName>Revista Iberoamericana de Educación</b:JournalName>
    <b:RefOrder>85</b:RefOrder>
  </b:Source>
  <b:Source>
    <b:Tag>Nel11</b:Tag>
    <b:SourceType>Book</b:SourceType>
    <b:Guid>{453A8BBE-2521-45F8-9E46-B3A6E01D428F}</b:Guid>
    <b:Title>Proceso de la investigación cualitativa</b:Title>
    <b:Year>2011</b:Year>
    <b:City>Colombia</b:City>
    <b:Publisher>Manual Moderno</b:Publisher>
    <b:Author>
      <b:Author>
        <b:NameList>
          <b:Person>
            <b:Last>Bautista</b:Last>
            <b:First>Nelly</b:First>
            <b:Middle>Patricia</b:Middle>
          </b:Person>
        </b:NameList>
      </b:Author>
    </b:Author>
    <b:RefOrder>86</b:RefOrder>
  </b:Source>
  <b:Source>
    <b:Tag>Med03</b:Tag>
    <b:SourceType>Book</b:SourceType>
    <b:Guid>{E66F17F3-8589-4868-AB84-55AFDB5DC82D}</b:Guid>
    <b:Author>
      <b:Author>
        <b:NameList>
          <b:Person>
            <b:Last>Medina</b:Last>
            <b:First>A.</b:First>
          </b:Person>
        </b:NameList>
      </b:Author>
    </b:Author>
    <b:Title> Enfoques, teorías y modelos de la Didáctica Enfoques, teorías y modelos de la Didáctica</b:Title>
    <b:Year>2003</b:Year>
    <b:City>Madrid</b:City>
    <b:Publisher>Prentice Hall</b:Publisher>
    <b:RefOrder>87</b:RefOrder>
  </b:Source>
  <b:Source>
    <b:Tag>Jul04</b:Tag>
    <b:SourceType>JournalArticle</b:SourceType>
    <b:Guid>{E157D4D7-2E48-410A-BD79-66D0BF00C3B8}</b:Guid>
    <b:Author>
      <b:Author>
        <b:NameList>
          <b:Person>
            <b:Last>Cabero</b:Last>
            <b:First>Julio</b:First>
          </b:Person>
        </b:NameList>
      </b:Author>
    </b:Author>
    <b:Title>La investigación en tecnologías de la educación</b:Title>
    <b:Year>2004 </b:Year>
    <b:JournalName>Bordón</b:JournalName>
    <b:Pages>617-634</b:Pages>
    <b:RefOrder>88</b:RefOrder>
  </b:Source>
  <b:Source>
    <b:Tag>Elo08</b:Tag>
    <b:SourceType>Misc</b:SourceType>
    <b:Guid>{7A1D321B-0BC5-4F2A-B14B-087F72B773FB}</b:Guid>
    <b:Title>Análisis de los modelos didácticos y estrategias de enseñanza en Teleformación: diseño y experimentación de un instrumento de evaluación de las estrategias de enseñanza de cursos telemáticos de formación universitaria</b:Title>
    <b:Year>2008</b:Year>
    <b:Author>
      <b:Author>
        <b:NameList>
          <b:Person>
            <b:Last>López</b:Last>
            <b:First>Eloy</b:First>
          </b:Person>
        </b:NameList>
      </b:Author>
    </b:Author>
    <b:PublicationTitle>Tesis doctoral</b:PublicationTitle>
    <b:StateProvince>Sevilla</b:StateProvince>
    <b:CountryRegion>España</b:CountryRegion>
    <b:Publisher>Universidad de Sevilla</b:Publisher>
    <b:RefOrder>89</b:RefOrder>
  </b:Source>
  <b:Source>
    <b:Tag>Ten10</b:Tag>
    <b:SourceType>InternetSite</b:SourceType>
    <b:Guid>{A40BB098-F785-408F-B639-534BE79823A1}</b:Guid>
    <b:Title>Tendencias pedagógicas</b:Title>
    <b:Year>2010</b:Year>
    <b:URL>http://www.tendenciaspedagogicas.com/articulos/2010_15_04.pdf</b:URL>
    <b:Author>
      <b:Author>
        <b:NameList>
          <b:Person>
            <b:Last>Mayorga</b:Last>
            <b:First>Mª</b:First>
            <b:Middle>José</b:Middle>
          </b:Person>
        </b:NameList>
      </b:Author>
    </b:Author>
    <b:RefOrder>90</b:RefOrder>
  </b:Source>
  <b:Source>
    <b:Tag>Góm07</b:Tag>
    <b:SourceType>Book</b:SourceType>
    <b:Guid>{8CE00BB9-B066-4BAA-AC0D-B0619785C961}</b:Guid>
    <b:Title> La naturaleza de las competencias básicas y sus aplicaciones pedagógicas. </b:Title>
    <b:Year>2007</b:Year>
    <b:City>Santander</b:City>
    <b:Publisher>Consejería de Educación del Gobierno de Cantabria.</b:Publisher>
    <b:Author>
      <b:Author>
        <b:NameList>
          <b:Person>
            <b:Last>Pérez</b:Last>
            <b:First>Gómes</b:First>
          </b:Person>
        </b:NameList>
      </b:Author>
    </b:Author>
    <b:RefOrder>91</b:RefOrder>
  </b:Source>
  <b:Source>
    <b:Tag>Mar09</b:Tag>
    <b:SourceType>Book</b:SourceType>
    <b:Guid>{3B7677B3-987C-43F3-97A3-A148A0C4F566}</b:Guid>
    <b:Author>
      <b:Author>
        <b:NameList>
          <b:Person>
            <b:Last>Marchesi</b:Last>
            <b:First>A.</b:First>
          </b:Person>
        </b:NameList>
      </b:Author>
    </b:Author>
    <b:Title>Los desafíos de las TIC para el cambio educativo</b:Title>
    <b:Year>2009</b:Year>
    <b:City>Madrid</b:City>
    <b:Publisher>Fundación Santillana</b:Publisher>
    <b:RefOrder>92</b:RefOrder>
  </b:Source>
  <b:Source>
    <b:Tag>Sun08</b:Tag>
    <b:SourceType>JournalArticle</b:SourceType>
    <b:Guid>{5DAF52BD-D205-48F4-9123-7264D477AEAA}</b:Guid>
    <b:Title>What drives a succesful e-learning? An empirical investigation of the critical factors influencing learn satisfaction.</b:Title>
    <b:Year>2008</b:Year>
    <b:Pages>1183-1202</b:Pages>
    <b:Author>
      <b:Author>
        <b:Corporate>Sun, P, Tsai, R.J. Finger, G. Chen Y. y Yeh, D.</b:Corporate>
      </b:Author>
    </b:Author>
    <b:JournalName>Computers and Education</b:JournalName>
    <b:RefOrder>93</b:RefOrder>
  </b:Source>
  <b:Source>
    <b:Tag>Her09</b:Tag>
    <b:SourceType>BookSection</b:SourceType>
    <b:Guid>{A9ECC85F-9D9A-4A5E-A6F9-4ECA6692D7F4}</b:Guid>
    <b:Author>
      <b:Author>
        <b:NameList>
          <b:Person>
            <b:Last>Hernández</b:Last>
            <b:First>G.</b:First>
          </b:Person>
        </b:NameList>
      </b:Author>
      <b:BookAuthor>
        <b:NameList>
          <b:Person>
            <b:Last>Barriga</b:Last>
            <b:First>F.</b:First>
            <b:Middle>Díaz</b:Middle>
          </b:Person>
        </b:NameList>
      </b:BookAuthor>
    </b:Author>
    <b:Title>Las TIC como herramienta para pensar e interpensar: un análisis conceptual y reflexiones sobre su empleo</b:Title>
    <b:BookTitle>Aprender con TIC en educación superior. Contribuciones desde el socioconstructivismo</b:BookTitle>
    <b:Year>2009</b:Year>
    <b:Pages>17-62</b:Pages>
    <b:City>México</b:City>
    <b:Publisher>UNAM</b:Publisher>
    <b:RefOrder>94</b:RefOrder>
  </b:Source>
  <b:Source>
    <b:Tag>Cab05</b:Tag>
    <b:SourceType>JournalArticle</b:SourceType>
    <b:Guid>{5169F4AC-20AA-4BF6-8351-A86AEC8A01DF}</b:Guid>
    <b:Title>Las TIC y las universidades: retos, posibilidades y preocupaciones</b:Title>
    <b:Year>2005</b:Year>
    <b:Pages>77-100</b:Pages>
    <b:Author>
      <b:Author>
        <b:NameList>
          <b:Person>
            <b:Last>Cabero</b:Last>
            <b:First>J.</b:First>
          </b:Person>
        </b:NameList>
      </b:Author>
    </b:Author>
    <b:JournalName>Revista de Educación Superior</b:JournalName>
    <b:RefOrder>95</b:RefOrder>
  </b:Source>
  <b:Source>
    <b:Tag>Lóp07</b:Tag>
    <b:SourceType>Book</b:SourceType>
    <b:Guid>{E749A473-2D2A-4698-9868-75E40296568C}</b:Guid>
    <b:Title>Las TIC en la educación: panorama internacional y situación española</b:Title>
    <b:Year>2007</b:Year>
    <b:Author>
      <b:Author>
        <b:Corporate>López, C.C. y Medina, C.J.</b:Corporate>
      </b:Author>
    </b:Author>
    <b:City>Madrid</b:City>
    <b:Publisher>Fundación Santillana</b:Publisher>
    <b:RefOrder>96</b:RefOrder>
  </b:Source>
  <b:Source>
    <b:Tag>Col06</b:Tag>
    <b:SourceType>JournalArticle</b:SourceType>
    <b:Guid>{516ECAF3-8160-4CD7-AC16-CFB12158A1D1}</b:Guid>
    <b:Title>Análisis y resolución de casos-problema mediante el aprendizaje colaborativo</b:Title>
    <b:Year>2006</b:Year>
    <b:Author>
      <b:Author>
        <b:Corporate>Coll, C., Mauri, T. y Onrubia, J.</b:Corporate>
      </b:Author>
    </b:Author>
    <b:JournalName>Revista de Universidad y Sociedad del Conocimiento</b:JournalName>
    <b:Pages>29-41</b:Pages>
    <b:RefOrder>97</b:RefOrder>
  </b:Source>
  <b:Source>
    <b:Tag>Chi05</b:Tag>
    <b:SourceType>Book</b:SourceType>
    <b:Guid>{3959E8ED-46D8-4724-9FDF-6B1BC1ADB633}</b:Guid>
    <b:Title>Criterios de evaluación de plataformas virutales de código abierto para ambientes de aprendizaje colaborativos</b:Title>
    <b:Year>2005</b:Year>
    <b:Author>
      <b:Author>
        <b:Corporate>Chianari, M., Pianucci, I. y Lucero, M.</b:Corporate>
      </b:Author>
    </b:Author>
    <b:City>Argentina</b:City>
    <b:Publisher>Universidad Nacional de San Luis</b:Publisher>
    <b:RefOrder>98</b:RefOrder>
  </b:Source>
  <b:Source>
    <b:Tag>Rig11</b:Tag>
    <b:SourceType>BookSection</b:SourceType>
    <b:Guid>{81BE68ED-7B17-42A7-8C96-0D245286D152}</b:Guid>
    <b:Title>El desarrollo de competencias para la investigación educativa en el nivel universitario: una experiencia semipresencial apoyada por ambientes virtuales de aprendizaje</b:Title>
    <b:Year>2011</b:Year>
    <b:City>México</b:City>
    <b:Publisher>UNAM</b:Publisher>
    <b:Author>
      <b:Author>
        <b:NameList>
          <b:Person>
            <b:Last>Rigo</b:Last>
            <b:First>Marco.</b:First>
          </b:Person>
        </b:NameList>
      </b:Author>
      <b:BookAuthor>
        <b:NameList>
          <b:Person>
            <b:Last>Barriga</b:Last>
            <b:First>Frida</b:First>
            <b:Middle>Díaz</b:Middle>
          </b:Person>
        </b:NameList>
      </b:BookAuthor>
    </b:Author>
    <b:BookTitle>Experiencias educativas en recursos digitales</b:BookTitle>
    <b:Pages>141-162</b:Pages>
    <b:RefOrder>99</b:RefOrder>
  </b:Source>
  <b:Source>
    <b:Tag>Pér11</b:Tag>
    <b:SourceType>BookSection</b:SourceType>
    <b:Guid>{DF8F45AA-F8CD-4C8C-9158-7977E3671ADC}</b:Guid>
    <b:Title>El papel del profesor y el uso de TIC como herramienta de apoyo</b:Title>
    <b:Year>2011</b:Year>
    <b:Pages>213-234</b:Pages>
    <b:Author>
      <b:Author>
        <b:NameList>
          <b:Person>
            <b:Last>Pérez</b:Last>
            <b:First>C.</b:First>
          </b:Person>
        </b:NameList>
      </b:Author>
      <b:BookAuthor>
        <b:NameList>
          <b:Person>
            <b:Last>Barriga</b:Last>
            <b:First>Frida</b:First>
            <b:Middle>Diaz</b:Middle>
          </b:Person>
        </b:NameList>
      </b:BookAuthor>
    </b:Author>
    <b:BookTitle>Experiencias educativas con recursos digitales</b:BookTitle>
    <b:City>México</b:City>
    <b:Publisher>UNAM</b:Publisher>
    <b:RefOrder>100</b:RefOrder>
  </b:Source>
  <b:Source>
    <b:Tag>Mon90</b:Tag>
    <b:SourceType>Book</b:SourceType>
    <b:Guid>{3233FC05-D897-4BAD-B24E-B6881329EFC0}</b:Guid>
    <b:Title>Estrategias de enseñanza y aprendizaje</b:Title>
    <b:Year>1990</b:Year>
    <b:City>Madrid</b:City>
    <b:Publisher>Graó</b:Publisher>
    <b:Author>
      <b:Author>
        <b:NameList>
          <b:Person>
            <b:Last>Monereo</b:Last>
            <b:First>C.</b:First>
          </b:Person>
        </b:NameList>
      </b:Author>
    </b:Author>
    <b:RefOrder>101</b:RefOrder>
  </b:Source>
  <b:Source>
    <b:Tag>Beg09</b:Tag>
    <b:SourceType>JournalArticle</b:SourceType>
    <b:Guid>{36039465-4056-4621-9D9B-0953B7794722}</b:Guid>
    <b:Title>Educación y nuevas tecnologías. Educación a Distancia y Educación Virtual.</b:Title>
    <b:Year>2009</b:Year>
    <b:Pages>209-222</b:Pages>
    <b:Author>
      <b:Author>
        <b:NameList>
          <b:Person>
            <b:Last>Begoña</b:Last>
            <b:First>M.</b:First>
          </b:Person>
        </b:NameList>
      </b:Author>
    </b:Author>
    <b:JournalName>Revista de Teoría y Didáctica de las Cienci</b:JournalName>
    <b:RefOrder>102</b:RefOrder>
  </b:Source>
  <b:Source>
    <b:Tag>MarcadorDePosición1</b:Tag>
    <b:SourceType>Book</b:SourceType>
    <b:Guid>{A725EF25-1CA5-4106-8BCA-F2DF1A7BB1E6}</b:Guid>
    <b:Author>
      <b:Author>
        <b:NameList>
          <b:Person>
            <b:Last>Carranza</b:Last>
            <b:First>M.</b:First>
            <b:Middle>del Rocío</b:Middle>
          </b:Person>
        </b:NameList>
      </b:Author>
    </b:Author>
    <b:Title>Las TIC como herramientas de enseñanza y aprendizaje</b:Title>
    <b:Year>2012</b:Year>
    <b:City>Tepatitlán</b:City>
    <b:Publisher>SINED</b:Publisher>
    <b:RefOrder>103</b:RefOrder>
  </b:Source>
  <b:Source>
    <b:Tag>MarcadorDePosición6</b:Tag>
    <b:SourceType>Misc</b:SourceType>
    <b:Guid>{B3C8AFC5-128F-431E-B905-71BBE4A68D78}</b:Guid>
    <b:Title>Estrategias de aprendizaje que utilizan los estudiantes de la carrera de Abogado Semiescolarizado del CUAltos</b:Title>
    <b:Author>
      <b:Author>
        <b:NameList>
          <b:Person>
            <b:Last>Carranza</b:Last>
            <b:First>Rocío</b:First>
          </b:Person>
        </b:NameList>
      </b:Author>
    </b:Author>
    <b:Year>2007</b:Year>
    <b:City>Tepatitlán de Morelos</b:City>
    <b:StateProvince>Jalisco</b:StateProvince>
    <b:CountryRegion>México</b:CountryRegion>
    <b:RefOrder>104</b:RefOrder>
  </b:Source>
  <b:Source>
    <b:Tag>Ovi09</b:Tag>
    <b:SourceType>JournalArticle</b:SourceType>
    <b:Guid>{4BC26A9D-318D-4B13-8B08-9A7B36AFA013}</b:Guid>
    <b:Author>
      <b:Author>
        <b:NameList>
          <b:Person>
            <b:Last>Oviedo</b:Last>
            <b:First>Yajaira</b:First>
            <b:Middle>del Carmen</b:Middle>
          </b:Person>
        </b:NameList>
      </b:Author>
    </b:Author>
    <b:Title>Competencias docentes para enfrentar la sociedad del conocimiento</b:Title>
    <b:JournalName>Apertura</b:JournalName>
    <b:Year>2009</b:Year>
    <b:Pages>76-83</b:Pages>
    <b:RefOrder>105</b:RefOrder>
  </b:Source>
  <b:Source>
    <b:Tag>Pim121</b:Tag>
    <b:SourceType>Book</b:SourceType>
    <b:Guid>{AA128984-EBA6-4C2E-A217-ACE18D32D374}</b:Guid>
    <b:Author>
      <b:Author>
        <b:NameList>
          <b:Person>
            <b:Last>Pimienta</b:Last>
            <b:First>Julio</b:First>
          </b:Person>
        </b:NameList>
      </b:Author>
    </b:Author>
    <b:Title>Estrategias de enseñanza aprendizaje</b:Title>
    <b:Year>2012</b:Year>
    <b:City>Estado de México</b:City>
    <b:Publisher>Pearson</b:Publisher>
    <b:RefOrder>106</b:RefOrder>
  </b:Source>
  <b:Source>
    <b:Tag>Gar02</b:Tag>
    <b:SourceType>Book</b:SourceType>
    <b:Guid>{AC559639-406D-4ADE-BB94-09D65D80D88F}</b:Guid>
    <b:Author>
      <b:Author>
        <b:Corporate>Garza, Rosa María; Leventhal, Susana</b:Corporate>
      </b:Author>
    </b:Author>
    <b:Title>Aprender cómo aprender</b:Title>
    <b:Year>2002</b:Year>
    <b:City>México</b:City>
    <b:Publisher>ITESM</b:Publisher>
    <b:RefOrder>107</b:RefOrder>
  </b:Source>
  <b:Source>
    <b:Tag>Man14</b:Tag>
    <b:SourceType>Misc</b:SourceType>
    <b:Guid>{1FCC2615-DE82-4F96-881B-05C7E90BFA48}</b:Guid>
    <b:Author>
      <b:Author>
        <b:NameList>
          <b:Person>
            <b:Last>Aguilera</b:Last>
            <b:First>Manuel</b:First>
          </b:Person>
        </b:NameList>
      </b:Author>
    </b:Author>
    <b:Title>Estrategias para el aprendizaje significativo en el área de matemáticos, en 4°, 5° y 6° grado de educación primaria caso: U.E –FE y ALEGRÍA, Puerto la Cruz, Estado Anzoátegui</b:Title>
    <b:Year>2014</b:Year>
    <b:Month>Enero</b:Month>
    <b:Day>13</b:Day>
    <b:Publisher>Universidad Central de Venezuela</b:Publisher>
    <b:RefOrder>108</b:RefOrder>
  </b:Source>
  <b:Source>
    <b:Tag>Ann11</b:Tag>
    <b:SourceType>JournalArticle</b:SourceType>
    <b:Guid>{1F82A5C7-B43B-4A10-8D53-75F464C9FC79}</b:Guid>
    <b:Author>
      <b:Author>
        <b:Corporate>Anna Escofet, Iolanda García, Begoña Gros</b:Corporate>
      </b:Author>
    </b:Author>
    <b:Title>Las nuevas culturas de aprendizaje y su incidencia en la educación superior</b:Title>
    <b:JournalName>Revista Mexicana de Investigación Educativa</b:JournalName>
    <b:Year>2011</b:Year>
    <b:Pages>1177-1195</b:Pages>
    <b:RefOrder>109</b:RefOrder>
  </b:Source>
  <b:Source>
    <b:Tag>Mon13</b:Tag>
    <b:SourceType>JournalArticle</b:SourceType>
    <b:Guid>{196AF705-55D3-4CB2-87DA-01347A48C448}</b:Guid>
    <b:Author>
      <b:Author>
        <b:NameList>
          <b:Person>
            <b:Last>Monereo</b:Last>
            <b:First>Carles</b:First>
          </b:Person>
        </b:NameList>
      </b:Author>
    </b:Author>
    <b:Title>Aprendizaje estratégico y Tecnologías de la Información y la Comunicación: una revisión crítica</b:Title>
    <b:JournalName>Teoría de la Educación</b:JournalName>
    <b:Year>2013</b:Year>
    <b:Pages>15-41</b:Pages>
    <b:RefOrder>110</b:RefOrder>
  </b:Source>
  <b:Source>
    <b:Tag>Cam14</b:Tag>
    <b:SourceType>JournalArticle</b:SourceType>
    <b:Guid>{52CD494D-0828-4CEA-8CD3-5DDF392D9B72}</b:Guid>
    <b:Title>Actividades de aprendizaje y TIC: Usos entre docentes de la Educación General Básica costarricense. Aproximación diagnóstica</b:Title>
    <b:Year>2014</b:Year>
    <b:Author>
      <b:Author>
        <b:NameList>
          <b:Person>
            <b:Last>Campos</b:Last>
            <b:First>Karolina</b:First>
          </b:Person>
        </b:NameList>
      </b:Author>
    </b:Author>
    <b:JournalName>Revista electrónica EDUCARE</b:JournalName>
    <b:RefOrder>111</b:RefOrder>
  </b:Source>
  <b:Source>
    <b:Tag>Car13</b:Tag>
    <b:SourceType>JournalArticle</b:SourceType>
    <b:Guid>{6BE2A2A5-482E-4E08-AC62-1F83D746D6D5}</b:Guid>
    <b:Author>
      <b:Author>
        <b:NameList>
          <b:Person>
            <b:Last>Marcelo</b:Last>
            <b:First>Carlos</b:First>
          </b:Person>
        </b:NameList>
      </b:Author>
    </b:Author>
    <b:Title>Las tecnología para la innovación y la práctica docente</b:Title>
    <b:JournalName>Revista Brasileira de Educación</b:JournalName>
    <b:Year>2013</b:Year>
    <b:RefOrder>112</b:RefOrder>
  </b:Source>
  <b:Source>
    <b:Tag>Luz13</b:Tag>
    <b:SourceType>JournalArticle</b:SourceType>
    <b:Guid>{C31105F3-EF48-49D5-9E5A-33F80749D71C}</b:Guid>
    <b:Author>
      <b:Author>
        <b:NameList>
          <b:Person>
            <b:Last>Dary</b:Last>
            <b:First>Luz</b:First>
          </b:Person>
        </b:NameList>
      </b:Author>
    </b:Author>
    <b:Title>Impacto de un curso mediado por la Web 2.0 en el desarrollo profesional de un grupo de futuros docentes de inglés</b:Title>
    <b:JournalName>Revista de la Facultad de Humanidades</b:JournalName>
    <b:Year>2013</b:Year>
    <b:RefOrder>113</b:RefOrder>
  </b:Source>
  <b:Source>
    <b:Tag>Mej14</b:Tag>
    <b:SourceType>JournalArticle</b:SourceType>
    <b:Guid>{564A12C8-53CB-4109-8C22-3F75F0567804}</b:Guid>
    <b:Author>
      <b:Author>
        <b:NameList>
          <b:Person>
            <b:Last>Mejia A.</b:Last>
            <b:First>G.</b:First>
          </b:Person>
        </b:NameList>
      </b:Author>
    </b:Author>
    <b:Title>Evaluación, Diseño, e Influencia de Estrategias de Instrucción-Aprendizaje en el Desempeño Académico de los Estudiantes de Ingenieria Civil en la Universidad Industrial de Santander, Colombia </b:Title>
    <b:JournalName>Journal of Construction Engineering and Management</b:JournalName>
    <b:Year>2014</b:Year>
    <b:RefOrder>114</b:RefOrder>
  </b:Source>
  <b:Source>
    <b:Tag>Den11</b:Tag>
    <b:SourceType>Report</b:SourceType>
    <b:Guid>{75437B77-76FF-47E7-8CBA-236688AE963B}</b:Guid>
    <b:Author>
      <b:Author>
        <b:Corporate>Deninse Farías, Freddy Rojas Velásquez</b:Corporate>
      </b:Author>
    </b:Author>
    <b:Title>Estrategias lúdicas para la enseñanza de la matemática en estudiantes que inician estudios superiores / Leisure strategies for teaching mathematics in students who enter higher education</b:Title>
    <b:Year>2011</b:Year>
    <b:Publisher>Universidad Nacional Abierta</b:Publisher>
    <b:City>Venezuela</b:City>
    <b:RefOrder>115</b:RefOrder>
  </b:Source>
  <b:Source>
    <b:Tag>Nor13</b:Tag>
    <b:SourceType>JournalArticle</b:SourceType>
    <b:Guid>{2C1F9F15-7F51-447C-BE75-B481C8B77B23}</b:Guid>
    <b:Title>Estrategias mediadas por la tecnología que contribuyen al desarrollo y socialización del conocimiento en el área de matemáticas de nivel básico</b:Title>
    <b:Year>2013</b:Year>
    <b:Author>
      <b:Author>
        <b:Corporate> Norma Constanza Patiño Chicué, Salomón de Jesús Bárcenas, Juan Manuel Fernández</b:Corporate>
      </b:Author>
    </b:Author>
    <b:JournalName>Zona Próxima</b:JournalName>
    <b:RefOrder>116</b:RefOrder>
  </b:Source>
  <b:Source>
    <b:Tag>Ros12</b:Tag>
    <b:SourceType>JournalArticle</b:SourceType>
    <b:Guid>{A8969064-AE06-449A-ACD6-EC3D7D3BDD75}</b:Guid>
    <b:Author>
      <b:Author>
        <b:Corporate>Rosa Amaro de Chacín, Carmen Brioli, Irama García, Rossana Chacín</b:Corporate>
      </b:Author>
    </b:Author>
    <b:Title>La valoración del diseño instruccional y la e-moderación en experiencias didácticas virtuales en el contexto universitario. </b:Title>
    <b:JournalName> Revista de pedagogía </b:JournalName>
    <b:Year>2012</b:Year>
    <b:RefOrder>117</b:RefOrder>
  </b:Source>
  <b:Source>
    <b:Tag>Ana14</b:Tag>
    <b:SourceType>JournalArticle</b:SourceType>
    <b:Guid>{D71F2516-EB8C-4DEF-B117-71E54D48A83F}</b:Guid>
    <b:Author>
      <b:Author>
        <b:Corporate> Ana Belén Mirete Ruiz, Alberto García Sánchez</b:Corporate>
      </b:Author>
    </b:Author>
    <b:Title>Rendimiento académico y TIC una experiencia con webs didácticas en la universidad de Murcia</b:Title>
    <b:JournalName> Revista de medios y educación</b:JournalName>
    <b:Year>2014</b:Year>
    <b:Pages>169-183</b:Pages>
    <b:RefOrder>118</b:RefOrder>
  </b:Source>
  <b:Source>
    <b:Tag>Urr12</b:Tag>
    <b:SourceType>Report</b:SourceType>
    <b:Guid>{ACD508C0-9610-4AC2-A11C-D6CFF07D44B9}</b:Guid>
    <b:Author>
      <b:Author>
        <b:NameList>
          <b:Person>
            <b:Last>Urrea</b:Last>
            <b:First>Gloria</b:First>
            <b:Middle>Luz</b:Middle>
          </b:Person>
        </b:NameList>
      </b:Author>
    </b:Author>
    <b:Title>Diseño de una estrategia didáctica para la enseñanza-aprendizaje de la trigonometría mediada por las nuevas tecnologías: estudio de caso en el curso nivelatorio de matemáticas básicas de la Universidad Nacional de Colombia, sede Medellín.</b:Title>
    <b:Year>2012</b:Year>
    <b:Publisher>Universidad Nacional de Colombia</b:Publisher>
    <b:City>Medellín, Colombia</b:City>
    <b:RefOrder>119</b:RefOrder>
  </b:Source>
  <b:Source>
    <b:Tag>Jud06</b:Tag>
    <b:SourceType>JournalArticle</b:SourceType>
    <b:Guid>{E62905A2-2FBF-4EC6-91D6-B60B483E43AA}</b:Guid>
    <b:Title>Efectos de una estrategia instruccional mediada por tecnologías digitales sobre el desempeño estudiantil  </b:Title>
    <b:Year>2006</b:Year>
    <b:Author>
      <b:Author>
        <b:NameList>
          <b:Person>
            <b:Last>Francisco</b:Last>
            <b:First>Judith</b:First>
          </b:Person>
        </b:NameList>
      </b:Author>
    </b:Author>
    <b:JournalName>Compendiu,</b:JournalName>
    <b:RefOrder>120</b:RefOrder>
  </b:Source>
  <b:Source>
    <b:Tag>Gus13</b:Tag>
    <b:SourceType>Report</b:SourceType>
    <b:Guid>{06BCE0A9-8758-478E-B2A9-FF1E908CF22F}</b:Guid>
    <b:Title>Implementación de una estrategia de enseñanza mediada por la plataforma Moodle para el aprendizaje significativo de la suma de números enteros en el grado sexto de la Institución Educativa Cisneros, </b:Title>
    <b:Year>2013</b:Year>
    <b:Author>
      <b:Author>
        <b:NameList>
          <b:Person>
            <b:Last>Zuleta</b:Last>
            <b:First>Gustavo</b:First>
            <b:Middle>Adolfo Rúa</b:Middle>
          </b:Person>
        </b:NameList>
      </b:Author>
    </b:Author>
    <b:Publisher>Universidad de Colombia</b:Publisher>
    <b:City>Medellín, Colombia</b:City>
    <b:RefOrder>121</b:RefOrder>
  </b:Source>
  <b:Source>
    <b:Tag>Mau</b:Tag>
    <b:SourceType>JournalArticle</b:SourceType>
    <b:Guid>{E85A6B7B-7CCE-45BF-B6E9-A894BEA80F9F}</b:Guid>
    <b:Title>Influencia de las estrategias instruccionales basadas en simulaciones sobre el nivel de aprendizaje</b:Title>
    <b:Author>
      <b:Author>
        <b:Corporate>Mauro Hernández, Arsenio Pérez, Beatriz García</b:Corporate>
      </b:Author>
    </b:Author>
    <b:JournalName>Revista Científica Teorías, Enfoques y Aplicaciones en las Ciencias Sociales</b:JournalName>
    <b:Year>2001</b:Year>
    <b:Pages>71-84</b:Pages>
    <b:RefOrder>122</b:RefOrder>
  </b:Source>
  <b:Source>
    <b:Tag>Mar11</b:Tag>
    <b:SourceType>Report</b:SourceType>
    <b:Guid>{6AC9C17D-E030-48A2-9471-E52FC3638B8C}</b:Guid>
    <b:Title>Aprendizaje interactivo en la enseñanza de estadística a través de sitios web con metodología B-learning. Un estudio empírico. </b:Title>
    <b:Year>2011</b:Year>
    <b:Author>
      <b:Author>
        <b:NameList>
          <b:Person>
            <b:Last>González</b:Last>
            <b:First>Mariana</b:First>
          </b:Person>
        </b:NameList>
      </b:Author>
    </b:Author>
    <b:Publisher>Universidad de Alicante</b:Publisher>
    <b:City>Alicante, España</b:City>
    <b:RefOrder>123</b:RefOrder>
  </b:Source>
  <b:Source>
    <b:Tag>Mod</b:Tag>
    <b:SourceType>DocumentFromInternetSite</b:SourceType>
    <b:Guid>{FF4D7CF3-5E9B-442D-9054-114E0332BEDD}</b:Guid>
    <b:Title>Modelo de enseñanza mediado para el desarrollo profesional docente de estudiantes en formación, con énfasis en el trabajo colaborativo virtual</b:Title>
    <b:Author>
      <b:Author>
        <b:Corporate>Fainholc, Beatriz. Zangara, Alejandra. Grassis, C.</b:Corporate>
      </b:Author>
    </b:Author>
    <b:InternetSiteTitle>Repositorio institucional de la UNLP</b:InternetSiteTitle>
    <b:Year>2013</b:Year>
    <b:Month>Mayo</b:Month>
    <b:Day>04</b:Day>
    <b:URL>//hdl.handle.net/10915/26816</b:URL>
    <b:RefOrder>124</b:RefOrder>
  </b:Source>
  <b:Source>
    <b:Tag>Car131</b:Tag>
    <b:SourceType>JournalArticle</b:SourceType>
    <b:Guid>{DC362F5B-F2BA-4B36-98CC-1157CB1530C2}</b:Guid>
    <b:Title>  La utilidad de las TIC para la promoción de aprendizajes en la Educación Superior</b:Title>
    <b:Year>2013</b:Year>
    <b:Pages>189-227</b:Pages>
    <b:Author>
      <b:Author>
        <b:Corporate>Carolina España Chavarría y Alba Canales García</b:Corporate>
      </b:Author>
    </b:Author>
    <b:JournalName> Revista Teoría de la Educación </b:JournalName>
    <b:RefOrder>125</b:RefOrder>
  </b:Source>
  <b:Source>
    <b:Tag>Col11</b:Tag>
    <b:SourceType>DocumentFromInternetSite</b:SourceType>
    <b:Guid>{9C7AFF62-A714-4292-92CC-FD1E917DA19C}</b:Guid>
    <b:Title> La formación del profesorado basada en redes de aprendizaje virtual: aplicación de la técnica dafo </b:Title>
    <b:Year>2011</b:Year>
    <b:Author>
      <b:Author>
        <b:NameList>
          <b:Person>
            <b:Last>Colas Bravo P</b:Last>
            <b:First>Pons</b:First>
            <b:Middle>J de P.</b:Middle>
          </b:Person>
        </b:NameList>
      </b:Author>
    </b:Author>
    <b:URL>http://campus.usal.es/~teoriaeducacion/rev_numero_05/n5_art_colas_pablos.htm </b:URL>
    <b:RefOrder>126</b:RefOrder>
  </b:Source>
  <b:Source>
    <b:Tag>Mar07</b:Tag>
    <b:SourceType>DocumentFromInternetSite</b:SourceType>
    <b:Guid>{1CCF1FC5-D333-4EB0-A703-11978ABB55A2}</b:Guid>
    <b:Author>
      <b:Author>
        <b:Corporate>Marín Díaz V, Romero López MA.</b:Corporate>
      </b:Author>
    </b:Author>
    <b:Title> Las redes de comunicación para el aprendizaje y la formación docente</b:Title>
    <b:InternetSiteTitle> Revista Electrónica de Tecnología Educativa</b:InternetSiteTitle>
    <b:Year>2007</b:Year>
    <b:URL>http://edutec.rediris.es/Revelec2/revelec23/marin_romero/marin_romero </b:URL>
    <b:RefOrder>127</b:RefOrder>
  </b:Source>
  <b:Source>
    <b:Tag>Rep</b:Tag>
    <b:SourceType>Report</b:SourceType>
    <b:Guid>{C1AA1337-69E4-4651-9F27-28A2B236D09D}</b:Guid>
    <b:Title>Repensar la relación entre las TIC y la enseñanza universitaria: Problemas y soluciones</b:Title>
    <b:Author>
      <b:Author>
        <b:NameList>
          <b:Person>
            <b:Last>Izquierdo</b:Last>
            <b:First>Rosa</b:First>
            <b:Middle>María Rodríguez</b:Middle>
          </b:Person>
        </b:NameList>
      </b:Author>
    </b:Author>
    <b:Year>2011</b:Year>
    <b:Publisher>Universidad de Granada </b:Publisher>
    <b:City>Granada, España</b:City>
    <b:RefOrder>128</b:RefOrder>
  </b:Source>
  <b:Source>
    <b:Tag>Mar</b:Tag>
    <b:SourceType>JournalArticle</b:SourceType>
    <b:Guid>{D16381C9-5088-4E43-AE2A-1C3B206E9AC1}</b:Guid>
    <b:Author>
      <b:Author>
        <b:Corporate>María Cristina Rinaudo, Analía Chiecher y Danilo Donolo</b:Corporate>
      </b:Author>
    </b:Author>
    <b:Title>Motivación y uso de estrategias en estudiantes universitarios.  Su evaluación a partir del Motivated Strategies Learning Questionnaire </b:Title>
    <b:JournalName>Anales de Psicología</b:JournalName>
    <b:Year>2003</b:Year>
    <b:Pages>107-119</b:Pages>
    <b:RefOrder>129</b:RefOrder>
  </b:Source>
  <b:Source>
    <b:Tag>Ana09</b:Tag>
    <b:SourceType>JournalArticle</b:SourceType>
    <b:Guid>{4F61D90C-0419-466A-BCB9-7C59C397143B}</b:Guid>
    <b:Author>
      <b:Author>
        <b:NameList>
          <b:Person>
            <b:Last>Vernengo</b:Last>
            <b:First>Ana</b:First>
          </b:Person>
        </b:NameList>
      </b:Author>
    </b:Author>
    <b:Title>Una propuesta de formación a la docencia universitaria</b:Title>
    <b:JournalName>Revista Iberoamericana de Educación</b:JournalName>
    <b:Year>2009</b:Year>
    <b:RefOrder>130</b:RefOrder>
  </b:Source>
  <b:Source>
    <b:Tag>Lil11</b:Tag>
    <b:SourceType>JournalArticle</b:SourceType>
    <b:Guid>{F74E5468-1B64-4BBF-A25B-866E955B4C34}</b:Guid>
    <b:Author>
      <b:Author>
        <b:NameList>
          <b:Person>
            <b:Last>Rodríguez</b:Last>
            <b:First>Lilián</b:First>
            <b:Middle>Ivetthe Salado</b:Middle>
          </b:Person>
        </b:NameList>
      </b:Author>
    </b:Author>
    <b:Title>Contribución de los recursos educativos abiertos al aprendizaje significativo de las tecnologías de información y comunicación en el estudiante universitario</b:Title>
    <b:JournalName>Revista Internacional  Administración y Finanzas</b:JournalName>
    <b:Year>2011</b:Year>
    <b:Pages>101-115</b:Pages>
    <b:RefOrder>131</b:RefOrder>
  </b:Source>
  <b:Source>
    <b:Tag>Jen10</b:Tag>
    <b:SourceType>Report</b:SourceType>
    <b:Guid>{8104130B-82B1-4AC9-BA88-FE7340FCE5B3}</b:Guid>
    <b:Title>Didáctica para la enseñanza universitaria: modalidad virtual</b:Title>
    <b:Year>2010</b:Year>
    <b:Author>
      <b:Author>
        <b:NameList>
          <b:Person>
            <b:Last>Molano</b:Last>
            <b:First>Jenny</b:First>
            <b:Middle>Yamile</b:Middle>
          </b:Person>
        </b:NameList>
      </b:Author>
    </b:Author>
    <b:Publisher>Pontificia Universidad Xaveriana</b:Publisher>
    <b:City>Bogotá</b:City>
    <b:RefOrder>132</b:RefOrder>
  </b:Source>
  <b:Source>
    <b:Tag>lópez</b:Tag>
    <b:SourceType>JournalArticle</b:SourceType>
    <b:Guid>{695AA2EA-8769-4B28-8269-87C98708EF37}</b:Guid>
    <b:Author>
      <b:Author>
        <b:NameList>
          <b:Person>
            <b:Last>López de la Madrid</b:Last>
            <b:First>M.C.</b:First>
            <b:Middle>Espinoza, A. Flores K.</b:Middle>
          </b:Person>
        </b:NameList>
      </b:Author>
    </b:Author>
    <b:Title>Percepción sobre las tecnologías de la información y comunicación en los docentes de una universidad mexicana: el Centro Universitario del Sur de la Universidad de Guadalajara</b:Title>
    <b:JournalName>Revistra Electrónica de Investigación Educativa</b:JournalName>
    <b:Year>2006</b:Year>
    <b:RefOrder>133</b:RefOrder>
  </b:Source>
  <b:Source>
    <b:Tag>Joh10</b:Tag>
    <b:SourceType>Report</b:SourceType>
    <b:Guid>{2D23BB56-D053-4ED6-A65A-6187A63671D1}</b:Guid>
    <b:Author>
      <b:Author>
        <b:Corporate>Johnson, L., Smith, R. Levine, a. Stone, S.</b:Corporate>
      </b:Author>
    </b:Author>
    <b:Title>The 2010 Horizon Report: Edición en español</b:Title>
    <b:Year>2010</b:Year>
    <b:Publisher>The New Media Consortium</b:Publisher>
    <b:City>Texas</b:City>
    <b:RefOrder>134</b:RefOrder>
  </b:Source>
  <b:Source>
    <b:Tag>Cañ12</b:Tag>
    <b:SourceType>JournalArticle</b:SourceType>
    <b:Guid>{C4640FD9-3E7C-421F-8BAC-05BBAE2A5EE4}</b:Guid>
    <b:Title>Enfoque docente de la enseñanza y el aprendizaje de los profesores universitarios y usos educativos de las TIC</b:Title>
    <b:Year>2012</b:Year>
    <b:Author>
      <b:Author>
        <b:NameList>
          <b:Person>
            <b:Last>Cañada</b:Last>
            <b:First>María</b:First>
            <b:Middle>Dolors</b:Middle>
          </b:Person>
        </b:NameList>
      </b:Author>
    </b:Author>
    <b:JournalName>Revista de Educación</b:JournalName>
    <b:RefOrder>135</b:RefOrder>
  </b:Source>
  <b:Source>
    <b:Tag>Col10</b:Tag>
    <b:SourceType>JournalArticle</b:SourceType>
    <b:Guid>{790CCE7F-37BF-4B9B-B515-A20F68FD6B3D}</b:Guid>
    <b:Author>
      <b:Author>
        <b:NameList>
          <b:Person>
            <b:Last>Coll</b:Last>
            <b:First>César</b:First>
          </b:Person>
        </b:NameList>
      </b:Author>
    </b:Author>
    <b:Title>Enseñar y aprender en el mundo actual: desafíos y encrucijadas</b:Title>
    <b:JournalName>Pensamiento Iberoamericano</b:JournalName>
    <b:Year>2010</b:Year>
    <b:Pages>47-66</b:Pages>
    <b:RefOrder>136</b:RefOrder>
  </b:Source>
  <b:Source>
    <b:Tag>Vil09</b:Tag>
    <b:SourceType>Report</b:SourceType>
    <b:Guid>{01D8277E-50D8-4F35-ABED-C38DAB23FD5E}</b:Guid>
    <b:Title>Conocimientos y habilidades docentes en TIC de profesores en LCE </b:Title>
    <b:Year>2009</b:Year>
    <b:Author>
      <b:Author>
        <b:NameList>
          <b:Person>
            <b:Last>Villa</b:Last>
            <b:First>Alma</b:First>
          </b:Person>
        </b:NameList>
      </b:Author>
    </b:Author>
    <b:Publisher>COMIE</b:Publisher>
    <b:RefOrder>137</b:RefOrder>
  </b:Source>
  <b:Source>
    <b:Tag>Riv09</b:Tag>
    <b:SourceType>Report</b:SourceType>
    <b:Guid>{073E8476-23BB-406D-866E-8E4DFD0F431D}</b:Guid>
    <b:Author>
      <b:Author>
        <b:NameList>
          <b:Person>
            <b:Last>Rivera</b:Last>
            <b:First>Alma</b:First>
          </b:Person>
        </b:NameList>
      </b:Author>
    </b:Author>
    <b:Title>Docencia y TIC en educación Superior: el papel central de la concepción didáctica del docente</b:Title>
    <b:Year>2009</b:Year>
    <b:Publisher>COMIE</b:Publisher>
    <b:RefOrder>138</b:RefOrder>
  </b:Source>
  <b:Source>
    <b:Tag>Bea10</b:Tag>
    <b:SourceType>JournalArticle</b:SourceType>
    <b:Guid>{C9FB11FF-E0C9-4272-8D67-6828C4D8C74A}</b:Guid>
    <b:Author>
      <b:Author>
        <b:NameList>
          <b:Person>
            <b:Last>Fainholc</b:Last>
            <b:First>Beatriz</b:First>
          </b:Person>
        </b:NameList>
      </b:Author>
    </b:Author>
    <b:Title>La formación científico-tecnológica digital en educación superior</b:Title>
    <b:JournalName>Revista de Universidad y Sociedad del Conocimiento</b:JournalName>
    <b:Year>2010</b:Year>
    <b:RefOrder>139</b:RefOrder>
  </b:Source>
  <b:Source>
    <b:Tag>Mor09</b:Tag>
    <b:SourceType>Report</b:SourceType>
    <b:Guid>{EFD82B5E-FEEA-4F63-8FFB-02DF1084E825}</b:Guid>
    <b:Author>
      <b:Author>
        <b:NameList>
          <b:Person>
            <b:Last>Mortis</b:Last>
            <b:First>Sonia</b:First>
            <b:Middle>Verónica</b:Middle>
          </b:Person>
        </b:NameList>
      </b:Author>
    </b:Author>
    <b:Title>Efectividad de los Objetos de Aprendizaje en un Curso Modalidad Mixta</b:Title>
    <b:Year>2009</b:Year>
    <b:Publisher>Virtual Educa</b:Publisher>
    <b:RefOrder>140</b:RefOrder>
  </b:Source>
  <b:Source>
    <b:Tag>Ele09</b:Tag>
    <b:SourceType>Report</b:SourceType>
    <b:Guid>{7300A5EC-9D3F-405F-8B91-CACAB3689A3C}</b:Guid>
    <b:Title>El estudio de Hinostroza</b:Title>
    <b:Year>2009</b:Year>
    <b:RefOrder>141</b:RefOrder>
  </b:Source>
  <b:Source>
    <b:Tag>Bas10</b:Tag>
    <b:SourceType>Report</b:SourceType>
    <b:Guid>{11DCAD32-9DA3-4C68-90E9-86BB5B53F004}</b:Guid>
    <b:Author>
      <b:Author>
        <b:NameList>
          <b:Person>
            <b:Last>Bastos</b:Last>
            <b:First>María</b:First>
            <b:Middle>Inés</b:Middle>
          </b:Person>
        </b:NameList>
      </b:Author>
    </b:Author>
    <b:Title>El Desarrollo de Competencias en TIC para la educación en la formación de docentes en América Latina </b:Title>
    <b:Year>2010</b:Year>
    <b:Publisher>documento preparado para la Conferencia “El Impacto de las TICs en la educación”, UNESCO</b:Publisher>
    <b:City>Brasilia</b:City>
    <b:RefOrder>142</b:RefOrder>
  </b:Source>
  <b:Source>
    <b:Tag>Bar04</b:Tag>
    <b:SourceType>JournalArticle</b:SourceType>
    <b:Guid>{AD7766D9-7C2E-49F9-A328-A2CAE645D9C6}</b:Guid>
    <b:Author>
      <b:Author>
        <b:NameList>
          <b:Person>
            <b:Last>Bartolomé Pina</b:Last>
            <b:First>Antonio</b:First>
          </b:Person>
        </b:NameList>
      </b:Author>
    </b:Author>
    <b:Title> “Blended learning. Conceptos básicos”.</b:Title>
    <b:Year>2004</b:Year>
    <b:JournalName> Pixel-Bit. Revista de Medios y Educación</b:JournalName>
    <b:RefOrder>143</b:RefOrder>
  </b:Source>
  <b:Source>
    <b:Tag>Tur10</b:Tag>
    <b:SourceType>JournalArticle</b:SourceType>
    <b:Guid>{322490DF-66F3-4C36-A502-DFAA7C4CF40C}</b:Guid>
    <b:Author>
      <b:Author>
        <b:NameList>
          <b:Person>
            <b:Last>Osbaldo</b:Last>
            <b:First>Turpo</b:First>
          </b:Person>
        </b:NameList>
      </b:Author>
    </b:Author>
    <b:Title>Contexto y desarrollo de la modalidad educativa Blenden Learning en el sistema universitario Iberoamericano</b:Title>
    <b:JournalName>Revista Mexicana de Investigación Educativa</b:JournalName>
    <b:Year>2010</b:Year>
    <b:Pages>345-370</b:Pages>
    <b:RefOrder>144</b:RefOrder>
  </b:Source>
  <b:Source>
    <b:Tag>Per13</b:Tag>
    <b:SourceType>Report</b:SourceType>
    <b:Guid>{A174C448-8972-4AC7-A7C5-2144E492CD19}</b:Guid>
    <b:Title>Perspectivas Tecnologías Educación Superior en América Latina 2013-2018</b:Title>
    <b:Year>2013</b:Year>
    <b:Author>
      <b:Author>
        <b:NameList>
          <b:Person>
            <b:Last>Consortium</b:Last>
            <b:First>The</b:First>
            <b:Middle>New Media</b:Middle>
          </b:Person>
        </b:NameList>
      </b:Author>
    </b:Author>
    <b:RefOrder>145</b:RefOrder>
  </b:Source>
  <b:Source>
    <b:Tag>Ser</b:Tag>
    <b:SourceType>Misc</b:SourceType>
    <b:Guid>{BE51FFA8-406C-4D55-940E-3C563A75FE07}</b:Guid>
    <b:Title>Serie Memorias Colección Biblioteca de la Educación Superior, ANUIES</b:Title>
    <b:RefOrder>146</b:RefOrder>
  </b:Source>
  <b:Source>
    <b:Tag>Jor</b:Tag>
    <b:SourceType>JournalArticle</b:SourceType>
    <b:Guid>{ECF37C1B-5E24-4A69-8E65-E66F44630EE6}</b:Guid>
    <b:Title>Efecdtos diferenciales de dos estrategias didácticas sobre el aprendizaje en estudiantes universitarios</b:Title>
    <b:Author>
      <b:Author>
        <b:NameList>
          <b:Person>
            <b:Last>Sánchez</b:Last>
            <b:First>Jorge</b:First>
            <b:Middle>Nossa</b:Middle>
          </b:Person>
        </b:NameList>
      </b:Author>
    </b:Author>
    <b:JournalName>Fundación Universitaria Konrad Lorenz, Bogotá Colombia Suma Psicológica</b:JournalName>
    <b:Year>2007</b:Year>
    <b:Pages>289-312</b:Pages>
    <b:RefOrder>147</b:RefOrder>
  </b:Source>
  <b:Source>
    <b:Tag>Guz01</b:Tag>
    <b:SourceType>Misc</b:SourceType>
    <b:Guid>{8E7148B5-0FEA-4FCB-B44F-0649FECD57AE}</b:Guid>
    <b:Title>Competencias docentes universitarias para el desarrollo del aprendizaje significativo del alumnado a través del e-learning y el b-learning</b:Title>
    <b:Year>2001</b:Year>
    <b:Author>
      <b:Author>
        <b:NameList>
          <b:Person>
            <b:Last>Guzmán</b:Last>
            <b:First>Carolina</b:First>
          </b:Person>
        </b:NameList>
      </b:Author>
    </b:Author>
    <b:CountryRegion>Venezuela</b:CountryRegion>
    <b:RefOrder>148</b:RefOrder>
  </b:Source>
  <b:Source>
    <b:Tag>Osb09</b:Tag>
    <b:SourceType>JournalArticle</b:SourceType>
    <b:Guid>{2F97A63F-E222-40DD-9092-65364DC5889F}</b:Guid>
    <b:Author>
      <b:Author>
        <b:NameList>
          <b:Person>
            <b:Last>Gebera</b:Last>
            <b:First>Osbaldo</b:First>
            <b:Middle>Washington Turpo</b:Middle>
          </b:Person>
        </b:NameList>
      </b:Author>
    </b:Author>
    <b:Title>Contexto y desarrollo de la modalidad educativa blended learning en el sistema universitario iberoamericano</b:Title>
    <b:JournalName>Revista Mexicana de Investigacion Educativa</b:JournalName>
    <b:Year>2009</b:Year>
    <b:Pages>345-370</b:Pages>
    <b:RefOrder>149</b:RefOrder>
  </b:Source>
  <b:Source>
    <b:Tag>Álv091</b:Tag>
    <b:SourceType>Book</b:SourceType>
    <b:Guid>{3B5EB20E-CE2B-4A67-B4F3-C0C293D52EA4}</b:Guid>
    <b:Author>
      <b:Author>
        <b:NameList>
          <b:Person>
            <b:Last>Álvarez-Gayou</b:Last>
            <b:First>Juan</b:First>
            <b:Middle>Luis</b:Middle>
          </b:Person>
        </b:NameList>
      </b:Author>
    </b:Author>
    <b:Title>Cómo hacer investigación cualitativa, fundamentos y metodología</b:Title>
    <b:Year>2009</b:Year>
    <b:City>México</b:City>
    <b:Publisher>Paidós</b:Publisher>
    <b:RefOrder>150</b:RefOrder>
  </b:Source>
  <b:Source>
    <b:Tag>Lóp11</b:Tag>
    <b:SourceType>JournalArticle</b:SourceType>
    <b:Guid>{EC1071FF-250A-4E5A-9799-33084B515CBB}</b:Guid>
    <b:Author>
      <b:Author>
        <b:Corporate>López, Eloy; Ballesteros, Cristobal</b:Corporate>
      </b:Author>
    </b:Author>
    <b:Title>Valoración didáctica de curos universitarios en red  desde una perspectiva constructivista e investigadora</b:Title>
    <b:JournalName>Revista Iberoamericana de Educación a Distancia</b:JournalName>
    <b:Year>2011</b:Year>
    <b:Pages>87-112</b:Pages>
    <b:RefOrder>151</b:RefOrder>
  </b:Source>
  <b:Source>
    <b:Tag>Col99</b:Tag>
    <b:SourceType>Book</b:SourceType>
    <b:Guid>{E073C87B-8B3B-4C21-AF7F-38304FC826AC}</b:Guid>
    <b:Author>
      <b:Author>
        <b:NameList>
          <b:Person>
            <b:Last>Coll</b:Last>
            <b:First>César.</b:First>
          </b:Person>
        </b:NameList>
      </b:Author>
    </b:Author>
    <b:Title>Desarrollo psicológico y educación</b:Title>
    <b:Year>1999</b:Year>
    <b:City>Madrid</b:City>
    <b:Publisher>Alianza Psicológica, S.A.</b:Publisher>
    <b:RefOrder>152</b:RefOrder>
  </b:Source>
  <b:Source>
    <b:Tag>Car97</b:Tag>
    <b:SourceType>Book</b:SourceType>
    <b:Guid>{5EC692CD-8FFB-4BCA-A362-3D216254180D}</b:Guid>
    <b:Title>El constructivismo</b:Title>
    <b:Year>1997</b:Year>
    <b:Author>
      <b:Author>
        <b:NameList>
          <b:Person>
            <b:Last>Carretero</b:Last>
            <b:First>Mario</b:First>
          </b:Person>
        </b:NameList>
      </b:Author>
    </b:Author>
    <b:City>México</b:City>
    <b:Publisher>Progreso</b:Publisher>
    <b:RefOrder>153</b:RefOrder>
  </b:Source>
  <b:Source>
    <b:Tag>Woo05</b:Tag>
    <b:SourceType>Book</b:SourceType>
    <b:Guid>{B7B2FE77-F5F3-46CC-943E-C45E2A4BFDAE}</b:Guid>
    <b:Author>
      <b:Author>
        <b:NameList>
          <b:Person>
            <b:Last>Woolfolk</b:Last>
            <b:First>Anita</b:First>
            <b:Middle>E</b:Middle>
          </b:Person>
        </b:NameList>
      </b:Author>
    </b:Author>
    <b:Title>Educational Psychology, Active Learning Edition, 9th</b:Title>
    <b:Year>2005</b:Year>
    <b:City>Burgin, KY</b:City>
    <b:RefOrder>154</b:RefOrder>
  </b:Source>
  <b:Source>
    <b:Tag>Col89</b:Tag>
    <b:SourceType>Book</b:SourceType>
    <b:Guid>{E63D4203-CC06-453A-8AC1-855D43E27114}</b:Guid>
    <b:Author>
      <b:Author>
        <b:NameList>
          <b:Person>
            <b:Last>Coll</b:Last>
            <b:First>César</b:First>
          </b:Person>
        </b:NameList>
      </b:Author>
    </b:Author>
    <b:Title>Marco psicologico para el curriculum escolar</b:Title>
    <b:Year>1989</b:Year>
    <b:City>Buenos Aires</b:City>
    <b:Publisher>Paidos</b:Publisher>
    <b:RefOrder>155</b:RefOrder>
  </b:Source>
  <b:Source>
    <b:Tag>And77</b:Tag>
    <b:SourceType>Book</b:SourceType>
    <b:Guid>{557B2EC3-FB59-456E-9408-3BE30AF8E2F2}</b:Guid>
    <b:Author>
      <b:Author>
        <b:NameList>
          <b:Person>
            <b:Last>Anderson</b:Last>
            <b:First>R.</b:First>
            <b:Middle>y otros,</b:Middle>
          </b:Person>
        </b:NameList>
      </b:Author>
    </b:Author>
    <b:Title>Schooling and the Acquisition of Knowledge. </b:Title>
    <b:Year>1977</b:Year>
    <b:City>Hillsdale</b:City>
    <b:Publisher>NJ: Erlbaum</b:Publisher>
    <b:RefOrder>156</b:RefOrder>
  </b:Source>
  <b:Source>
    <b:Tag>Koh72</b:Tag>
    <b:SourceType>Book</b:SourceType>
    <b:Guid>{03FC407D-FB50-47CF-A16C-3001D26D650F}</b:Guid>
    <b:Author>
      <b:Author>
        <b:Corporate>Kohlberg y Mayer</b:Corporate>
      </b:Author>
    </b:Author>
    <b:Title>Development as the Aim of education</b:Title>
    <b:Year>1972</b:Year>
    <b:Publisher>Harvard Educational Review</b:Publisher>
    <b:RefOrder>157</b:RefOrder>
  </b:Source>
  <b:Source>
    <b:Tag>Rei87</b:Tag>
    <b:SourceType>Book</b:SourceType>
    <b:Guid>{3D261853-E16E-4042-BD8C-3E15F9C1890F}</b:Guid>
    <b:Author>
      <b:Author>
        <b:NameList>
          <b:Person>
            <b:Last>Reigeluth</b:Last>
            <b:First>C</b:First>
          </b:Person>
        </b:NameList>
      </b:Author>
    </b:Author>
    <b:Title> Instructional Theories in Action: Lessons Illustrating Selected Theories and Models</b:Title>
    <b:Year>1987</b:Year>
    <b:City>Hillsdale</b:City>
    <b:Publisher>NJ: Erlbaum</b:Publisher>
    <b:RefOrder>158</b:RefOrder>
  </b:Source>
  <b:Source>
    <b:Tag>Man98</b:Tag>
    <b:SourceType>JournalArticle</b:SourceType>
    <b:Guid>{05B5BA59-A191-48EA-B341-2A70FFFF4421}</b:Guid>
    <b:Title>a ciudad informacional. Tecnologías de la información, estructuración económica y el proceso urbano-regional</b:Title>
    <b:Year>1998</b:Year>
    <b:Author>
      <b:Author>
        <b:NameList>
          <b:Person>
            <b:Last>Castells</b:Last>
            <b:First>Manuel</b:First>
          </b:Person>
        </b:NameList>
      </b:Author>
    </b:Author>
    <b:JournalName>Revista Bibliográfica de Geografía y Ciencias Sociales</b:JournalName>
    <b:RefOrder>159</b:RefOrder>
  </b:Source>
  <b:Source>
    <b:Tag>Bat</b:Tag>
    <b:SourceType>Book</b:SourceType>
    <b:Guid>{EBAD6C2A-A8ED-40EE-AF8C-94DCD97CD03F}</b:Guid>
    <b:Author>
      <b:Author>
        <b:NameList>
          <b:Person>
            <b:Last>Bates</b:Last>
            <b:First>T.</b:First>
          </b:Person>
        </b:NameList>
      </b:Author>
    </b:Author>
    <b:Publisher>Editorial Gedis</b:Publisher>
    <b:Title>¿Cómo gestionar el cambio tecnológico . Estrategias para los responsables de los centros universitarios?</b:Title>
    <b:Year>2001</b:Year>
    <b:City>Barcelona</b:City>
    <b:RefOrder>160</b:RefOrder>
  </b:Source>
  <b:Source>
    <b:Tag>Die02</b:Tag>
    <b:SourceType>Book</b:SourceType>
    <b:Guid>{CA575194-9257-49CA-87D3-D4DBFB5FE5AE}</b:Guid>
    <b:Author>
      <b:Author>
        <b:NameList>
          <b:Person>
            <b:Last>Diesbach</b:Last>
            <b:First>Nicole</b:First>
          </b:Person>
        </b:NameList>
      </b:Author>
    </b:Author>
    <b:Title>Los retos de la educación en el amanecer del nuevo</b:Title>
    <b:Year>2002</b:Year>
    <b:City>España</b:City>
    <b:Publisher>La Llave</b:Publisher>
    <b:RefOrder>161</b:RefOrder>
  </b:Source>
  <b:Source>
    <b:Tag>Rho04</b:Tag>
    <b:SourceType>Book</b:SourceType>
    <b:Guid>{68F29082-1442-49A9-89FC-8C5890378935}</b:Guid>
    <b:Author>
      <b:Author>
        <b:NameList>
          <b:Person>
            <b:Last>Bates</b:Last>
            <b:First>Rhonda</b:First>
            <b:Middle>M. Epper y A.W. (Tony)</b:Middle>
          </b:Person>
        </b:NameList>
      </b:Author>
    </b:Author>
    <b:Title>Enseñar al profesorado cómo utilizar la tecnología. Buenas prácticas de instituciones líderes</b:Title>
    <b:Year>2004</b:Year>
    <b:City>Barcelona</b:City>
    <b:Publisher>UOC</b:Publisher>
    <b:RefOrder>162</b:RefOrder>
  </b:Source>
  <b:Source>
    <b:Tag>San04</b:Tag>
    <b:SourceType>Book</b:SourceType>
    <b:Guid>{065FC47C-0C0F-4784-88C4-A7F6866B3FBD}</b:Guid>
    <b:Title>La transformación de las universidades a través de las TIC</b:Title>
    <b:Year>2004</b:Year>
    <b:City>Barcelona</b:City>
    <b:Publisher>UOC</b:Publisher>
    <b:Author>
      <b:Author>
        <b:Corporate>Sangrá A. González M.</b:Corporate>
      </b:Author>
    </b:Author>
    <b:RefOrder>163</b:RefOrder>
  </b:Source>
  <b:Source>
    <b:Tag>Bar05</b:Tag>
    <b:SourceType>Book</b:SourceType>
    <b:Guid>{0616F3A8-CE49-4472-BC79-9D8644037E3A}</b:Guid>
    <b:Author>
      <b:Author>
        <b:NameList>
          <b:Person>
            <b:Last>Barocio</b:Last>
            <b:First>R.</b:First>
          </b:Person>
        </b:NameList>
      </b:Author>
    </b:Author>
    <b:Title>La formación docente para la innovación educativ</b:Title>
    <b:Year>2004</b:Year>
    <b:City>México</b:City>
    <b:Publisher>Trillas</b:Publisher>
    <b:RefOrder>164</b:RefOrder>
  </b:Source>
  <b:Source>
    <b:Tag>Lóp071</b:Tag>
    <b:SourceType>DocumentFromInternetSite</b:SourceType>
    <b:Guid>{0D534040-FEEB-4644-9E78-5B0AFBC895F3}</b:Guid>
    <b:Author>
      <b:Author>
        <b:NameList>
          <b:Person>
            <b:Last>López</b:Last>
            <b:First>M.</b:First>
          </b:Person>
        </b:NameList>
      </b:Author>
    </b:Author>
    <b:Title> Uso de las TIC en la educación superior de México. Un estudio de caso</b:Title>
    <b:Year>2007</b:Year>
    <b:InternetSiteTitle>Apertura</b:InternetSiteTitle>
    <b:URL>López, M. (2007),: http://www.udgvirtual.udg.mx/apertura/num7/pdfs/tic_educacion.pdf</b:URL>
    <b:RefOrder>165</b:RefOrder>
  </b:Source>
  <b:Source>
    <b:Tag>Dua</b:Tag>
    <b:SourceType>Book</b:SourceType>
    <b:Guid>{CF22AD70-BB44-44FF-88D2-93E0F081E627}</b:Guid>
    <b:Author>
      <b:Author>
        <b:Corporate>Duart, Joseph M y Sangrá, Albert.</b:Corporate>
      </b:Author>
    </b:Author>
    <b:City>Barcelona</b:City>
    <b:Publisher>Gedisa. Biblioteca de la educación.</b:Publisher>
    <b:Title>Aprender de la virtualidad</b:Title>
    <b:Year>2002</b:Year>
    <b:RefOrder>166</b:RefOrder>
  </b:Source>
  <b:Source>
    <b:Tag>Gar01</b:Tag>
    <b:SourceType>Book</b:SourceType>
    <b:Guid>{534DB3E6-1789-4B18-86C1-F76CAF984798}</b:Guid>
    <b:Author>
      <b:Author>
        <b:NameList>
          <b:Person>
            <b:Last>García Aretio</b:Last>
            <b:First>L</b:First>
          </b:Person>
        </b:NameList>
      </b:Author>
    </b:Author>
    <b:Title>he Technological Consolidation of UNED in Spain.  International Review of Research in Open and Distance Learning.</b:Title>
    <b:Year>2001</b:Year>
    <b:City>Barcelona</b:City>
    <b:RefOrder>167</b:RefOrder>
  </b:Source>
  <b:Source>
    <b:Tag>Las05</b:Tag>
    <b:SourceType>Book</b:SourceType>
    <b:Guid>{86C571F2-24C4-4F59-AC0D-0083547A3A46}</b:Guid>
    <b:Author>
      <b:Author>
        <b:NameList>
          <b:Person>
            <b:Last>Laster</b:Last>
            <b:First>S.</b:First>
            <b:Middle>et al.</b:Middle>
          </b:Person>
        </b:NameList>
      </b:Author>
    </b:Author>
    <b:Title> "Redefining blended learning". Presentation at the Sloan-C Workshop on Blended Learning, Chicago, IL. Laurillard, D. (2002), Rethinking University Teaching (segunda edición)</b:Title>
    <b:Year>2005</b:Year>
    <b:City>Londres</b:City>
    <b:Publisher>Routledge</b:Publisher>
    <b:RefOrder>168</b:RefOrder>
  </b:Source>
  <b:Source>
    <b:Tag>Gar021</b:Tag>
    <b:SourceType>DocumentFromInternetSite</b:SourceType>
    <b:Guid>{40D81F9D-BF7D-425D-ADCB-FA4B448B3BC9}</b:Guid>
    <b:Title> "Introducction to Hybrid Courses", Teaching with Technology Today.</b:Title>
    <b:Year>2002</b:Year>
    <b:Author>
      <b:Author>
        <b:Corporate>Garnham, C. y Kaleta, R.</b:Corporate>
      </b:Author>
    </b:Author>
    <b:URL>http://www.uwsa.edu/ttt/articles/garnham.htm</b:URL>
    <b:RefOrder>169</b:RefOrder>
  </b:Source>
  <b:Source>
    <b:Tag>Bal06</b:Tag>
    <b:SourceType>JournalArticle</b:SourceType>
    <b:Guid>{8ADE5F7A-3E5B-44F3-8EBF-0FF4D6423EAB}</b:Guid>
    <b:Title>"Teaching research methods to undergraduate psychology students using an active cooperative learning approach"</b:Title>
    <b:Year>2006</b:Year>
    <b:Author>
      <b:Author>
        <b:Corporate>Ball, C. T. y Pelco, L. E. </b:Corporate>
      </b:Author>
    </b:Author>
    <b:JournalName>International Journal of Teaching and Learning in Higher Education</b:JournalName>
    <b:Pages> 147-154</b:Pages>
    <b:RefOrder>170</b:RefOrder>
  </b:Source>
  <b:Source>
    <b:Tag>Cri05</b:Tag>
    <b:SourceType>Book</b:SourceType>
    <b:Guid>{43418776-3FD3-4D90-8FA9-5BAC2C54D487}</b:Guid>
    <b:Title>Análisis de las estrategias de enseñanza con TIC´s ¿Un nuevo contexto metodológico en secundaria?</b:Title>
    <b:Year>2005</b:Year>
    <b:Author>
      <b:Author>
        <b:NameList>
          <b:Person>
            <b:Last>Sales</b:Last>
            <b:First>Cristina</b:First>
          </b:Person>
        </b:NameList>
      </b:Author>
    </b:Author>
    <b:City>Valencia, España</b:City>
    <b:Publisher>Universitat de Valencia</b:Publisher>
    <b:RefOrder>171</b:RefOrder>
  </b:Source>
  <b:Source>
    <b:Tag>Ang09</b:Tag>
    <b:SourceType>Book</b:SourceType>
    <b:Guid>{6654DE48-E50F-4CB0-A125-89D440488CD8}</b:Guid>
    <b:Author>
      <b:Author>
        <b:NameList>
          <b:Person>
            <b:Last>Girola</b:Last>
            <b:First>Angela</b:First>
          </b:Person>
        </b:NameList>
      </b:Author>
    </b:Author>
    <b:Title>Estrategias de uso de las tecnologías de información y comunicación en la educación superior venezolana: Caso profesorado de la Universidad Metropolitana</b:Title>
    <b:Year>2009</b:Year>
    <b:City>Sevilla, España</b:City>
    <b:Publisher>Universidad de Sevilla</b:Publisher>
    <b:RefOrder>172</b:RefOrder>
  </b:Source>
  <b:Source>
    <b:Tag>Rai01</b:Tag>
    <b:SourceType>JournalArticle</b:SourceType>
    <b:Guid>{7C054AB3-9B8B-4498-83B8-D69BC6999B16}</b:Guid>
    <b:Title>Factores que inciden en la aplicación de estrategias docentes para el aprendizaje significativo del alumno en educación básica</b:Title>
    <b:Year>2001</b:Year>
    <b:Author>
      <b:Author>
        <b:NameList>
          <b:Person>
            <b:Last>González</b:Last>
            <b:First>Raiza.</b:First>
          </b:Person>
        </b:NameList>
      </b:Author>
    </b:Author>
    <b:JournalName>Telos</b:JournalName>
    <b:Pages>193-210</b:Pages>
    <b:RefOrder>173</b:RefOrder>
  </b:Source>
  <b:Source>
    <b:Tag>Sir</b:Tag>
    <b:SourceType>JournalArticle</b:SourceType>
    <b:Guid>{E6C0ED83-67B5-40D6-8050-4423A5181E7F}</b:Guid>
    <b:Author>
      <b:Author>
        <b:NameList>
          <b:Person>
            <b:Last>Siria</b:Last>
            <b:First>Padilla</b:First>
          </b:Person>
        </b:NameList>
      </b:Author>
    </b:Author>
    <b:Title>Competencias pedagógicas y función docente en las comunidades virtuales de aprendizaje</b:Title>
    <b:JournalName>Estudios pedagógicos</b:JournalName>
    <b:Year>2013</b:Year>
    <b:Pages>85-101</b:Pages>
    <b:RefOrder>174</b:RefOrder>
  </b:Source>
  <b:Source>
    <b:Tag>Col081</b:Tag>
    <b:SourceType>JournalArticle</b:SourceType>
    <b:Guid>{F60090FF-825B-4EB6-B397-E47B88C3FE74}</b:Guid>
    <b:Title>Las comunidades virtuales de aprendizaje</b:Title>
    <b:Year>2008</b:Year>
    <b:Author>
      <b:Author>
        <b:Corporate>Coll, C., Bustos, A. y Engel, A. </b:Corporate>
      </b:Author>
    </b:Author>
    <b:City> Madrid</b:City>
    <b:Publisher>Morata</b:Publisher>
    <b:JournalName>Psicología de la educación virtual </b:JournalName>
    <b:Pages>299-320</b:Pages>
    <b:RefOrder>175</b:RefOrder>
  </b:Source>
  <b:Source>
    <b:Tag>Vae01</b:Tag>
    <b:SourceType>Book</b:SourceType>
    <b:Guid>{55890FD8-7A90-48DD-9927-48C283C08D49}</b:Guid>
    <b:Title>Cómo dar clase a los que no quieren</b:Title>
    <b:Year>2001</b:Year>
    <b:Author>
      <b:Author>
        <b:NameList>
          <b:Person>
            <b:Last>Vaello</b:Last>
            <b:First>O.</b:First>
          </b:Person>
        </b:NameList>
      </b:Author>
    </b:Author>
    <b:City>España</b:City>
    <b:Publisher>Graó</b:Publisher>
    <b:RefOrder>176</b:RefOrder>
  </b:Source>
  <b:Source>
    <b:Tag>Nei76</b:Tag>
    <b:SourceType>Book</b:SourceType>
    <b:Guid>{C2018000-0BE2-4A3D-B5B3-64BE0AF7309A}</b:Guid>
    <b:Author>
      <b:Author>
        <b:NameList>
          <b:Person>
            <b:Last>Neisser</b:Last>
            <b:First>Ulric.</b:First>
          </b:Person>
        </b:NameList>
      </b:Author>
    </b:Author>
    <b:Title>Cognition and reality: principles and implications of cognitive psychology</b:Title>
    <b:Year>1976</b:Year>
    <b:City>San Francisco </b:City>
    <b:Publisher>W. H. Freeman &amp; Co</b:Publisher>
    <b:RefOrder>177</b:RefOrder>
  </b:Source>
  <b:Source>
    <b:Tag>Ric10</b:Tag>
    <b:SourceType>JournalArticle</b:SourceType>
    <b:Guid>{36E1F992-76D9-42CB-856A-34BC7AAB1164}</b:Guid>
    <b:Author>
      <b:Author>
        <b:NameList>
          <b:Person>
            <b:Last>Marí</b:Last>
            <b:First>Ricard</b:First>
          </b:Person>
        </b:NameList>
      </b:Author>
    </b:Author>
    <b:Title>Propuesta de análisis fenomenológico de los datos obtenidos en la entrevista</b:Title>
    <b:JournalName>Ciencias de la Educaicón</b:JournalName>
    <b:Year>2010</b:Year>
    <b:Pages>113-132</b:Pages>
    <b:RefOrder>178</b:RefOrder>
  </b:Source>
  <b:Source>
    <b:Tag>Her08</b:Tag>
    <b:SourceType>ConferenceProceedings</b:SourceType>
    <b:Guid>{1AB38F7D-E1B5-4C9A-80A5-7449A8A91034}</b:Guid>
    <b:Title>El matrimonio cuantitativo-cualitativo: el paradigma mixto</b:Title>
    <b:Year>2008</b:Year>
    <b:Author>
      <b:Author>
        <b:NameList>
          <b:Person>
            <b:Last>Hernández Sampieri</b:Last>
            <b:First>R.</b:First>
            <b:Middle>y Mendoza, C. P.</b:Middle>
          </b:Person>
        </b:NameList>
      </b:Author>
    </b:Author>
    <b:Publisher>Sexto Congreso de Investigación en Sexología</b:Publisher>
    <b:City>Villahermosa, Tabasco</b:City>
    <b:ConferenceName>Sexto Congreso de Investigación en Sexología</b:ConferenceName>
    <b:RefOrder>179</b:RefOrder>
  </b:Source>
  <b:Source>
    <b:Tag>Joh03</b:Tag>
    <b:SourceType>JournalArticle</b:SourceType>
    <b:Guid>{A5C8D133-5812-4619-802F-138BC131D494}</b:Guid>
    <b:Title>Data collection strategies in mixed methods researc</b:Title>
    <b:Pages>297-319</b:Pages>
    <b:Year>2003</b:Year>
    <b:Author>
      <b:Author>
        <b:Corporate>Johnson R. B., &amp; Turner, L. A.</b:Corporate>
      </b:Author>
    </b:Author>
    <b:JournalName> Handbook of mixed methods in social and behavioral research</b:JournalName>
    <b:RefOrder>180</b:RefOrder>
  </b:Source>
  <b:Source>
    <b:Tag>Car06</b:Tag>
    <b:SourceType>JournalArticle</b:SourceType>
    <b:Guid>{2FC3ACC7-2C01-4C71-94DF-FC5C881EC142}</b:Guid>
    <b:Author>
      <b:Author>
        <b:NameList>
          <b:Person>
            <b:Last>Varguillas</b:Last>
            <b:First>Carmen</b:First>
          </b:Person>
        </b:NameList>
      </b:Author>
    </b:Author>
    <b:Title>El uso de atlas.Ti y la creatividad del investigador en el análisis cualitativo de contenido upel. Instituto Pedagógico Rural el mácaro</b:Title>
    <b:JournalName>Revista de Educación Laurus</b:JournalName>
    <b:Year>2006</b:Year>
    <b:Pages>73-87</b:Pages>
    <b:RefOrder>1</b:RefOrder>
  </b:Source>
  <b:Source>
    <b:Tag>Cha04</b:Tag>
    <b:SourceType>DocumentFromInternetSite</b:SourceType>
    <b:Guid>{30AFB04B-A631-4B30-B002-284C3B477B05}</b:Guid>
    <b:Author>
      <b:Author>
        <b:NameList>
          <b:Person>
            <b:Last>Chacón</b:Last>
            <b:First>Edixon</b:First>
          </b:Person>
        </b:NameList>
      </b:Author>
    </b:Author>
    <b:Title>El uso del ATLAS/TI como herramienta para el análisis de datos cualitativos en investigaciones educativas</b:Title>
    <b:Year>2004</b:Year>
    <b:InternetSiteTitle>Primeras jornadas universitarias</b:InternetSiteTitle>
    <b:URL>http://www.uned.es/jutedu/ChaconEdixon-IJUTE-Comunicacion.PDF</b:URL>
    <b:RefOrder>181</b:RefOrder>
  </b:Source>
  <b:Source>
    <b:Tag>Car09</b:Tag>
    <b:SourceType>JournalArticle</b:SourceType>
    <b:Guid>{F71EA7AA-B61A-46AD-8A2A-BE466110266A}</b:Guid>
    <b:Author>
      <b:Author>
        <b:NameList>
          <b:Person>
            <b:Last>Román</b:Last>
            <b:First>Carlos</b:First>
          </b:Person>
        </b:NameList>
      </b:Author>
    </b:Author>
    <b:Title>Sobre la retroalimentación o el feedback en la educación superior on line</b:Title>
    <b:JournalName>Revista Virtual Universitad Católica del Norte</b:JournalName>
    <b:Year>2009</b:Year>
    <b:Pages>1-18</b:Pages>
    <b:RefOrder>2</b:RefOrder>
  </b:Source>
  <b:Source>
    <b:Tag>Jul10</b:Tag>
    <b:SourceType>JournalArticle</b:SourceType>
    <b:Guid>{49274AA9-A6B6-4C05-ADF7-A1D873161355}</b:Guid>
    <b:Author>
      <b:Author>
        <b:NameList>
          <b:Person>
            <b:Last>Argoti</b:Last>
            <b:First>Julio</b:First>
          </b:Person>
        </b:NameList>
      </b:Author>
    </b:Author>
    <b:Title>Modelo de aprendizaje y TIC en la escuela</b:Title>
    <b:JournalName>UNIMAR</b:JournalName>
    <b:Year>2010</b:Year>
    <b:Pages>79-88</b:Pages>
    <b:RefOrder>182</b:RefOrder>
  </b:Source>
  <b:Source>
    <b:Tag>Día05</b:Tag>
    <b:SourceType>JournalArticle</b:SourceType>
    <b:Guid>{6D369A97-B763-404F-B056-F0F06AE11844}</b:Guid>
    <b:Author>
      <b:Author>
        <b:NameList>
          <b:Person>
            <b:Last>Díaz Barriga</b:Last>
            <b:First>A.</b:First>
          </b:Person>
        </b:NameList>
      </b:Author>
    </b:Author>
    <b:Title>El profesor de educación superior frente a las demandas de los nuevos debates educativos</b:Title>
    <b:JournalName>Perfiles Educativos</b:JournalName>
    <b:Year>2005</b:Year>
    <b:Pages> 9-30</b:Pages>
    <b:RefOrder>183</b:RefOrder>
  </b:Source>
  <b:Source>
    <b:Tag>MON03</b:Tag>
    <b:SourceType>Book</b:SourceType>
    <b:Guid>{4723D02C-2498-459D-8B46-2DA5616E4416}</b:Guid>
    <b:Title>La universidad ante la nueva cultura educativa: enseñar y aprender para la autonomía</b:Title>
    <b:Year>2003</b:Year>
    <b:Author>
      <b:Author>
        <b:Corporate>Monereo, C., Pozo, J. I.</b:Corporate>
      </b:Author>
    </b:Author>
    <b:City>Madrid</b:City>
    <b:Publisher>Síntesis</b:Publisher>
    <b:RefOrder>184</b:RefOrder>
  </b:Source>
  <b:Source>
    <b:Tag>MarcadorDePosición9</b:Tag>
    <b:SourceType>JournalArticle</b:SourceType>
    <b:Guid>{C21C5788-7E9B-4879-96D2-BE2F0E8B36F1}</b:Guid>
    <b:Author>
      <b:Author>
        <b:NameList>
          <b:Person>
            <b:Last>Cabero</b:Last>
            <b:First>Julio</b:First>
          </b:Person>
        </b:NameList>
      </b:Author>
    </b:Author>
    <b:Title>La investigación en tecnologías de la educación</b:Title>
    <b:Year>2004</b:Year>
    <b:JournalName>Bordón</b:JournalName>
    <b:Pages>617-634</b:Pages>
    <b:RefOrder>185</b:RefOrder>
  </b:Source>
  <b:Source>
    <b:Tag>Gon12</b:Tag>
    <b:SourceType>JournalArticle</b:SourceType>
    <b:Guid>{B6CF6E93-9535-4177-A56D-5652A0AE0FDD}</b:Guid>
    <b:Title>Formación del docente en contextos b-learning: implicaciones tecnológicas, investigas y humanísticas</b:Title>
    <b:Year>2012</b:Year>
    <b:Author>
      <b:Author>
        <b:NameList>
          <b:Person>
            <b:Last>González,</b:Last>
            <b:First>K</b:First>
          </b:Person>
          <b:Person>
            <b:Last> Padilla,</b:Last>
            <b:First>J.E.</b:First>
          </b:Person>
          <b:Person>
            <b:Last> Rincón</b:Last>
            <b:First>D.A.</b:First>
          </b:Person>
        </b:NameList>
      </b:Author>
    </b:Author>
    <b:JournalName>Revista Virtual Universidad Católica del Norte</b:JournalName>
    <b:RefOrder>186</b:RefOrder>
  </b:Source>
  <b:Source>
    <b:Tag>Lop06</b:Tag>
    <b:SourceType>JournalArticle</b:SourceType>
    <b:Guid>{F0FF88A3-72C7-4249-9E37-1DCE485FF4A1}</b:Guid>
    <b:Author>
      <b:Author>
        <b:NameList>
          <b:Person>
            <b:Last>López</b:Last>
            <b:First>R.</b:First>
          </b:Person>
        </b:NameList>
      </b:Author>
    </b:Author>
    <b:Title>Hacia un sistema virtual para la educación en México</b:Title>
    <b:JournalName>Apertura</b:JournalName>
    <b:Year>2006</b:Year>
    <b:Pages>7-23</b:Pages>
    <b:RefOrder>187</b:RefOrder>
  </b:Source>
  <b:Source>
    <b:Tag>Cer15</b:Tag>
    <b:SourceType>DocumentFromInternetSite</b:SourceType>
    <b:Guid>{34720344-F7CA-4159-B251-39643CCCAB2A}</b:Guid>
    <b:Author>
      <b:Author>
        <b:NameList>
          <b:Person>
            <b:Last>Certfyme</b:Last>
          </b:Person>
        </b:NameList>
      </b:Author>
    </b:Author>
    <b:Title>www.educActiva.com.mx</b:Title>
    <b:Year>2015</b:Year>
    <b:Month>04</b:Month>
    <b:Day>03</b:Day>
    <b:URL> http://www.educactiva.com.mx/index.php/noticias/e-learning/43-estadisticas-sobre-el- mercado-del-e-learning-para-2013</b:URL>
    <b:RefOrder>188</b:RefOrder>
  </b:Source>
  <b:Source>
    <b:Tag>Bis11</b:Tag>
    <b:SourceType>DocumentFromInternetSite</b:SourceType>
    <b:Guid>{27C8D1C0-7697-4F71-A483-64A29DDCEBC1}</b:Guid>
    <b:Title> www.americalearningmedia.com</b:Title>
    <b:Year>2011</b:Year>
    <b:URL>www.americalearningmedia.com/component/content/article/24-indicadores/82-amplia-incorporacion-del-eleaning-en-universidades-latinoamericanas</b:URL>
    <b:Author>
      <b:Author>
        <b:NameList>
          <b:Person>
            <b:Last>Biscay</b:Last>
            <b:First>C.</b:First>
          </b:Person>
        </b:NameList>
      </b:Author>
    </b:Author>
    <b:RefOrder>189</b:RefOrder>
  </b:Source>
  <b:Source>
    <b:Tag>Guz</b:Tag>
    <b:SourceType>BookSection</b:SourceType>
    <b:Guid>{DF904BA7-372E-4A80-979E-FE46585D731F}</b:Guid>
    <b:Author>
      <b:Author>
        <b:NameList>
          <b:Person>
            <b:Last>Guzmán Valenzuela</b:Last>
            <b:First>Carolina</b:First>
          </b:Person>
          <b:Person>
            <b:Last>González López</b:Last>
            <b:First>Juan</b:First>
            <b:Middle>Jose</b:Middle>
          </b:Person>
        </b:NameList>
      </b:Author>
    </b:Author>
    <b:Title>Competencias docentes universitarias para el desarrollo del  aprendizaje significativo del alumnado a través del e-learning y el b-learning</b:Title>
    <b:Year>2011</b:Year>
    <b:RefOrder>190</b:RefOrder>
  </b:Source>
  <b:Source>
    <b:Tag>MarcadorDePosición10</b:Tag>
    <b:SourceType>Misc</b:SourceType>
    <b:Guid>{FE7E15BF-77E1-4FFA-A9D6-E437F60941BE}</b:Guid>
    <b:Title>Plan de Desarrollo Nacional</b:Title>
    <b:Year>2013</b:Year>
    <b:Publisher>Gobierno de México</b:Publisher>
    <b:RefOrder>191</b:RefOrder>
  </b:Source>
  <b:Source>
    <b:Tag>Can12</b:Tag>
    <b:SourceType>JournalArticle</b:SourceType>
    <b:Guid>{5CD77B37-8D76-4B49-95CA-41D17316CE82}</b:Guid>
    <b:Title>Enfoque docente de la enseñanza y el aprendizaje de los profesores universitarios y usos educativos de las TIC</b:Title>
    <b:Year>2012</b:Year>
    <b:Author>
      <b:Author>
        <b:NameList>
          <b:Person>
            <b:Last>Cañada</b:Last>
            <b:First>M.</b:First>
            <b:Middle>D.</b:Middle>
          </b:Person>
        </b:NameList>
      </b:Author>
    </b:Author>
    <b:JournalName>Revista de educación</b:JournalName>
    <b:RefOrder>192</b:RefOrder>
  </b:Source>
  <b:Source>
    <b:Tag>MarcadorDePosición11</b:Tag>
    <b:SourceType>JournalArticle</b:SourceType>
    <b:Guid>{3E1C07A1-D3AD-484C-A3C9-03D53E8FBACF}</b:Guid>
    <b:Title>Estrategias mediadas por la tecnología que contribuyen al desarrollo y socialización del conocimiento en el área de matemáticas de nivel básico</b:Title>
    <b:Year>2013</b:Year>
    <b:Author>
      <b:Author>
        <b:Corporate>Patiño, Norma,  Bárcenas, Salomón de Jesús,  Fernández Juan Manuel</b:Corporate>
        <b:NameList>
          <b:Person>
            <b:Last>Patiño </b:Last>
            <b:First>Norma</b:First>
          </b:Person>
          <b:Person>
            <b:Last>Bárcenas</b:Last>
            <b:First>Salomón de Jesús</b:First>
          </b:Person>
          <b:Person>
            <b:Last>Fernández</b:Last>
            <b:First>Juan Manuel</b:First>
          </b:Person>
        </b:NameList>
      </b:Author>
    </b:Author>
    <b:JournalName>Zona Próxima</b:JournalName>
    <b:RefOrder>193</b:RefOrder>
  </b:Source>
  <b:Source>
    <b:Tag>Mar06</b:Tag>
    <b:SourceType>JournalArticle</b:SourceType>
    <b:Guid>{55A52244-B3D9-4360-B427-6FB32729A371}</b:Guid>
    <b:Author>
      <b:Author>
        <b:NameList>
          <b:Person>
            <b:Last>Chan Núñez</b:Last>
            <b:Middle>Elena</b:Middle>
            <b:First>María</b:First>
          </b:Person>
        </b:NameList>
      </b:Author>
    </b:Author>
    <b:Title>Investigación de la Educación Virtual, un ejercicio de construcción metodológica</b:Title>
    <b:JournalName>Apertura</b:JournalName>
    <b:Year>2006</b:Year>
    <b:Pages>208</b:Pages>
    <b:RefOrder>194</b:RefOrder>
  </b:Source>
  <b:Source>
    <b:Tag>Zem89</b:Tag>
    <b:SourceType>ConferenceProceedings</b:SourceType>
    <b:Guid>{48054331-4806-450B-8664-0B34C4D9A189}</b:Guid>
    <b:Author>
      <b:Author>
        <b:NameList>
          <b:Person>
            <b:Last>Zemelman</b:Last>
            <b:First>H.</b:First>
          </b:Person>
        </b:NameList>
      </b:Author>
    </b:Author>
    <b:Title>Crítica epistemológica de los indicadores</b:Title>
    <b:Year>1989</b:Year>
    <b:ConferenceName>Jornadas 114</b:ConferenceName>
    <b:City>México</b:City>
    <b:Publisher>El Colegio de México</b:Publisher>
    <b:RefOrder>195</b:RefOrder>
  </b:Source>
  <b:Source>
    <b:Tag>Luh98</b:Tag>
    <b:SourceType>Book</b:SourceType>
    <b:Guid>{9B30B7C9-009C-456C-BE5A-0F8311E99845}</b:Guid>
    <b:Title>Sistemas sociales: lineamientos para una teoría general.</b:Title>
    <b:Year>1998</b:Year>
    <b:City>Barcelona</b:City>
    <b:Publisher>Anthropos</b:Publisher>
    <b:Author>
      <b:Author>
        <b:NameList>
          <b:Person>
            <b:Last>Luhmann</b:Last>
            <b:First>N.</b:First>
          </b:Person>
        </b:NameList>
      </b:Author>
    </b:Author>
    <b:RefOrder>196</b:RefOrder>
  </b:Source>
  <b:Source>
    <b:Tag>Col98</b:Tag>
    <b:SourceType>Book</b:SourceType>
    <b:Guid>{E5C69CEA-AF60-48BD-BB4B-C4C4E14ADB5E}</b:Guid>
    <b:Title>Psicología de la Educación</b:Title>
    <b:Year>1998</b:Year>
    <b:City>Barcelona</b:City>
    <b:Publisher>Edhasa</b:Publisher>
    <b:Author>
      <b:Author>
        <b:NameList>
          <b:Person>
            <b:Last>Coll</b:Last>
            <b:First>César</b:First>
          </b:Person>
          <b:Person>
            <b:Last>Miras</b:Last>
            <b:First>Mariana</b:First>
          </b:Person>
          <b:Person>
            <b:Last>Onrubia</b:Last>
            <b:First>Javier</b:First>
          </b:Person>
          <b:Person>
            <b:Last>Solé</b:Last>
            <b:First>Isabel</b:First>
          </b:Person>
        </b:NameList>
      </b:Author>
    </b:Author>
    <b:RefOrder>197</b:RefOrder>
  </b:Source>
  <b:Source>
    <b:Tag>UNE83</b:Tag>
    <b:SourceType>Book</b:SourceType>
    <b:Guid>{EB1B0A2E-E9B7-48DC-9171-092D44F4BA82}</b:Guid>
    <b:Author>
      <b:Author>
        <b:NameList>
          <b:Person>
            <b:Last>UNESCO</b:Last>
          </b:Person>
        </b:NameList>
      </b:Author>
    </b:Author>
    <b:Title>Technology education as part of general education. Science and Technology Education Document. Series, 4.</b:Title>
    <b:Year>1983</b:Year>
    <b:City>París</b:City>
    <b:Publisher>Unesco</b:Publisher>
    <b:RefOrder>198</b:RefOrder>
  </b:Source>
  <b:Source>
    <b:Tag>Mor00</b:Tag>
    <b:SourceType>Book</b:SourceType>
    <b:Guid>{680057CC-2C81-4D5B-8228-F001C50A702D}</b:Guid>
    <b:Author>
      <b:Author>
        <b:Corporate>Morin, E.</b:Corporate>
      </b:Author>
    </b:Author>
    <b:Title>El paradigma perdido. Ensayo de bioantropología</b:Title>
    <b:Year>2000</b:Year>
    <b:City>Barcelona</b:City>
    <b:Publisher>Kairós</b:Publisher>
    <b:RefOrder>199</b:RefOrder>
  </b:Source>
  <b:Source>
    <b:Tag>Rin82</b:Tag>
    <b:SourceType>JournalArticle</b:SourceType>
    <b:Guid>{837DC97B-B882-4881-B4E9-FE34F266AC71}</b:Guid>
    <b:Author>
      <b:Author>
        <b:NameList>
          <b:Person>
            <b:Last>Rinke</b:Last>
            <b:First>W.</b:First>
            <b:Middle>J.</b:Middle>
          </b:Person>
        </b:NameList>
      </b:Author>
    </b:Author>
    <b:Title>Holistic education: toward a functional approach to adult education</b:Title>
    <b:Year>1982</b:Year>
    <b:JournalName> Lifelong Learning</b:JournalName>
    <b:Pages>2-14 &amp; 25</b:Pages>
    <b:RefOrder>200</b:RefOrder>
  </b:Source>
  <b:Source>
    <b:Tag>Mar12</b:Tag>
    <b:SourceType>InternetSite</b:SourceType>
    <b:Guid>{3B11145B-A22F-44C8-8ACD-BB78F08EEF0E}</b:Guid>
    <b:Title> "Fundamentos teóricos acerca de la gestión del conocimiento"</b:Title>
    <b:Year>2012</b:Year>
    <b:Author>
      <b:Author>
        <b:NameList>
          <b:Person>
            <b:Last>Martínez Pérez</b:Last>
            <b:First>Martínez</b:First>
            <b:Middle>Pérez, Aguila Cudeiro y Azorín Domínguez</b:Middle>
          </b:Person>
        </b:NameList>
      </b:Author>
    </b:Author>
    <b:InternetSiteTitle>Observatorio de la Economía Latinoamericana</b:InternetSiteTitle>
    <b:URL>http://www.eumed.net/cursecon/ecolat/cu/2012/</b:URL>
    <b:RefOrder>201</b:RefOrder>
  </b:Source>
  <b:Source>
    <b:Tag>Gui10</b:Tag>
    <b:SourceType>Report</b:SourceType>
    <b:Guid>{337E7CA7-44D0-417B-A075-18AB36825E43}</b:Guid>
    <b:Author>
      <b:Author>
        <b:Corporate>Sunke, Guillermo;  Trucco, Daniela</b:Corporate>
        <b:NameList>
          <b:Person>
            <b:Last>Sunke </b:Last>
            <b:First>Guillermo</b:First>
          </b:Person>
          <b:Person>
            <b:Last>Trucco</b:Last>
            <b:First>Daniela</b:First>
          </b:Person>
        </b:NameList>
      </b:Author>
    </b:Author>
    <b:Title>Nuevas tecnologías de la Información y de la Comunicación para la educación en América Latina: riesgos y oportunidades</b:Title>
    <b:Year>2010</b:Year>
    <b:Publisher>Naciones Unidas</b:Publisher>
    <b:City>Chile</b:City>
    <b:RefOrder>202</b:RefOrder>
  </b:Source>
  <b:Source>
    <b:Tag>Pla</b:Tag>
    <b:SourceType>Misc</b:SourceType>
    <b:Guid>{1ABF056C-92DD-45AF-BF9C-15BC3F16242C}</b:Guid>
    <b:Title>Plan Nacional de Desarrollo</b:Title>
    <b:Year>2012-2018</b:Year>
    <b:RefOrder>203</b:RefOrder>
  </b:Source>
  <b:Source>
    <b:Tag>SEP15</b:Tag>
    <b:SourceType>DocumentFromInternetSite</b:SourceType>
    <b:Guid>{38E09985-1306-432A-A36A-C072051C02EC}</b:Guid>
    <b:Title>Programa Sectoríal de educación 2013 - 2018</b:Title>
    <b:Year>2015</b:Year>
    <b:Month>diciembre</b:Month>
    <b:Day>05</b:Day>
    <b:URL>http://www.sep.gob.mx/work/models/sep1/Resource/4479/4/images/PROGRAMA_SECTORIAL_DE_EDUCACION_2013_2018_WEB.pdf</b:URL>
    <b:Author>
      <b:Author>
        <b:NameList>
          <b:Person>
            <b:Last>SEP</b:Last>
          </b:Person>
        </b:NameList>
      </b:Author>
    </b:Author>
    <b:RefOrder>204</b:RefOrder>
  </b:Source>
  <b:Source>
    <b:Tag>Pla07</b:Tag>
    <b:SourceType>Misc</b:SourceType>
    <b:Guid>{83756A2B-44EF-475F-A3BA-962E2B9CB04E}</b:Guid>
    <b:Title>Plan de Desarrollo Nacional</b:Title>
    <b:Year>2013-2018</b:Year>
    <b:Publisher>Gobierno de México</b:Publisher>
    <b:RefOrder>205</b:RefOrder>
  </b:Source>
  <b:Source>
    <b:Tag>Sal98</b:Tag>
    <b:SourceType>ConferenceProceedings</b:SourceType>
    <b:Guid>{225D8211-5C1D-43AC-9BBA-DAB56AA51E80}</b:Guid>
    <b:Title>El rol del profesorado universitario ante los cambios de la era digital</b:Title>
    <b:Year>1998</b:Year>
    <b:Author>
      <b:Author>
        <b:NameList>
          <b:Person>
            <b:Last>Salinas</b:Last>
            <b:First>J.</b:First>
          </b:Person>
        </b:NameList>
      </b:Author>
    </b:Author>
    <b:Pages>131-141</b:Pages>
    <b:ConferenceName>Agenda Académica</b:ConferenceName>
    <b:RefOrder>206</b:RefOrder>
  </b:Source>
  <b:Source>
    <b:Tag>Cab091</b:Tag>
    <b:SourceType>JournalArticle</b:SourceType>
    <b:Guid>{A10BB8A5-F330-43CD-9C83-2988E2BA3CAA}</b:Guid>
    <b:Title>Construcción de un instrumento para la evaluación de las estrategias de enseñanza de cursos telemáticos de formación universitaria.</b:Title>
    <b:Year>2009</b:Year>
    <b:Author>
      <b:Author>
        <b:NameList>
          <b:Person>
            <b:Last>Cabero</b:Last>
          </b:Person>
          <b:Person>
            <b:Last>López</b:Last>
          </b:Person>
        </b:NameList>
      </b:Author>
    </b:Author>
    <b:JournalName>Revista Electrónica de Tecnología Educativa</b:JournalName>
    <b:RefOrder>207</b:RefOrder>
  </b:Source>
  <b:Source>
    <b:Tag>Gub821</b:Tag>
    <b:SourceType>Book</b:SourceType>
    <b:Guid>{BE61908E-B045-4AD8-AAF0-09644B459178}</b:Guid>
    <b:Author>
      <b:Author>
        <b:Corporate>Guba EG, Lincoln YS</b:Corporate>
        <b:NameList>
          <b:Person>
            <b:Last>Guba</b:Last>
          </b:Person>
          <b:Person>
            <b:Last> Lincoln</b:Last>
          </b:Person>
        </b:NameList>
      </b:Author>
    </b:Author>
    <b:Title>Epistemological and methodological bases of naturalistic inquiry. Educ Tech Res Dev.</b:Title>
    <b:Year>1982</b:Year>
    <b:RefOrder>208</b:RefOrder>
  </b:Source>
  <b:Source>
    <b:Tag>Cac14</b:Tag>
    <b:SourceType>DocumentFromInternetSite</b:SourceType>
    <b:Guid>{3EAAF211-0C0B-4D7B-B35B-D997F16BB819}</b:Guid>
    <b:Title>Fuentes de rigor en la investigación cualitativa</b:Title>
    <b:Year>2014</b:Year>
    <b:Author>
      <b:Author>
        <b:NameList>
          <b:Person>
            <b:Last>Cáceres</b:Last>
            <b:First>Maritza</b:First>
          </b:Person>
        </b:NameList>
      </b:Author>
    </b:Author>
    <b:Month>mayo</b:Month>
    <b:Day>14</b:Day>
    <b:URL>http://www.bibliociencias.cu/gsdl/collect/revistas/index/assoc/HASH0197/ef6fd6bc.dir/doc.pdf</b:URL>
    <b:RefOrder>209</b:RefOrder>
  </b:Source>
  <b:Source>
    <b:Tag>MarcadorDePosición7</b:Tag>
    <b:SourceType>Book</b:SourceType>
    <b:Guid>{1CB8CE3B-C33E-49F3-AC1B-28A9BA926FE7}</b:Guid>
    <b:Author>
      <b:Author>
        <b:NameList>
          <b:Person>
            <b:Last>Hernández</b:Last>
            <b:First>Roberto</b:First>
          </b:Person>
        </b:NameList>
      </b:Author>
    </b:Author>
    <b:Title>Metodología de la investigación</b:Title>
    <b:Year>2010</b:Year>
    <b:City>México</b:City>
    <b:Publisher>Mc Graw Hill</b:Publisher>
    <b:RefOrder>210</b:RefOrder>
  </b:Source>
  <b:Source>
    <b:Tag>Con15</b:Tag>
    <b:SourceType>InternetSite</b:SourceType>
    <b:Guid>{01923C9B-DA81-4D77-8A10-DCF9E181FEAF}</b:Guid>
    <b:Title>Ranking Web de Universidades</b:Title>
    <b:Year>2015</b:Year>
    <b:Author>
      <b:Author>
        <b:NameList>
          <b:Person>
            <b:Last>CSIC</b:Last>
            <b:First>Consejo</b:First>
            <b:Middle>Superior de Investigaciones Científicas</b:Middle>
          </b:Person>
        </b:NameList>
      </b:Author>
    </b:Author>
    <b:Month>12</b:Month>
    <b:Day>12</b:Day>
    <b:URL>http://www.webometrics.info/es/Latin_America_es/M%C3%A9xico</b:URL>
    <b:RefOrder>211</b:RefOrder>
  </b:Source>
  <b:Source>
    <b:Tag>San01</b:Tag>
    <b:SourceType>ConferenceProceedings</b:SourceType>
    <b:Guid>{DF73302C-0451-4732-8FFB-B3CEAE5AC2E1}</b:Guid>
    <b:Title> La calidad en las experiencias virtuales de educación superior</b:Title>
    <b:Year>2001</b:Year>
    <b:Author>
      <b:Author>
        <b:NameList>
          <b:Person>
            <b:Last>Sangrà</b:Last>
            <b:First>A.</b:First>
          </b:Person>
        </b:NameList>
      </b:Author>
    </b:Author>
    <b:Pages>614-625</b:Pages>
    <b:ConferenceName>Virtual Educa</b:ConferenceName>
    <b:City>Madrid</b:City>
    <b:Publisher>Virtual educa</b:Publisher>
    <b:RefOrder>212</b:RefOrder>
  </b:Source>
  <b:Source>
    <b:Tag>San15</b:Tag>
    <b:SourceType>JournalArticle</b:SourceType>
    <b:Guid>{AA3B7E84-6C27-4617-9DFF-CC9B7CFD23DE}</b:Guid>
    <b:Title>El pensamiento complejo y la pedagogía: bases para una teoría holística de la educación </b:Title>
    <b:Year>2000</b:Year>
    <b:Author>
      <b:Author>
        <b:NameList>
          <b:Person>
            <b:Last>Santos Rego</b:Last>
            <b:First>Miguel</b:First>
          </b:Person>
        </b:NameList>
      </b:Author>
    </b:Author>
    <b:Month>diciembre</b:Month>
    <b:Day>13</b:Day>
    <b:URL>http://www.scielo.cl/scielo.php?script=sci</b:URL>
    <b:JournalName>Estudios pedagógicos (Valdivia)</b:JournalName>
    <b:Pages>133-148</b:Pages>
    <b:RefOrder>213</b:RefOrder>
  </b:Source>
  <b:Source>
    <b:Tag>Lóp13</b:Tag>
    <b:SourceType>JournalArticle</b:SourceType>
    <b:Guid>{B66865D0-416A-4DB1-B39D-4AEA66AF02DE}</b:Guid>
    <b:Author>
      <b:Author>
        <b:NameList>
          <b:Person>
            <b:Last>López de la Madrid</b:Last>
            <b:First>María</b:First>
            <b:Middle>Cristina</b:Middle>
          </b:Person>
        </b:NameList>
      </b:Author>
    </b:Author>
    <b:Title>Impacto de las tecnologías de la información y la comunicación (TIC) en el docente universitario. El caso de la Universidad de Guadalajara</b:Title>
    <b:JournalName>Perspectiva educacional. Formación de profesores</b:JournalName>
    <b:Year>2013</b:Year>
    <b:Pages>4-34</b:Pages>
    <b:RefOrder>214</b:RefOrder>
  </b:Source>
  <b:Source>
    <b:Tag>Álv14</b:Tag>
    <b:SourceType>JournalArticle</b:SourceType>
    <b:Guid>{2B7CEAB3-F99F-424B-A255-9A0C853B861C}</b:Guid>
    <b:Title>Uso de las redes sociales como elemento de interacción y construcción de contenidos en el aula: cultura participativa a través de Facebook</b:Title>
    <b:JournalName>Historia y Comunicación Social</b:JournalName>
    <b:Year>2014</b:Year>
    <b:Pages>53-62</b:Pages>
    <b:Author>
      <b:Author>
        <b:NameList>
          <b:Person>
            <b:Last>Álvarez-Flores</b:Last>
            <b:First>E</b:First>
          </b:Person>
          <b:Person>
            <b:Last>Núñez Gómez</b:Last>
            <b:First>P</b:First>
          </b:Person>
        </b:NameList>
      </b:Author>
    </b:Author>
    <b:RefOrder>215</b:RefOrder>
  </b:Source>
  <b:Source>
    <b:Tag>Gob15</b:Tag>
    <b:SourceType>DocumentFromInternetSite</b:SourceType>
    <b:Guid>{29E35C87-7BF8-4297-9DFA-0184E07426C5}</b:Guid>
    <b:Title>Programa Sectorial de educación 2013-2018</b:Title>
    <b:Year>2015</b:Year>
    <b:Author>
      <b:Author>
        <b:NameList>
          <b:Person>
            <b:Last>SEP.</b:Last>
          </b:Person>
        </b:NameList>
      </b:Author>
    </b:Author>
    <b:Month>diciembre</b:Month>
    <b:Day>12</b:Day>
    <b:URL>https://www.sep.gob.mx/work/models/sep1/Resource/4479/4/images/PROGRAMA_SECTORIAL_DE_EDUCACION_2013_2018_WEB.pdf</b:URL>
    <b:RefOrder>216</b:RefOrder>
  </b:Source>
  <b:Source>
    <b:Tag>Bos15</b:Tag>
    <b:SourceType>DocumentFromInternetSite</b:SourceType>
    <b:Guid>{5C1BF215-ED98-41C7-81C7-9E4509FE9C6F}</b:Guid>
    <b:Author>
      <b:Author>
        <b:NameList>
          <b:Person>
            <b:Last>Bos</b:Last>
            <b:First>María Soledad</b:First>
          </b:Person>
          <b:Person>
            <b:Last>Ganimian</b:Last>
            <b:First>Alejandro</b:First>
          </b:Person>
          <b:Person>
            <b:Last>Vegas</b:Last>
            <b:First>Emiliana</b:First>
          </b:Person>
        </b:NameList>
      </b:Author>
    </b:Author>
    <b:Title>América Latina en Pisa 2012: ¿Cómo se relaciona el aprendizaje estudiantil con los recursos que se invierten en educación</b:Title>
    <b:InternetSiteTitle>Banco Interamericano de Desarrollo</b:InternetSiteTitle>
    <b:Year>2015</b:Year>
    <b:Month>diciembre</b:Month>
    <b:Day>12</b:Day>
    <b:URL>https://publications.iadb.org/handle/11319/6440</b:URL>
    <b:RefOrder>217</b:RefOrder>
  </b:Source>
  <b:Source>
    <b:Tag>Sal14</b:Tag>
    <b:SourceType>JournalArticle</b:SourceType>
    <b:Guid>{053850D7-AE74-488A-A474-8590EDD50AB2}</b:Guid>
    <b:Title>Pasado, presente y futuro del microlearning como estrategia para el desarrollo profesional</b:Title>
    <b:Year>2014</b:Year>
    <b:Author>
      <b:Author>
        <b:NameList>
          <b:Person>
            <b:Last>Salinas</b:Last>
            <b:First>Jesús.</b:First>
          </b:Person>
        </b:NameList>
      </b:Author>
    </b:Author>
    <b:JournalName>Campus Virtuales</b:JournalName>
    <b:Pages>1-16</b:Pages>
    <b:RefOrder>218</b:RefOrder>
  </b:Source>
  <b:Source>
    <b:Tag>Gra15</b:Tag>
    <b:SourceType>ConferenceProceedings</b:SourceType>
    <b:Guid>{CD270078-8C72-416B-A9CD-1B9B0BDC1DCA}</b:Guid>
    <b:Author>
      <b:Author>
        <b:NameList>
          <b:Person>
            <b:Last>Grau</b:Last>
            <b:First>S.</b:First>
          </b:Person>
        </b:NameList>
      </b:Author>
    </b:Author>
    <b:Title>Games4Learning: How to integrate serious games to personalized learning itineraries?</b:Title>
    <b:Year>2015</b:Year>
    <b:Pages>1-6</b:Pages>
    <b:ConferenceName> 10th Iberian Conference on Information Systems and Technologies (CISTI)</b:ConferenceName>
    <b:City>Aveiro</b:City>
    <b:Publisher>IEEE</b:Publisher>
    <b:RefOrder>219</b:RefOrder>
  </b:Source>
  <b:Source>
    <b:Tag>Moh12</b:Tag>
    <b:SourceType>JournalArticle</b:SourceType>
    <b:Guid>{AD9F4EE0-8597-4E1F-9BCC-8DE407128807}</b:Guid>
    <b:Title>Aprendizaje y sensibilización</b:Title>
    <b:Year>2012</b:Year>
    <b:JournalName>Revista del CIDUI</b:JournalName>
    <b:Author>
      <b:Author>
        <b:NameList>
          <b:Person>
            <b:Last>Mohíno Sanz</b:Last>
            <b:First>Ma. Inmaculada</b:First>
          </b:Person>
          <b:Person>
            <b:Last>Coronado Tordesillas</b:Last>
            <b:First>José Ma.</b:First>
          </b:Person>
        </b:NameList>
      </b:Author>
    </b:Author>
    <b:RefOrder>220</b:RefOrder>
  </b:Source>
  <b:Source>
    <b:Tag>Fal13</b:Tag>
    <b:SourceType>JournalArticle</b:SourceType>
    <b:Guid>{2979D55A-39B7-486C-B163-92CB4667C649}</b:Guid>
    <b:Author>
      <b:Author>
        <b:NameList>
          <b:Person>
            <b:Last>Falcón-Villaverde</b:Last>
            <b:First>Marianela</b:First>
          </b:Person>
        </b:NameList>
      </b:Author>
    </b:Author>
    <b:Title>La educación a distancia y su relación las nuevas tecnologías de la información y las comunicaciones</b:Title>
    <b:JournalName>Medisur</b:JournalName>
    <b:Year>2013</b:Year>
    <b:Pages>280-295</b:Pages>
    <b:RefOrder>221</b:RefOrder>
  </b:Source>
  <b:Source>
    <b:Tag>Moo11</b:Tag>
    <b:SourceType>JournalArticle</b:SourceType>
    <b:Guid>{3418ADB0-6596-49E4-9053-0016562571C1}</b:Guid>
    <b:Author>
      <b:Author>
        <b:NameList>
          <b:Person>
            <b:Last>Moonen</b:Last>
            <b:First>Jef.</b:First>
          </b:Person>
        </b:NameList>
      </b:Author>
    </b:Author>
    <b:Title>Flexibilidad en la educación superior: revisión de expectativas</b:Title>
    <b:JournalName>Revista Comunicar</b:JournalName>
    <b:Year>2011</b:Year>
    <b:Pages>15-25</b:Pages>
    <b:RefOrder>222</b:RefOrder>
  </b:Source>
  <b:Source>
    <b:Tag>Hor12</b:Tag>
    <b:SourceType>Report</b:SourceType>
    <b:Guid>{2C4F8F26-E84E-4245-A0A9-1F1FF8EFC21B}</b:Guid>
    <b:Author>
      <b:Author>
        <b:NameList>
          <b:Person>
            <b:Last>Horizon</b:Last>
          </b:Person>
        </b:NameList>
      </b:Author>
    </b:Author>
    <b:Title>Perspectivas Tecnológicas: Educación superior en Iberoamérica 2012-2017</b:Title>
    <b:Year>2012</b:Year>
    <b:Publisher>Universitat Oberta de Catalunya</b:Publisher>
    <b:City>Barcelona</b:City>
    <b:RefOrder>223</b:RefOrder>
  </b:Source>
  <b:Source>
    <b:Tag>Amé15</b:Tag>
    <b:SourceType>InternetSite</b:SourceType>
    <b:Guid>{438248B8-20CA-4C49-A051-B9B6DDC18601}</b:Guid>
    <b:Title>América Learning &amp; Media, Tendencia. Innovación. Tecnología. Cultura</b:Title>
    <b:Year>2015</b:Year>
    <b:Author>
      <b:Author>
        <b:NameList>
          <b:Person>
            <b:Last>Media</b:Last>
            <b:First>América</b:First>
            <b:Middle>Learning &amp;</b:Middle>
          </b:Person>
        </b:NameList>
      </b:Author>
    </b:Author>
    <b:Month>diciembre</b:Month>
    <b:Day>13</b:Day>
    <b:URL>http://www.americalearningmedia.com/edicion-035/395-tendencias/6201-tendencias-y-desafios-para-el-e-learning-en-2015</b:URL>
    <b:RefOrder>224</b:RefOrder>
  </b:Source>
  <b:Source>
    <b:Tag>UNE13</b:Tag>
    <b:SourceType>Report</b:SourceType>
    <b:Guid>{174B331F-3B4D-43D3-A023-09769FE83C77}</b:Guid>
    <b:Title>Uso de TIC en Educación en América Latina y el Caribe. Análisis regional de la integración de las TIC en la educación y de la aptitud digital (e-readiness)</b:Title>
    <b:Year>2013</b:Year>
    <b:Author>
      <b:Author>
        <b:NameList>
          <b:Person>
            <b:Last>UNESCO</b:Last>
          </b:Person>
        </b:NameList>
      </b:Author>
    </b:Author>
    <b:Publisher>UNESCO-UIS</b:Publisher>
    <b:City>Montreal, Québec</b:City>
    <b:RefOrder>225</b:RefOrder>
  </b:Source>
  <b:Source>
    <b:Tag>OEI15</b:Tag>
    <b:SourceType>InternetSite</b:SourceType>
    <b:Guid>{A2C91E55-F8DE-4160-80BA-910FA60F183B}</b:Guid>
    <b:Author>
      <b:Author>
        <b:NameList>
          <b:Person>
            <b:Last>OEI.</b:Last>
          </b:Person>
        </b:NameList>
      </b:Author>
    </b:Author>
    <b:Title>Metas educativas 2021</b:Title>
    <b:Year>2015</b:Year>
    <b:Publisher>OEI</b:Publisher>
    <b:InternetSiteTitle>La educación que queremos para la generación de los Bicentenarios</b:InternetSiteTitle>
    <b:Month>diciembre</b:Month>
    <b:Day>13</b:Day>
    <b:URL>http://www.oei.es/metas2021/foroticsyeducacion.htm</b:URL>
    <b:RefOrder>226</b:RefOrder>
  </b:Source>
  <b:Source>
    <b:Tag>Gui101</b:Tag>
    <b:SourceType>JournalArticle</b:SourceType>
    <b:Guid>{CE9644DA-28F9-4300-BE95-71AB21CECD70}</b:Guid>
    <b:Author>
      <b:Author>
        <b:NameList>
          <b:Person>
            <b:Last>Sunkel</b:Last>
            <b:First>Guillermo</b:First>
          </b:Person>
        </b:NameList>
      </b:Author>
    </b:Author>
    <b:Title>Nuevas tecnologías de la información y la comunicación para la educación en America Latina: riesgos y oportunidades</b:Title>
    <b:JournalName>CEPAL</b:JournalName>
    <b:Year>2010</b:Year>
    <b:RefOrder>227</b:RefOrder>
  </b:Source>
  <b:Source>
    <b:Tag>Sun10</b:Tag>
    <b:SourceType>Book</b:SourceType>
    <b:Guid>{86919684-BA55-42D4-87FB-260B9FBFE56D}</b:Guid>
    <b:Title> Nuevas tecnologías de la información y la comunicación para la educación en America Latina: riesgos y oportunidades.</b:Title>
    <b:Year>2010</b:Year>
    <b:Author>
      <b:Author>
        <b:NameList>
          <b:Person>
            <b:Last>Sunkel</b:Last>
            <b:First>G.</b:First>
          </b:Person>
        </b:NameList>
      </b:Author>
    </b:Author>
    <b:Publisher>CEPAL</b:Publisher>
    <b:RefOrder>228</b:RefOrder>
  </b:Source>
  <b:Source>
    <b:Tag>Cés96</b:Tag>
    <b:SourceType>JournalArticle</b:SourceType>
    <b:Guid>{A85E7FBB-7276-4EAF-832D-D2DBAA653B38}</b:Guid>
    <b:Title>Constructivismo y educación escolar: ni hablamos siempre de lo mismo ni lo hacemos siempre de la misma perspectiva epistemológica</b:Title>
    <b:Year>1996</b:Year>
    <b:Author>
      <b:Author>
        <b:Corporate>Coll, César.</b:Corporate>
      </b:Author>
    </b:Author>
    <b:JournalName>Anuario de Psicología</b:JournalName>
    <b:Pages>153-178</b:Pages>
    <b:RefOrder>229</b:RefOrder>
  </b:Source>
  <b:Source>
    <b:Tag>Hin09</b:Tag>
    <b:SourceType>Book</b:SourceType>
    <b:Guid>{11079DD0-0DC6-4ABB-A28C-AE81922F486D}</b:Guid>
    <b:Title> Propuestas y realidades en Latinoamérica: Integración de TIC al Currículum.</b:Title>
    <b:Year>2009</b:Year>
    <b:Author>
      <b:Author>
        <b:NameList>
          <b:Person>
            <b:Last>Hinostroza</b:Last>
            <b:First>J.</b:First>
            <b:Middle>E.</b:Middle>
          </b:Person>
        </b:NameList>
      </b:Author>
    </b:Author>
    <b:Publisher>Secretaria Técnica del Grupo Latinoamericano de Políticas TIC para Educación-Relpe</b:Publisher>
    <b:RefOrder>230</b:RefOrder>
  </b:Source>
  <b:Source>
    <b:Tag>Art</b:Tag>
    <b:SourceType>JournalArticle</b:SourceType>
    <b:Guid>{3FBF26B0-755B-4A29-B554-9DB78C71B9FE}</b:Guid>
    <b:Title>Variables asociadas con el uso de las TIC como estrategia didáctica en el proceso enseñanza-aprendizaje de la matemática financiera: Una Experiencia desde el aula de clase</b:Title>
    <b:Author>
      <b:Author>
        <b:Corporate>Arturo García Santillán, Milka Elena Escalera Chávez, Rubén Edel Navarro</b:Corporate>
        <b:NameList>
          <b:Person>
            <b:Last>García Santillán</b:Last>
            <b:First>Arturo</b:First>
          </b:Person>
          <b:Person>
            <b:Last> Escalera</b:Last>
            <b:First>Milka Elena</b:First>
          </b:Person>
          <b:Person>
            <b:Last>Navarro</b:Last>
            <b:First>Rubén Edel</b:First>
          </b:Person>
        </b:NameList>
      </b:Author>
    </b:Author>
    <b:JournalName>Revista Iberoamericana de Evaluación Educativa</b:JournalName>
    <b:Year>2011</b:Year>
    <b:Pages>118-135</b:Pages>
    <b:RefOrder>231</b:RefOrder>
  </b:Source>
  <b:Source>
    <b:Tag>Rob10</b:Tag>
    <b:SourceType>Book</b:SourceType>
    <b:Guid>{FECA6876-2222-4578-9313-03F0476384EF}</b:Guid>
    <b:Author>
      <b:Author>
        <b:NameList>
          <b:Person>
            <b:Last>Hernández</b:Last>
            <b:First>Roberto.</b:First>
          </b:Person>
        </b:NameList>
      </b:Author>
    </b:Author>
    <b:Title>Metodología de la investigación</b:Title>
    <b:Year>2010</b:Year>
    <b:City>México</b:City>
    <b:Publisher>Mc Graw Hill</b:Publisher>
    <b:RefOrder>232</b:RefOrder>
  </b:Source>
  <b:Source>
    <b:Tag>Carr</b:Tag>
    <b:SourceType>BookSection</b:SourceType>
    <b:Guid>{F772D036-D000-4881-B50C-92332E769F2A}</b:Guid>
    <b:Title>Estrategias de enseñanza mediadas por tecnología y aprendizaje significativo en modalidades mixtas</b:Title>
    <b:Author>
      <b:Author>
        <b:NameList>
          <b:Person>
            <b:Last>Carranza Alcántar</b:Last>
            <b:Middle>Rocío</b:Middle>
            <b:First>María del</b:First>
          </b:Person>
          <b:Person>
            <b:Last>Caldera Montes</b:Last>
            <b:First>Juan Francisco</b:First>
          </b:Person>
        </b:NameList>
      </b:Author>
      <b:BookAuthor>
        <b:NameList>
          <b:Person>
            <b:Last>Gamboa</b:Last>
            <b:First>Rafael</b:First>
            <b:Middle>Morales</b:Middle>
          </b:Person>
        </b:NameList>
      </b:BookAuthor>
    </b:Author>
    <b:BookTitle>Nuevas visiones en sistemas y ambientes educativos</b:BookTitle>
    <b:Year>2016</b:Year>
    <b:Pages>125-156</b:Pages>
    <b:City>Guadalajara, Jalisco, México</b:City>
    <b:Publisher>Universidad de Guadalajara</b:Publisher>
    <b:RefOrder>233</b:RefOrder>
  </b:Source>
</b:Sources>
</file>

<file path=customXml/itemProps1.xml><?xml version="1.0" encoding="utf-8"?>
<ds:datastoreItem xmlns:ds="http://schemas.openxmlformats.org/officeDocument/2006/customXml" ds:itemID="{8FB99B82-E166-481E-B74B-B263B2FC1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5</Pages>
  <Words>12629</Words>
  <Characters>69461</Characters>
  <Application>Microsoft Office Word</Application>
  <DocSecurity>0</DocSecurity>
  <Lines>578</Lines>
  <Paragraphs>16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Altos</dc:creator>
  <cp:lastModifiedBy>Gustavo Toledo</cp:lastModifiedBy>
  <cp:revision>8</cp:revision>
  <cp:lastPrinted>2017-06-07T15:13:00Z</cp:lastPrinted>
  <dcterms:created xsi:type="dcterms:W3CDTF">2017-12-20T22:17:00Z</dcterms:created>
  <dcterms:modified xsi:type="dcterms:W3CDTF">2018-01-1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6ad8a3-499a-3d44-acfe-f4bce13be8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